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14490" w14:textId="22ECA0E7" w:rsidR="002E0510" w:rsidRDefault="002E0510" w:rsidP="00AB642B">
      <w:pPr>
        <w:pStyle w:val="Caption"/>
      </w:pPr>
      <w:bookmarkStart w:id="0" w:name="_Hlk27034771"/>
    </w:p>
    <w:p w14:paraId="3B50484A" w14:textId="77777777" w:rsidR="00B035A3" w:rsidRDefault="00B035A3" w:rsidP="00622715">
      <w:pPr>
        <w:pStyle w:val="xl45"/>
        <w:pBdr>
          <w:bottom w:val="none" w:sz="0" w:space="0" w:color="auto"/>
        </w:pBdr>
        <w:spacing w:before="0" w:beforeAutospacing="0" w:after="0" w:afterAutospacing="0"/>
        <w:rPr>
          <w:rFonts w:asciiTheme="minorHAnsi" w:hAnsiTheme="minorHAnsi"/>
          <w:b w:val="0"/>
          <w:bCs w:val="0"/>
        </w:rPr>
      </w:pPr>
    </w:p>
    <w:p w14:paraId="11F22204" w14:textId="77777777" w:rsidR="00B035A3" w:rsidRDefault="00B035A3" w:rsidP="00622715">
      <w:pPr>
        <w:pStyle w:val="xl45"/>
        <w:pBdr>
          <w:bottom w:val="none" w:sz="0" w:space="0" w:color="auto"/>
        </w:pBdr>
        <w:spacing w:before="0" w:beforeAutospacing="0" w:after="0" w:afterAutospacing="0"/>
        <w:rPr>
          <w:rFonts w:asciiTheme="minorHAnsi" w:hAnsiTheme="minorHAnsi"/>
          <w:b w:val="0"/>
          <w:bCs w:val="0"/>
        </w:rPr>
      </w:pPr>
    </w:p>
    <w:p w14:paraId="20A8CADE" w14:textId="688192C3" w:rsidR="00E13270" w:rsidRDefault="0094362E" w:rsidP="00A71C8C">
      <w:pPr>
        <w:pStyle w:val="Title"/>
      </w:pPr>
      <w:r>
        <w:fldChar w:fldCharType="begin"/>
      </w:r>
      <w:r>
        <w:instrText xml:space="preserve"> SUBJECT  \* Upper  \* MERGEFORMAT </w:instrText>
      </w:r>
      <w:r>
        <w:fldChar w:fldCharType="separate"/>
      </w:r>
      <w:r w:rsidR="00480932">
        <w:t>ASPE</w:t>
      </w:r>
      <w:r w:rsidR="00E13270">
        <w:t>-4 Standardization and Querying of Data Quality Metrics and Characteristics for Electronic Health Data Project</w:t>
      </w:r>
    </w:p>
    <w:p w14:paraId="110FB2D8" w14:textId="5C8A0A70" w:rsidR="002E0510" w:rsidRDefault="0094362E" w:rsidP="00A71C8C">
      <w:pPr>
        <w:pStyle w:val="Title"/>
      </w:pPr>
      <w:r>
        <w:fldChar w:fldCharType="end"/>
      </w:r>
    </w:p>
    <w:p w14:paraId="224CD592" w14:textId="77777777" w:rsidR="00472902" w:rsidRDefault="00472902" w:rsidP="002E0510">
      <w:pPr>
        <w:pStyle w:val="xl45"/>
        <w:pBdr>
          <w:bottom w:val="none" w:sz="0" w:space="0" w:color="auto"/>
        </w:pBdr>
        <w:spacing w:before="0" w:beforeAutospacing="0" w:after="0" w:afterAutospacing="0"/>
        <w:rPr>
          <w:rFonts w:asciiTheme="minorHAnsi" w:hAnsiTheme="minorHAnsi"/>
          <w:b w:val="0"/>
          <w:bCs w:val="0"/>
        </w:rPr>
      </w:pPr>
      <w:bookmarkStart w:id="1" w:name="_GoBack"/>
      <w:bookmarkEnd w:id="1"/>
    </w:p>
    <w:p w14:paraId="78AA185A" w14:textId="1287DFA9" w:rsidR="005836EC" w:rsidRDefault="00BA1111" w:rsidP="005836EC">
      <w:pPr>
        <w:pStyle w:val="Title"/>
      </w:pPr>
      <w:r>
        <w:t>Technical</w:t>
      </w:r>
      <w:r w:rsidR="00467731">
        <w:t xml:space="preserve"> Documentation</w:t>
      </w:r>
    </w:p>
    <w:p w14:paraId="30753E7D" w14:textId="77777777" w:rsidR="005836EC" w:rsidRDefault="005836EC" w:rsidP="005836EC">
      <w:pPr>
        <w:pStyle w:val="Title"/>
      </w:pPr>
    </w:p>
    <w:p w14:paraId="1CEB1CC0" w14:textId="77777777" w:rsidR="00E90356" w:rsidRDefault="00E90356" w:rsidP="005836EC">
      <w:pPr>
        <w:pStyle w:val="Title"/>
      </w:pPr>
    </w:p>
    <w:p w14:paraId="02BAB557" w14:textId="77777777" w:rsidR="00E90356" w:rsidRPr="000D55CB" w:rsidRDefault="00E90356" w:rsidP="005836EC">
      <w:pPr>
        <w:pStyle w:val="Title"/>
      </w:pPr>
    </w:p>
    <w:p w14:paraId="4FCB77F0" w14:textId="77777777" w:rsidR="00457C5D" w:rsidRDefault="00457C5D" w:rsidP="00261842">
      <w:pPr>
        <w:pStyle w:val="Caption"/>
        <w:rPr>
          <w:b/>
          <w:sz w:val="24"/>
          <w:szCs w:val="24"/>
        </w:rPr>
      </w:pPr>
    </w:p>
    <w:p w14:paraId="4BC507E8" w14:textId="6DA9BE55" w:rsidR="00643970" w:rsidRDefault="00892960" w:rsidP="00385B2A">
      <w:pPr>
        <w:pStyle w:val="Subtitle"/>
      </w:pPr>
      <w:r>
        <w:t xml:space="preserve">Prepared by:  </w:t>
      </w:r>
      <w:r w:rsidR="00ED1FA3">
        <w:t>Sentinel Coordinating Center</w:t>
      </w:r>
    </w:p>
    <w:p w14:paraId="60CD3854" w14:textId="77777777" w:rsidR="00E90356" w:rsidRDefault="00E90356" w:rsidP="00892960">
      <w:pPr>
        <w:pStyle w:val="Subtitle"/>
      </w:pPr>
    </w:p>
    <w:p w14:paraId="3BF6E1AE" w14:textId="77777777" w:rsidR="00E90356" w:rsidRDefault="00E90356" w:rsidP="00892960">
      <w:pPr>
        <w:pStyle w:val="Subtitle"/>
      </w:pPr>
    </w:p>
    <w:p w14:paraId="60A6D8DC" w14:textId="77777777" w:rsidR="00643970" w:rsidRDefault="00643970" w:rsidP="00D95304">
      <w:pPr>
        <w:pStyle w:val="Caption"/>
        <w:spacing w:before="480"/>
        <w:rPr>
          <w:b/>
          <w:caps/>
        </w:rPr>
      </w:pPr>
    </w:p>
    <w:p w14:paraId="7BDA5B5E" w14:textId="77777777" w:rsidR="00643970" w:rsidRPr="00643970" w:rsidRDefault="00643970" w:rsidP="00643970"/>
    <w:p w14:paraId="1C3DFD47" w14:textId="6186587F" w:rsidR="005675F7" w:rsidRPr="00E13270" w:rsidRDefault="00E13270" w:rsidP="00E13270">
      <w:pPr>
        <w:jc w:val="center"/>
        <w:rPr>
          <w:b/>
          <w:sz w:val="28"/>
          <w:szCs w:val="28"/>
        </w:rPr>
      </w:pPr>
      <w:r>
        <w:rPr>
          <w:b/>
          <w:sz w:val="28"/>
          <w:szCs w:val="28"/>
        </w:rPr>
        <w:t>December 31, 2019</w:t>
      </w:r>
    </w:p>
    <w:p w14:paraId="2D45FA00" w14:textId="77777777" w:rsidR="00385B2A" w:rsidRDefault="00385B2A" w:rsidP="005E6E97">
      <w:pPr>
        <w:rPr>
          <w:szCs w:val="22"/>
        </w:rPr>
      </w:pPr>
    </w:p>
    <w:p w14:paraId="112A5075" w14:textId="77777777" w:rsidR="005675F7" w:rsidRDefault="005675F7" w:rsidP="005E6E97">
      <w:pPr>
        <w:rPr>
          <w:szCs w:val="22"/>
        </w:rPr>
      </w:pPr>
    </w:p>
    <w:p w14:paraId="41DA83EF" w14:textId="77777777" w:rsidR="00E912CD" w:rsidRDefault="00E912CD" w:rsidP="005E6E97">
      <w:pPr>
        <w:rPr>
          <w:szCs w:val="22"/>
        </w:rPr>
      </w:pPr>
    </w:p>
    <w:p w14:paraId="77043080" w14:textId="77777777" w:rsidR="00E912CD" w:rsidRDefault="00E912CD" w:rsidP="005E6E97">
      <w:pPr>
        <w:rPr>
          <w:szCs w:val="22"/>
        </w:rPr>
      </w:pPr>
    </w:p>
    <w:p w14:paraId="18201333" w14:textId="77777777" w:rsidR="00E13270" w:rsidRPr="00C15668" w:rsidRDefault="00E13270" w:rsidP="00E13270">
      <w:pPr>
        <w:keepNext/>
        <w:spacing w:before="0" w:after="0"/>
        <w:jc w:val="center"/>
        <w:rPr>
          <w:rFonts w:asciiTheme="minorHAnsi" w:hAnsiTheme="minorHAnsi"/>
        </w:rPr>
        <w:sectPr w:rsidR="00E13270" w:rsidRPr="00C15668" w:rsidSect="00D75B0C">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720" w:gutter="0"/>
          <w:pgNumType w:start="0"/>
          <w:cols w:space="720"/>
          <w:titlePg/>
          <w:docGrid w:linePitch="360"/>
        </w:sectPr>
      </w:pPr>
      <w:r w:rsidRPr="00C15668">
        <w:rPr>
          <w:rFonts w:asciiTheme="minorHAnsi" w:hAnsiTheme="minorHAnsi"/>
          <w:bCs/>
        </w:rPr>
        <w:t>ASPE-4 is funded by the US Food and Drug Administration through the Department of Health and Human Services (HHS) Contract numb</w:t>
      </w:r>
      <w:r w:rsidRPr="00BA790B">
        <w:rPr>
          <w:rFonts w:asciiTheme="minorHAnsi" w:hAnsiTheme="minorHAnsi"/>
          <w:bCs/>
        </w:rPr>
        <w:t xml:space="preserve">er </w:t>
      </w:r>
      <w:r w:rsidRPr="00BA790B">
        <w:rPr>
          <w:rFonts w:asciiTheme="minorHAnsi" w:hAnsiTheme="minorHAnsi" w:cs="CourierNew"/>
          <w:sz w:val="19"/>
          <w:szCs w:val="19"/>
        </w:rPr>
        <w:t>HHSF223201400030I / HHSF22301006T</w:t>
      </w:r>
      <w:r w:rsidRPr="00BA790B">
        <w:rPr>
          <w:rFonts w:asciiTheme="minorHAnsi" w:hAnsiTheme="minorHAnsi"/>
          <w:bCs/>
        </w:rPr>
        <w:t>.</w:t>
      </w:r>
    </w:p>
    <w:p w14:paraId="2691511C" w14:textId="0DF143AF" w:rsidR="004B55A0" w:rsidRDefault="000444BD" w:rsidP="00724573">
      <w:pPr>
        <w:pStyle w:val="Subtitle"/>
      </w:pPr>
      <w:r>
        <w:lastRenderedPageBreak/>
        <w:fldChar w:fldCharType="begin"/>
      </w:r>
      <w:r>
        <w:instrText xml:space="preserve"> SUBJECT  \* FirstCap  \* MERGEFORMAT </w:instrText>
      </w:r>
      <w:r>
        <w:fldChar w:fldCharType="separate"/>
      </w:r>
      <w:r w:rsidR="00943847">
        <w:t>ASPE</w:t>
      </w:r>
      <w:r w:rsidR="00E13270">
        <w:t>-4 DATA QUALITY METRICS</w:t>
      </w:r>
      <w:r>
        <w:fldChar w:fldCharType="end"/>
      </w:r>
    </w:p>
    <w:p w14:paraId="73D02918" w14:textId="7063A952" w:rsidR="00472902" w:rsidRDefault="000444BD" w:rsidP="00724573">
      <w:pPr>
        <w:pStyle w:val="Subtitle"/>
      </w:pPr>
      <w:r>
        <w:fldChar w:fldCharType="begin"/>
      </w:r>
      <w:r>
        <w:instrText xml:space="preserve"> TITLE   \* MERGEFORMAT </w:instrText>
      </w:r>
      <w:r>
        <w:fldChar w:fldCharType="separate"/>
      </w:r>
      <w:r w:rsidR="00BA1111">
        <w:t>Technical</w:t>
      </w:r>
      <w:r w:rsidR="00BF6450">
        <w:t xml:space="preserve"> Documentation</w:t>
      </w:r>
      <w:r>
        <w:fldChar w:fldCharType="end"/>
      </w:r>
    </w:p>
    <w:p w14:paraId="13C56340" w14:textId="77777777" w:rsidR="00193AB9" w:rsidRPr="00855B6C" w:rsidRDefault="00193AB9" w:rsidP="000D55CB">
      <w:pPr>
        <w:jc w:val="center"/>
        <w:rPr>
          <w:rFonts w:asciiTheme="minorHAnsi" w:hAnsiTheme="minorHAnsi"/>
          <w:b/>
          <w:sz w:val="28"/>
          <w:szCs w:val="28"/>
        </w:rPr>
      </w:pPr>
    </w:p>
    <w:bookmarkStart w:id="3" w:name="_Toc282507579" w:displacedByCustomXml="next"/>
    <w:bookmarkStart w:id="4" w:name="_Toc109789085" w:displacedByCustomXml="next"/>
    <w:sdt>
      <w:sdtPr>
        <w:id w:val="51662149"/>
        <w:docPartObj>
          <w:docPartGallery w:val="Table of Contents"/>
          <w:docPartUnique/>
        </w:docPartObj>
      </w:sdtPr>
      <w:sdtEndPr>
        <w:rPr>
          <w:b/>
          <w:bCs/>
          <w:noProof/>
        </w:rPr>
      </w:sdtEndPr>
      <w:sdtContent>
        <w:p w14:paraId="050177D1" w14:textId="4613D2C7" w:rsidR="004317B4" w:rsidRPr="004317B4" w:rsidRDefault="004317B4" w:rsidP="004317B4">
          <w:pPr>
            <w:rPr>
              <w:b/>
              <w:sz w:val="28"/>
              <w:szCs w:val="28"/>
            </w:rPr>
          </w:pPr>
          <w:r w:rsidRPr="004317B4">
            <w:rPr>
              <w:b/>
              <w:sz w:val="28"/>
              <w:szCs w:val="28"/>
            </w:rPr>
            <w:t>Table of Contents</w:t>
          </w:r>
        </w:p>
        <w:p w14:paraId="5EC06E92" w14:textId="6F47F972" w:rsidR="00094950" w:rsidRDefault="004317B4">
          <w:pPr>
            <w:pStyle w:val="TOC1"/>
            <w:tabs>
              <w:tab w:val="left" w:pos="440"/>
              <w:tab w:val="right" w:leader="dot" w:pos="9350"/>
            </w:tabs>
            <w:rPr>
              <w:rFonts w:eastAsiaTheme="minorEastAsia" w:cstheme="minorBidi"/>
              <w:b w:val="0"/>
              <w:bCs w:val="0"/>
              <w:caps w:val="0"/>
              <w:noProof/>
              <w:szCs w:val="22"/>
            </w:rPr>
          </w:pPr>
          <w:r>
            <w:fldChar w:fldCharType="begin"/>
          </w:r>
          <w:r>
            <w:instrText xml:space="preserve"> TOC \o "1-3" \h \z \u </w:instrText>
          </w:r>
          <w:r>
            <w:fldChar w:fldCharType="separate"/>
          </w:r>
          <w:hyperlink w:anchor="_Toc27738350" w:history="1">
            <w:r w:rsidR="00094950" w:rsidRPr="00557839">
              <w:rPr>
                <w:rStyle w:val="Hyperlink"/>
                <w:noProof/>
              </w:rPr>
              <w:t>I.</w:t>
            </w:r>
            <w:r w:rsidR="00094950">
              <w:rPr>
                <w:rFonts w:eastAsiaTheme="minorEastAsia" w:cstheme="minorBidi"/>
                <w:b w:val="0"/>
                <w:bCs w:val="0"/>
                <w:caps w:val="0"/>
                <w:noProof/>
                <w:szCs w:val="22"/>
              </w:rPr>
              <w:tab/>
            </w:r>
            <w:r w:rsidR="00094950" w:rsidRPr="00557839">
              <w:rPr>
                <w:rStyle w:val="Hyperlink"/>
                <w:noProof/>
              </w:rPr>
              <w:t>background</w:t>
            </w:r>
            <w:r w:rsidR="00094950">
              <w:rPr>
                <w:noProof/>
                <w:webHidden/>
              </w:rPr>
              <w:tab/>
            </w:r>
            <w:r w:rsidR="00094950">
              <w:rPr>
                <w:noProof/>
                <w:webHidden/>
              </w:rPr>
              <w:fldChar w:fldCharType="begin"/>
            </w:r>
            <w:r w:rsidR="00094950">
              <w:rPr>
                <w:noProof/>
                <w:webHidden/>
              </w:rPr>
              <w:instrText xml:space="preserve"> PAGEREF _Toc27738350 \h </w:instrText>
            </w:r>
            <w:r w:rsidR="00094950">
              <w:rPr>
                <w:noProof/>
                <w:webHidden/>
              </w:rPr>
            </w:r>
            <w:r w:rsidR="00094950">
              <w:rPr>
                <w:noProof/>
                <w:webHidden/>
              </w:rPr>
              <w:fldChar w:fldCharType="separate"/>
            </w:r>
            <w:r w:rsidR="00094950">
              <w:rPr>
                <w:noProof/>
                <w:webHidden/>
              </w:rPr>
              <w:t>1</w:t>
            </w:r>
            <w:r w:rsidR="00094950">
              <w:rPr>
                <w:noProof/>
                <w:webHidden/>
              </w:rPr>
              <w:fldChar w:fldCharType="end"/>
            </w:r>
          </w:hyperlink>
        </w:p>
        <w:p w14:paraId="175EB467" w14:textId="216E281C" w:rsidR="00094950" w:rsidRDefault="000444BD">
          <w:pPr>
            <w:pStyle w:val="TOC2"/>
            <w:tabs>
              <w:tab w:val="left" w:pos="660"/>
              <w:tab w:val="right" w:leader="dot" w:pos="9350"/>
            </w:tabs>
            <w:rPr>
              <w:rFonts w:eastAsiaTheme="minorEastAsia" w:cstheme="minorBidi"/>
              <w:smallCaps w:val="0"/>
              <w:noProof/>
              <w:szCs w:val="22"/>
            </w:rPr>
          </w:pPr>
          <w:hyperlink w:anchor="_Toc27738351" w:history="1">
            <w:r w:rsidR="00094950" w:rsidRPr="00557839">
              <w:rPr>
                <w:rStyle w:val="Hyperlink"/>
                <w:noProof/>
              </w:rPr>
              <w:t>A.</w:t>
            </w:r>
            <w:r w:rsidR="00094950">
              <w:rPr>
                <w:rFonts w:eastAsiaTheme="minorEastAsia" w:cstheme="minorBidi"/>
                <w:smallCaps w:val="0"/>
                <w:noProof/>
                <w:szCs w:val="22"/>
              </w:rPr>
              <w:tab/>
            </w:r>
            <w:r w:rsidR="00094950" w:rsidRPr="00557839">
              <w:rPr>
                <w:rStyle w:val="Hyperlink"/>
                <w:noProof/>
              </w:rPr>
              <w:t>system overview</w:t>
            </w:r>
            <w:r w:rsidR="00094950">
              <w:rPr>
                <w:noProof/>
                <w:webHidden/>
              </w:rPr>
              <w:tab/>
            </w:r>
            <w:r w:rsidR="00094950">
              <w:rPr>
                <w:noProof/>
                <w:webHidden/>
              </w:rPr>
              <w:fldChar w:fldCharType="begin"/>
            </w:r>
            <w:r w:rsidR="00094950">
              <w:rPr>
                <w:noProof/>
                <w:webHidden/>
              </w:rPr>
              <w:instrText xml:space="preserve"> PAGEREF _Toc27738351 \h </w:instrText>
            </w:r>
            <w:r w:rsidR="00094950">
              <w:rPr>
                <w:noProof/>
                <w:webHidden/>
              </w:rPr>
            </w:r>
            <w:r w:rsidR="00094950">
              <w:rPr>
                <w:noProof/>
                <w:webHidden/>
              </w:rPr>
              <w:fldChar w:fldCharType="separate"/>
            </w:r>
            <w:r w:rsidR="00094950">
              <w:rPr>
                <w:noProof/>
                <w:webHidden/>
              </w:rPr>
              <w:t>1</w:t>
            </w:r>
            <w:r w:rsidR="00094950">
              <w:rPr>
                <w:noProof/>
                <w:webHidden/>
              </w:rPr>
              <w:fldChar w:fldCharType="end"/>
            </w:r>
          </w:hyperlink>
        </w:p>
        <w:p w14:paraId="273B9355" w14:textId="6DCC3C7E" w:rsidR="00094950" w:rsidRDefault="000444BD">
          <w:pPr>
            <w:pStyle w:val="TOC2"/>
            <w:tabs>
              <w:tab w:val="left" w:pos="660"/>
              <w:tab w:val="right" w:leader="dot" w:pos="9350"/>
            </w:tabs>
            <w:rPr>
              <w:rFonts w:eastAsiaTheme="minorEastAsia" w:cstheme="minorBidi"/>
              <w:smallCaps w:val="0"/>
              <w:noProof/>
              <w:szCs w:val="22"/>
            </w:rPr>
          </w:pPr>
          <w:hyperlink w:anchor="_Toc27738352" w:history="1">
            <w:r w:rsidR="00094950" w:rsidRPr="00557839">
              <w:rPr>
                <w:rStyle w:val="Hyperlink"/>
                <w:noProof/>
              </w:rPr>
              <w:t>B.</w:t>
            </w:r>
            <w:r w:rsidR="00094950">
              <w:rPr>
                <w:rFonts w:eastAsiaTheme="minorEastAsia" w:cstheme="minorBidi"/>
                <w:smallCaps w:val="0"/>
                <w:noProof/>
                <w:szCs w:val="22"/>
              </w:rPr>
              <w:tab/>
            </w:r>
            <w:r w:rsidR="00094950" w:rsidRPr="00557839">
              <w:rPr>
                <w:rStyle w:val="Hyperlink"/>
                <w:noProof/>
              </w:rPr>
              <w:t>Key Functional Components</w:t>
            </w:r>
            <w:r w:rsidR="00094950">
              <w:rPr>
                <w:noProof/>
                <w:webHidden/>
              </w:rPr>
              <w:tab/>
            </w:r>
            <w:r w:rsidR="00094950">
              <w:rPr>
                <w:noProof/>
                <w:webHidden/>
              </w:rPr>
              <w:fldChar w:fldCharType="begin"/>
            </w:r>
            <w:r w:rsidR="00094950">
              <w:rPr>
                <w:noProof/>
                <w:webHidden/>
              </w:rPr>
              <w:instrText xml:space="preserve"> PAGEREF _Toc27738352 \h </w:instrText>
            </w:r>
            <w:r w:rsidR="00094950">
              <w:rPr>
                <w:noProof/>
                <w:webHidden/>
              </w:rPr>
            </w:r>
            <w:r w:rsidR="00094950">
              <w:rPr>
                <w:noProof/>
                <w:webHidden/>
              </w:rPr>
              <w:fldChar w:fldCharType="separate"/>
            </w:r>
            <w:r w:rsidR="00094950">
              <w:rPr>
                <w:noProof/>
                <w:webHidden/>
              </w:rPr>
              <w:t>2</w:t>
            </w:r>
            <w:r w:rsidR="00094950">
              <w:rPr>
                <w:noProof/>
                <w:webHidden/>
              </w:rPr>
              <w:fldChar w:fldCharType="end"/>
            </w:r>
          </w:hyperlink>
        </w:p>
        <w:p w14:paraId="338FFB65" w14:textId="1E46BFDD" w:rsidR="00094950" w:rsidRDefault="000444BD">
          <w:pPr>
            <w:pStyle w:val="TOC3"/>
            <w:tabs>
              <w:tab w:val="left" w:pos="880"/>
              <w:tab w:val="right" w:leader="dot" w:pos="9350"/>
            </w:tabs>
            <w:rPr>
              <w:rFonts w:eastAsiaTheme="minorEastAsia" w:cstheme="minorBidi"/>
              <w:i w:val="0"/>
              <w:iCs w:val="0"/>
              <w:noProof/>
              <w:szCs w:val="22"/>
            </w:rPr>
          </w:pPr>
          <w:hyperlink w:anchor="_Toc27738353" w:history="1">
            <w:r w:rsidR="00094950" w:rsidRPr="00557839">
              <w:rPr>
                <w:rStyle w:val="Hyperlink"/>
                <w:noProof/>
              </w:rPr>
              <w:t>1.</w:t>
            </w:r>
            <w:r w:rsidR="00094950">
              <w:rPr>
                <w:rFonts w:eastAsiaTheme="minorEastAsia" w:cstheme="minorBidi"/>
                <w:i w:val="0"/>
                <w:iCs w:val="0"/>
                <w:noProof/>
                <w:szCs w:val="22"/>
              </w:rPr>
              <w:tab/>
            </w:r>
            <w:r w:rsidR="00094950" w:rsidRPr="00557839">
              <w:rPr>
                <w:rStyle w:val="Hyperlink"/>
                <w:noProof/>
              </w:rPr>
              <w:t>Metrics</w:t>
            </w:r>
            <w:r w:rsidR="00094950">
              <w:rPr>
                <w:noProof/>
                <w:webHidden/>
              </w:rPr>
              <w:tab/>
            </w:r>
            <w:r w:rsidR="00094950">
              <w:rPr>
                <w:noProof/>
                <w:webHidden/>
              </w:rPr>
              <w:fldChar w:fldCharType="begin"/>
            </w:r>
            <w:r w:rsidR="00094950">
              <w:rPr>
                <w:noProof/>
                <w:webHidden/>
              </w:rPr>
              <w:instrText xml:space="preserve"> PAGEREF _Toc27738353 \h </w:instrText>
            </w:r>
            <w:r w:rsidR="00094950">
              <w:rPr>
                <w:noProof/>
                <w:webHidden/>
              </w:rPr>
            </w:r>
            <w:r w:rsidR="00094950">
              <w:rPr>
                <w:noProof/>
                <w:webHidden/>
              </w:rPr>
              <w:fldChar w:fldCharType="separate"/>
            </w:r>
            <w:r w:rsidR="00094950">
              <w:rPr>
                <w:noProof/>
                <w:webHidden/>
              </w:rPr>
              <w:t>2</w:t>
            </w:r>
            <w:r w:rsidR="00094950">
              <w:rPr>
                <w:noProof/>
                <w:webHidden/>
              </w:rPr>
              <w:fldChar w:fldCharType="end"/>
            </w:r>
          </w:hyperlink>
        </w:p>
        <w:p w14:paraId="35AC3187" w14:textId="49C2F871" w:rsidR="00094950" w:rsidRDefault="000444BD">
          <w:pPr>
            <w:pStyle w:val="TOC3"/>
            <w:tabs>
              <w:tab w:val="left" w:pos="880"/>
              <w:tab w:val="right" w:leader="dot" w:pos="9350"/>
            </w:tabs>
            <w:rPr>
              <w:rFonts w:eastAsiaTheme="minorEastAsia" w:cstheme="minorBidi"/>
              <w:i w:val="0"/>
              <w:iCs w:val="0"/>
              <w:noProof/>
              <w:szCs w:val="22"/>
            </w:rPr>
          </w:pPr>
          <w:hyperlink w:anchor="_Toc27738354" w:history="1">
            <w:r w:rsidR="00094950" w:rsidRPr="00557839">
              <w:rPr>
                <w:rStyle w:val="Hyperlink"/>
                <w:noProof/>
              </w:rPr>
              <w:t>2.</w:t>
            </w:r>
            <w:r w:rsidR="00094950">
              <w:rPr>
                <w:rFonts w:eastAsiaTheme="minorEastAsia" w:cstheme="minorBidi"/>
                <w:i w:val="0"/>
                <w:iCs w:val="0"/>
                <w:noProof/>
                <w:szCs w:val="22"/>
              </w:rPr>
              <w:tab/>
            </w:r>
            <w:r w:rsidR="00094950" w:rsidRPr="00557839">
              <w:rPr>
                <w:rStyle w:val="Hyperlink"/>
                <w:noProof/>
              </w:rPr>
              <w:t>Measures</w:t>
            </w:r>
            <w:r w:rsidR="00094950">
              <w:rPr>
                <w:noProof/>
                <w:webHidden/>
              </w:rPr>
              <w:tab/>
            </w:r>
            <w:r w:rsidR="00094950">
              <w:rPr>
                <w:noProof/>
                <w:webHidden/>
              </w:rPr>
              <w:fldChar w:fldCharType="begin"/>
            </w:r>
            <w:r w:rsidR="00094950">
              <w:rPr>
                <w:noProof/>
                <w:webHidden/>
              </w:rPr>
              <w:instrText xml:space="preserve"> PAGEREF _Toc27738354 \h </w:instrText>
            </w:r>
            <w:r w:rsidR="00094950">
              <w:rPr>
                <w:noProof/>
                <w:webHidden/>
              </w:rPr>
            </w:r>
            <w:r w:rsidR="00094950">
              <w:rPr>
                <w:noProof/>
                <w:webHidden/>
              </w:rPr>
              <w:fldChar w:fldCharType="separate"/>
            </w:r>
            <w:r w:rsidR="00094950">
              <w:rPr>
                <w:noProof/>
                <w:webHidden/>
              </w:rPr>
              <w:t>2</w:t>
            </w:r>
            <w:r w:rsidR="00094950">
              <w:rPr>
                <w:noProof/>
                <w:webHidden/>
              </w:rPr>
              <w:fldChar w:fldCharType="end"/>
            </w:r>
          </w:hyperlink>
        </w:p>
        <w:p w14:paraId="29F4C7BC" w14:textId="1BD2E926" w:rsidR="00094950" w:rsidRDefault="000444BD">
          <w:pPr>
            <w:pStyle w:val="TOC3"/>
            <w:tabs>
              <w:tab w:val="left" w:pos="880"/>
              <w:tab w:val="right" w:leader="dot" w:pos="9350"/>
            </w:tabs>
            <w:rPr>
              <w:rFonts w:eastAsiaTheme="minorEastAsia" w:cstheme="minorBidi"/>
              <w:i w:val="0"/>
              <w:iCs w:val="0"/>
              <w:noProof/>
              <w:szCs w:val="22"/>
            </w:rPr>
          </w:pPr>
          <w:hyperlink w:anchor="_Toc27738355" w:history="1">
            <w:r w:rsidR="00094950" w:rsidRPr="00557839">
              <w:rPr>
                <w:rStyle w:val="Hyperlink"/>
                <w:noProof/>
              </w:rPr>
              <w:t>3.</w:t>
            </w:r>
            <w:r w:rsidR="00094950">
              <w:rPr>
                <w:rFonts w:eastAsiaTheme="minorEastAsia" w:cstheme="minorBidi"/>
                <w:i w:val="0"/>
                <w:iCs w:val="0"/>
                <w:noProof/>
                <w:szCs w:val="22"/>
              </w:rPr>
              <w:tab/>
            </w:r>
            <w:r w:rsidR="00094950" w:rsidRPr="00557839">
              <w:rPr>
                <w:rStyle w:val="Hyperlink"/>
                <w:noProof/>
              </w:rPr>
              <w:t>Explore DQM</w:t>
            </w:r>
            <w:r w:rsidR="00094950">
              <w:rPr>
                <w:noProof/>
                <w:webHidden/>
              </w:rPr>
              <w:tab/>
            </w:r>
            <w:r w:rsidR="00094950">
              <w:rPr>
                <w:noProof/>
                <w:webHidden/>
              </w:rPr>
              <w:fldChar w:fldCharType="begin"/>
            </w:r>
            <w:r w:rsidR="00094950">
              <w:rPr>
                <w:noProof/>
                <w:webHidden/>
              </w:rPr>
              <w:instrText xml:space="preserve"> PAGEREF _Toc27738355 \h </w:instrText>
            </w:r>
            <w:r w:rsidR="00094950">
              <w:rPr>
                <w:noProof/>
                <w:webHidden/>
              </w:rPr>
            </w:r>
            <w:r w:rsidR="00094950">
              <w:rPr>
                <w:noProof/>
                <w:webHidden/>
              </w:rPr>
              <w:fldChar w:fldCharType="separate"/>
            </w:r>
            <w:r w:rsidR="00094950">
              <w:rPr>
                <w:noProof/>
                <w:webHidden/>
              </w:rPr>
              <w:t>2</w:t>
            </w:r>
            <w:r w:rsidR="00094950">
              <w:rPr>
                <w:noProof/>
                <w:webHidden/>
              </w:rPr>
              <w:fldChar w:fldCharType="end"/>
            </w:r>
          </w:hyperlink>
        </w:p>
        <w:p w14:paraId="2E9F39E9" w14:textId="25F82A5A" w:rsidR="00094950" w:rsidRDefault="000444BD">
          <w:pPr>
            <w:pStyle w:val="TOC1"/>
            <w:tabs>
              <w:tab w:val="left" w:pos="440"/>
              <w:tab w:val="right" w:leader="dot" w:pos="9350"/>
            </w:tabs>
            <w:rPr>
              <w:rFonts w:eastAsiaTheme="minorEastAsia" w:cstheme="minorBidi"/>
              <w:b w:val="0"/>
              <w:bCs w:val="0"/>
              <w:caps w:val="0"/>
              <w:noProof/>
              <w:szCs w:val="22"/>
            </w:rPr>
          </w:pPr>
          <w:hyperlink w:anchor="_Toc27738356" w:history="1">
            <w:r w:rsidR="00094950" w:rsidRPr="00557839">
              <w:rPr>
                <w:rStyle w:val="Hyperlink"/>
                <w:noProof/>
              </w:rPr>
              <w:t>II.</w:t>
            </w:r>
            <w:r w:rsidR="00094950">
              <w:rPr>
                <w:rFonts w:eastAsiaTheme="minorEastAsia" w:cstheme="minorBidi"/>
                <w:b w:val="0"/>
                <w:bCs w:val="0"/>
                <w:caps w:val="0"/>
                <w:noProof/>
                <w:szCs w:val="22"/>
              </w:rPr>
              <w:tab/>
            </w:r>
            <w:r w:rsidR="00094950" w:rsidRPr="00557839">
              <w:rPr>
                <w:rStyle w:val="Hyperlink"/>
                <w:noProof/>
              </w:rPr>
              <w:t>data model and entities</w:t>
            </w:r>
            <w:r w:rsidR="00094950">
              <w:rPr>
                <w:noProof/>
                <w:webHidden/>
              </w:rPr>
              <w:tab/>
            </w:r>
            <w:r w:rsidR="00094950">
              <w:rPr>
                <w:noProof/>
                <w:webHidden/>
              </w:rPr>
              <w:fldChar w:fldCharType="begin"/>
            </w:r>
            <w:r w:rsidR="00094950">
              <w:rPr>
                <w:noProof/>
                <w:webHidden/>
              </w:rPr>
              <w:instrText xml:space="preserve"> PAGEREF _Toc27738356 \h </w:instrText>
            </w:r>
            <w:r w:rsidR="00094950">
              <w:rPr>
                <w:noProof/>
                <w:webHidden/>
              </w:rPr>
            </w:r>
            <w:r w:rsidR="00094950">
              <w:rPr>
                <w:noProof/>
                <w:webHidden/>
              </w:rPr>
              <w:fldChar w:fldCharType="separate"/>
            </w:r>
            <w:r w:rsidR="00094950">
              <w:rPr>
                <w:noProof/>
                <w:webHidden/>
              </w:rPr>
              <w:t>2</w:t>
            </w:r>
            <w:r w:rsidR="00094950">
              <w:rPr>
                <w:noProof/>
                <w:webHidden/>
              </w:rPr>
              <w:fldChar w:fldCharType="end"/>
            </w:r>
          </w:hyperlink>
        </w:p>
        <w:p w14:paraId="2D7D657B" w14:textId="567ACF2D" w:rsidR="00094950" w:rsidRDefault="000444BD">
          <w:pPr>
            <w:pStyle w:val="TOC2"/>
            <w:tabs>
              <w:tab w:val="left" w:pos="660"/>
              <w:tab w:val="right" w:leader="dot" w:pos="9350"/>
            </w:tabs>
            <w:rPr>
              <w:rFonts w:eastAsiaTheme="minorEastAsia" w:cstheme="minorBidi"/>
              <w:smallCaps w:val="0"/>
              <w:noProof/>
              <w:szCs w:val="22"/>
            </w:rPr>
          </w:pPr>
          <w:hyperlink w:anchor="_Toc27738357" w:history="1">
            <w:r w:rsidR="00094950" w:rsidRPr="00557839">
              <w:rPr>
                <w:rStyle w:val="Hyperlink"/>
                <w:noProof/>
              </w:rPr>
              <w:t>C.</w:t>
            </w:r>
            <w:r w:rsidR="00094950">
              <w:rPr>
                <w:rFonts w:eastAsiaTheme="minorEastAsia" w:cstheme="minorBidi"/>
                <w:smallCaps w:val="0"/>
                <w:noProof/>
                <w:szCs w:val="22"/>
              </w:rPr>
              <w:tab/>
            </w:r>
            <w:r w:rsidR="00094950" w:rsidRPr="00557839">
              <w:rPr>
                <w:rStyle w:val="Hyperlink"/>
                <w:noProof/>
              </w:rPr>
              <w:t>Data Quality Data Model</w:t>
            </w:r>
            <w:r w:rsidR="00094950">
              <w:rPr>
                <w:noProof/>
                <w:webHidden/>
              </w:rPr>
              <w:tab/>
            </w:r>
            <w:r w:rsidR="00094950">
              <w:rPr>
                <w:noProof/>
                <w:webHidden/>
              </w:rPr>
              <w:fldChar w:fldCharType="begin"/>
            </w:r>
            <w:r w:rsidR="00094950">
              <w:rPr>
                <w:noProof/>
                <w:webHidden/>
              </w:rPr>
              <w:instrText xml:space="preserve"> PAGEREF _Toc27738357 \h </w:instrText>
            </w:r>
            <w:r w:rsidR="00094950">
              <w:rPr>
                <w:noProof/>
                <w:webHidden/>
              </w:rPr>
            </w:r>
            <w:r w:rsidR="00094950">
              <w:rPr>
                <w:noProof/>
                <w:webHidden/>
              </w:rPr>
              <w:fldChar w:fldCharType="separate"/>
            </w:r>
            <w:r w:rsidR="00094950">
              <w:rPr>
                <w:noProof/>
                <w:webHidden/>
              </w:rPr>
              <w:t>3</w:t>
            </w:r>
            <w:r w:rsidR="00094950">
              <w:rPr>
                <w:noProof/>
                <w:webHidden/>
              </w:rPr>
              <w:fldChar w:fldCharType="end"/>
            </w:r>
          </w:hyperlink>
        </w:p>
        <w:p w14:paraId="3EAADE40" w14:textId="748E895B" w:rsidR="00094950" w:rsidRDefault="000444BD">
          <w:pPr>
            <w:pStyle w:val="TOC2"/>
            <w:tabs>
              <w:tab w:val="left" w:pos="660"/>
              <w:tab w:val="right" w:leader="dot" w:pos="9350"/>
            </w:tabs>
            <w:rPr>
              <w:rFonts w:eastAsiaTheme="minorEastAsia" w:cstheme="minorBidi"/>
              <w:smallCaps w:val="0"/>
              <w:noProof/>
              <w:szCs w:val="22"/>
            </w:rPr>
          </w:pPr>
          <w:hyperlink w:anchor="_Toc27738358" w:history="1">
            <w:r w:rsidR="00094950" w:rsidRPr="00557839">
              <w:rPr>
                <w:rStyle w:val="Hyperlink"/>
                <w:noProof/>
              </w:rPr>
              <w:t>D.</w:t>
            </w:r>
            <w:r w:rsidR="00094950">
              <w:rPr>
                <w:rFonts w:eastAsiaTheme="minorEastAsia" w:cstheme="minorBidi"/>
                <w:smallCaps w:val="0"/>
                <w:noProof/>
                <w:szCs w:val="22"/>
              </w:rPr>
              <w:tab/>
            </w:r>
            <w:r w:rsidR="00094950" w:rsidRPr="00557839">
              <w:rPr>
                <w:rStyle w:val="Hyperlink"/>
                <w:noProof/>
              </w:rPr>
              <w:t>Entity details</w:t>
            </w:r>
            <w:r w:rsidR="00094950">
              <w:rPr>
                <w:noProof/>
                <w:webHidden/>
              </w:rPr>
              <w:tab/>
            </w:r>
            <w:r w:rsidR="00094950">
              <w:rPr>
                <w:noProof/>
                <w:webHidden/>
              </w:rPr>
              <w:fldChar w:fldCharType="begin"/>
            </w:r>
            <w:r w:rsidR="00094950">
              <w:rPr>
                <w:noProof/>
                <w:webHidden/>
              </w:rPr>
              <w:instrText xml:space="preserve"> PAGEREF _Toc27738358 \h </w:instrText>
            </w:r>
            <w:r w:rsidR="00094950">
              <w:rPr>
                <w:noProof/>
                <w:webHidden/>
              </w:rPr>
            </w:r>
            <w:r w:rsidR="00094950">
              <w:rPr>
                <w:noProof/>
                <w:webHidden/>
              </w:rPr>
              <w:fldChar w:fldCharType="separate"/>
            </w:r>
            <w:r w:rsidR="00094950">
              <w:rPr>
                <w:noProof/>
                <w:webHidden/>
              </w:rPr>
              <w:t>5</w:t>
            </w:r>
            <w:r w:rsidR="00094950">
              <w:rPr>
                <w:noProof/>
                <w:webHidden/>
              </w:rPr>
              <w:fldChar w:fldCharType="end"/>
            </w:r>
          </w:hyperlink>
        </w:p>
        <w:p w14:paraId="3C1D0A6D" w14:textId="341EF55B" w:rsidR="00094950" w:rsidRDefault="000444BD">
          <w:pPr>
            <w:pStyle w:val="TOC1"/>
            <w:tabs>
              <w:tab w:val="left" w:pos="660"/>
              <w:tab w:val="right" w:leader="dot" w:pos="9350"/>
            </w:tabs>
            <w:rPr>
              <w:rFonts w:eastAsiaTheme="minorEastAsia" w:cstheme="minorBidi"/>
              <w:b w:val="0"/>
              <w:bCs w:val="0"/>
              <w:caps w:val="0"/>
              <w:noProof/>
              <w:szCs w:val="22"/>
            </w:rPr>
          </w:pPr>
          <w:hyperlink w:anchor="_Toc27738359" w:history="1">
            <w:r w:rsidR="00094950" w:rsidRPr="00557839">
              <w:rPr>
                <w:rStyle w:val="Hyperlink"/>
                <w:noProof/>
              </w:rPr>
              <w:t>III.</w:t>
            </w:r>
            <w:r w:rsidR="00094950">
              <w:rPr>
                <w:rFonts w:eastAsiaTheme="minorEastAsia" w:cstheme="minorBidi"/>
                <w:b w:val="0"/>
                <w:bCs w:val="0"/>
                <w:caps w:val="0"/>
                <w:noProof/>
                <w:szCs w:val="22"/>
              </w:rPr>
              <w:tab/>
            </w:r>
            <w:r w:rsidR="00094950" w:rsidRPr="00557839">
              <w:rPr>
                <w:rStyle w:val="Hyperlink"/>
                <w:noProof/>
              </w:rPr>
              <w:t>Website configuration settings</w:t>
            </w:r>
            <w:r w:rsidR="00094950">
              <w:rPr>
                <w:noProof/>
                <w:webHidden/>
              </w:rPr>
              <w:tab/>
            </w:r>
            <w:r w:rsidR="00094950">
              <w:rPr>
                <w:noProof/>
                <w:webHidden/>
              </w:rPr>
              <w:fldChar w:fldCharType="begin"/>
            </w:r>
            <w:r w:rsidR="00094950">
              <w:rPr>
                <w:noProof/>
                <w:webHidden/>
              </w:rPr>
              <w:instrText xml:space="preserve"> PAGEREF _Toc27738359 \h </w:instrText>
            </w:r>
            <w:r w:rsidR="00094950">
              <w:rPr>
                <w:noProof/>
                <w:webHidden/>
              </w:rPr>
            </w:r>
            <w:r w:rsidR="00094950">
              <w:rPr>
                <w:noProof/>
                <w:webHidden/>
              </w:rPr>
              <w:fldChar w:fldCharType="separate"/>
            </w:r>
            <w:r w:rsidR="00094950">
              <w:rPr>
                <w:noProof/>
                <w:webHidden/>
              </w:rPr>
              <w:t>7</w:t>
            </w:r>
            <w:r w:rsidR="00094950">
              <w:rPr>
                <w:noProof/>
                <w:webHidden/>
              </w:rPr>
              <w:fldChar w:fldCharType="end"/>
            </w:r>
          </w:hyperlink>
        </w:p>
        <w:p w14:paraId="4125D4E2" w14:textId="48D34C40" w:rsidR="00094950" w:rsidRDefault="000444BD">
          <w:pPr>
            <w:pStyle w:val="TOC2"/>
            <w:tabs>
              <w:tab w:val="left" w:pos="660"/>
              <w:tab w:val="right" w:leader="dot" w:pos="9350"/>
            </w:tabs>
            <w:rPr>
              <w:rFonts w:eastAsiaTheme="minorEastAsia" w:cstheme="minorBidi"/>
              <w:smallCaps w:val="0"/>
              <w:noProof/>
              <w:szCs w:val="22"/>
            </w:rPr>
          </w:pPr>
          <w:hyperlink w:anchor="_Toc27738360" w:history="1">
            <w:r w:rsidR="00094950" w:rsidRPr="00557839">
              <w:rPr>
                <w:rStyle w:val="Hyperlink"/>
                <w:noProof/>
              </w:rPr>
              <w:t>E.</w:t>
            </w:r>
            <w:r w:rsidR="00094950">
              <w:rPr>
                <w:rFonts w:eastAsiaTheme="minorEastAsia" w:cstheme="minorBidi"/>
                <w:smallCaps w:val="0"/>
                <w:noProof/>
                <w:szCs w:val="22"/>
              </w:rPr>
              <w:tab/>
            </w:r>
            <w:r w:rsidR="00094950" w:rsidRPr="00557839">
              <w:rPr>
                <w:rStyle w:val="Hyperlink"/>
                <w:noProof/>
              </w:rPr>
              <w:t>Configuration Settings</w:t>
            </w:r>
            <w:r w:rsidR="00094950">
              <w:rPr>
                <w:noProof/>
                <w:webHidden/>
              </w:rPr>
              <w:tab/>
            </w:r>
            <w:r w:rsidR="00094950">
              <w:rPr>
                <w:noProof/>
                <w:webHidden/>
              </w:rPr>
              <w:fldChar w:fldCharType="begin"/>
            </w:r>
            <w:r w:rsidR="00094950">
              <w:rPr>
                <w:noProof/>
                <w:webHidden/>
              </w:rPr>
              <w:instrText xml:space="preserve"> PAGEREF _Toc27738360 \h </w:instrText>
            </w:r>
            <w:r w:rsidR="00094950">
              <w:rPr>
                <w:noProof/>
                <w:webHidden/>
              </w:rPr>
            </w:r>
            <w:r w:rsidR="00094950">
              <w:rPr>
                <w:noProof/>
                <w:webHidden/>
              </w:rPr>
              <w:fldChar w:fldCharType="separate"/>
            </w:r>
            <w:r w:rsidR="00094950">
              <w:rPr>
                <w:noProof/>
                <w:webHidden/>
              </w:rPr>
              <w:t>8</w:t>
            </w:r>
            <w:r w:rsidR="00094950">
              <w:rPr>
                <w:noProof/>
                <w:webHidden/>
              </w:rPr>
              <w:fldChar w:fldCharType="end"/>
            </w:r>
          </w:hyperlink>
        </w:p>
        <w:p w14:paraId="6364C169" w14:textId="7118A196" w:rsidR="00094950" w:rsidRDefault="000444BD">
          <w:pPr>
            <w:pStyle w:val="TOC1"/>
            <w:tabs>
              <w:tab w:val="left" w:pos="660"/>
              <w:tab w:val="right" w:leader="dot" w:pos="9350"/>
            </w:tabs>
            <w:rPr>
              <w:rFonts w:eastAsiaTheme="minorEastAsia" w:cstheme="minorBidi"/>
              <w:b w:val="0"/>
              <w:bCs w:val="0"/>
              <w:caps w:val="0"/>
              <w:noProof/>
              <w:szCs w:val="22"/>
            </w:rPr>
          </w:pPr>
          <w:hyperlink w:anchor="_Toc27738361" w:history="1">
            <w:r w:rsidR="00094950" w:rsidRPr="00557839">
              <w:rPr>
                <w:rStyle w:val="Hyperlink"/>
                <w:noProof/>
              </w:rPr>
              <w:t>IV.</w:t>
            </w:r>
            <w:r w:rsidR="00094950">
              <w:rPr>
                <w:rFonts w:eastAsiaTheme="minorEastAsia" w:cstheme="minorBidi"/>
                <w:b w:val="0"/>
                <w:bCs w:val="0"/>
                <w:caps w:val="0"/>
                <w:noProof/>
                <w:szCs w:val="22"/>
              </w:rPr>
              <w:tab/>
            </w:r>
            <w:r w:rsidR="00094950" w:rsidRPr="00557839">
              <w:rPr>
                <w:rStyle w:val="Hyperlink"/>
                <w:noProof/>
              </w:rPr>
              <w:t>developer set up</w:t>
            </w:r>
            <w:r w:rsidR="00094950">
              <w:rPr>
                <w:noProof/>
                <w:webHidden/>
              </w:rPr>
              <w:tab/>
            </w:r>
            <w:r w:rsidR="00094950">
              <w:rPr>
                <w:noProof/>
                <w:webHidden/>
              </w:rPr>
              <w:fldChar w:fldCharType="begin"/>
            </w:r>
            <w:r w:rsidR="00094950">
              <w:rPr>
                <w:noProof/>
                <w:webHidden/>
              </w:rPr>
              <w:instrText xml:space="preserve"> PAGEREF _Toc27738361 \h </w:instrText>
            </w:r>
            <w:r w:rsidR="00094950">
              <w:rPr>
                <w:noProof/>
                <w:webHidden/>
              </w:rPr>
            </w:r>
            <w:r w:rsidR="00094950">
              <w:rPr>
                <w:noProof/>
                <w:webHidden/>
              </w:rPr>
              <w:fldChar w:fldCharType="separate"/>
            </w:r>
            <w:r w:rsidR="00094950">
              <w:rPr>
                <w:noProof/>
                <w:webHidden/>
              </w:rPr>
              <w:t>10</w:t>
            </w:r>
            <w:r w:rsidR="00094950">
              <w:rPr>
                <w:noProof/>
                <w:webHidden/>
              </w:rPr>
              <w:fldChar w:fldCharType="end"/>
            </w:r>
          </w:hyperlink>
        </w:p>
        <w:p w14:paraId="2B5CB4C9" w14:textId="196E1812" w:rsidR="00094950" w:rsidRDefault="000444BD">
          <w:pPr>
            <w:pStyle w:val="TOC2"/>
            <w:tabs>
              <w:tab w:val="left" w:pos="660"/>
              <w:tab w:val="right" w:leader="dot" w:pos="9350"/>
            </w:tabs>
            <w:rPr>
              <w:rFonts w:eastAsiaTheme="minorEastAsia" w:cstheme="minorBidi"/>
              <w:smallCaps w:val="0"/>
              <w:noProof/>
              <w:szCs w:val="22"/>
            </w:rPr>
          </w:pPr>
          <w:hyperlink w:anchor="_Toc27738362" w:history="1">
            <w:r w:rsidR="00094950" w:rsidRPr="00557839">
              <w:rPr>
                <w:rStyle w:val="Hyperlink"/>
                <w:noProof/>
              </w:rPr>
              <w:t>A.</w:t>
            </w:r>
            <w:r w:rsidR="00094950">
              <w:rPr>
                <w:rFonts w:eastAsiaTheme="minorEastAsia" w:cstheme="minorBidi"/>
                <w:smallCaps w:val="0"/>
                <w:noProof/>
                <w:szCs w:val="22"/>
              </w:rPr>
              <w:tab/>
            </w:r>
            <w:r w:rsidR="00094950" w:rsidRPr="00557839">
              <w:rPr>
                <w:rStyle w:val="Hyperlink"/>
                <w:noProof/>
              </w:rPr>
              <w:t>DQM Application Requirements</w:t>
            </w:r>
            <w:r w:rsidR="00094950">
              <w:rPr>
                <w:noProof/>
                <w:webHidden/>
              </w:rPr>
              <w:tab/>
            </w:r>
            <w:r w:rsidR="00094950">
              <w:rPr>
                <w:noProof/>
                <w:webHidden/>
              </w:rPr>
              <w:fldChar w:fldCharType="begin"/>
            </w:r>
            <w:r w:rsidR="00094950">
              <w:rPr>
                <w:noProof/>
                <w:webHidden/>
              </w:rPr>
              <w:instrText xml:space="preserve"> PAGEREF _Toc27738362 \h </w:instrText>
            </w:r>
            <w:r w:rsidR="00094950">
              <w:rPr>
                <w:noProof/>
                <w:webHidden/>
              </w:rPr>
            </w:r>
            <w:r w:rsidR="00094950">
              <w:rPr>
                <w:noProof/>
                <w:webHidden/>
              </w:rPr>
              <w:fldChar w:fldCharType="separate"/>
            </w:r>
            <w:r w:rsidR="00094950">
              <w:rPr>
                <w:noProof/>
                <w:webHidden/>
              </w:rPr>
              <w:t>10</w:t>
            </w:r>
            <w:r w:rsidR="00094950">
              <w:rPr>
                <w:noProof/>
                <w:webHidden/>
              </w:rPr>
              <w:fldChar w:fldCharType="end"/>
            </w:r>
          </w:hyperlink>
        </w:p>
        <w:p w14:paraId="1E903C1E" w14:textId="6AD37C2A" w:rsidR="00094950" w:rsidRDefault="000444BD">
          <w:pPr>
            <w:pStyle w:val="TOC2"/>
            <w:tabs>
              <w:tab w:val="left" w:pos="660"/>
              <w:tab w:val="right" w:leader="dot" w:pos="9350"/>
            </w:tabs>
            <w:rPr>
              <w:rFonts w:eastAsiaTheme="minorEastAsia" w:cstheme="minorBidi"/>
              <w:smallCaps w:val="0"/>
              <w:noProof/>
              <w:szCs w:val="22"/>
            </w:rPr>
          </w:pPr>
          <w:hyperlink w:anchor="_Toc27738363" w:history="1">
            <w:r w:rsidR="00094950" w:rsidRPr="00557839">
              <w:rPr>
                <w:rStyle w:val="Hyperlink"/>
                <w:noProof/>
              </w:rPr>
              <w:t>B.</w:t>
            </w:r>
            <w:r w:rsidR="00094950">
              <w:rPr>
                <w:rFonts w:eastAsiaTheme="minorEastAsia" w:cstheme="minorBidi"/>
                <w:smallCaps w:val="0"/>
                <w:noProof/>
                <w:szCs w:val="22"/>
              </w:rPr>
              <w:tab/>
            </w:r>
            <w:r w:rsidR="00094950" w:rsidRPr="00557839">
              <w:rPr>
                <w:rStyle w:val="Hyperlink"/>
                <w:noProof/>
              </w:rPr>
              <w:t>DQM application instructions</w:t>
            </w:r>
            <w:r w:rsidR="00094950">
              <w:rPr>
                <w:noProof/>
                <w:webHidden/>
              </w:rPr>
              <w:tab/>
            </w:r>
            <w:r w:rsidR="00094950">
              <w:rPr>
                <w:noProof/>
                <w:webHidden/>
              </w:rPr>
              <w:fldChar w:fldCharType="begin"/>
            </w:r>
            <w:r w:rsidR="00094950">
              <w:rPr>
                <w:noProof/>
                <w:webHidden/>
              </w:rPr>
              <w:instrText xml:space="preserve"> PAGEREF _Toc27738363 \h </w:instrText>
            </w:r>
            <w:r w:rsidR="00094950">
              <w:rPr>
                <w:noProof/>
                <w:webHidden/>
              </w:rPr>
            </w:r>
            <w:r w:rsidR="00094950">
              <w:rPr>
                <w:noProof/>
                <w:webHidden/>
              </w:rPr>
              <w:fldChar w:fldCharType="separate"/>
            </w:r>
            <w:r w:rsidR="00094950">
              <w:rPr>
                <w:noProof/>
                <w:webHidden/>
              </w:rPr>
              <w:t>11</w:t>
            </w:r>
            <w:r w:rsidR="00094950">
              <w:rPr>
                <w:noProof/>
                <w:webHidden/>
              </w:rPr>
              <w:fldChar w:fldCharType="end"/>
            </w:r>
          </w:hyperlink>
        </w:p>
        <w:p w14:paraId="1E5F0E1D" w14:textId="32744AA7" w:rsidR="00094950" w:rsidRDefault="000444BD">
          <w:pPr>
            <w:pStyle w:val="TOC2"/>
            <w:tabs>
              <w:tab w:val="left" w:pos="660"/>
              <w:tab w:val="right" w:leader="dot" w:pos="9350"/>
            </w:tabs>
            <w:rPr>
              <w:rFonts w:eastAsiaTheme="minorEastAsia" w:cstheme="minorBidi"/>
              <w:smallCaps w:val="0"/>
              <w:noProof/>
              <w:szCs w:val="22"/>
            </w:rPr>
          </w:pPr>
          <w:hyperlink w:anchor="_Toc27738364" w:history="1">
            <w:r w:rsidR="00094950" w:rsidRPr="00557839">
              <w:rPr>
                <w:rStyle w:val="Hyperlink"/>
                <w:noProof/>
              </w:rPr>
              <w:t>C.</w:t>
            </w:r>
            <w:r w:rsidR="00094950">
              <w:rPr>
                <w:rFonts w:eastAsiaTheme="minorEastAsia" w:cstheme="minorBidi"/>
                <w:smallCaps w:val="0"/>
                <w:noProof/>
                <w:szCs w:val="22"/>
              </w:rPr>
              <w:tab/>
            </w:r>
            <w:r w:rsidR="00094950" w:rsidRPr="00557839">
              <w:rPr>
                <w:rStyle w:val="Hyperlink"/>
                <w:noProof/>
              </w:rPr>
              <w:t>PopMedNet Application Requirements</w:t>
            </w:r>
            <w:r w:rsidR="00094950">
              <w:rPr>
                <w:noProof/>
                <w:webHidden/>
              </w:rPr>
              <w:tab/>
            </w:r>
            <w:r w:rsidR="00094950">
              <w:rPr>
                <w:noProof/>
                <w:webHidden/>
              </w:rPr>
              <w:fldChar w:fldCharType="begin"/>
            </w:r>
            <w:r w:rsidR="00094950">
              <w:rPr>
                <w:noProof/>
                <w:webHidden/>
              </w:rPr>
              <w:instrText xml:space="preserve"> PAGEREF _Toc27738364 \h </w:instrText>
            </w:r>
            <w:r w:rsidR="00094950">
              <w:rPr>
                <w:noProof/>
                <w:webHidden/>
              </w:rPr>
            </w:r>
            <w:r w:rsidR="00094950">
              <w:rPr>
                <w:noProof/>
                <w:webHidden/>
              </w:rPr>
              <w:fldChar w:fldCharType="separate"/>
            </w:r>
            <w:r w:rsidR="00094950">
              <w:rPr>
                <w:noProof/>
                <w:webHidden/>
              </w:rPr>
              <w:t>11</w:t>
            </w:r>
            <w:r w:rsidR="00094950">
              <w:rPr>
                <w:noProof/>
                <w:webHidden/>
              </w:rPr>
              <w:fldChar w:fldCharType="end"/>
            </w:r>
          </w:hyperlink>
        </w:p>
        <w:p w14:paraId="3FAD1F64" w14:textId="13280B04" w:rsidR="00094950" w:rsidRDefault="000444BD">
          <w:pPr>
            <w:pStyle w:val="TOC2"/>
            <w:tabs>
              <w:tab w:val="left" w:pos="660"/>
              <w:tab w:val="right" w:leader="dot" w:pos="9350"/>
            </w:tabs>
            <w:rPr>
              <w:rFonts w:eastAsiaTheme="minorEastAsia" w:cstheme="minorBidi"/>
              <w:smallCaps w:val="0"/>
              <w:noProof/>
              <w:szCs w:val="22"/>
            </w:rPr>
          </w:pPr>
          <w:hyperlink w:anchor="_Toc27738365" w:history="1">
            <w:r w:rsidR="00094950" w:rsidRPr="00557839">
              <w:rPr>
                <w:rStyle w:val="Hyperlink"/>
                <w:noProof/>
              </w:rPr>
              <w:t>D.</w:t>
            </w:r>
            <w:r w:rsidR="00094950">
              <w:rPr>
                <w:rFonts w:eastAsiaTheme="minorEastAsia" w:cstheme="minorBidi"/>
                <w:smallCaps w:val="0"/>
                <w:noProof/>
                <w:szCs w:val="22"/>
              </w:rPr>
              <w:tab/>
            </w:r>
            <w:r w:rsidR="00094950" w:rsidRPr="00557839">
              <w:rPr>
                <w:rStyle w:val="Hyperlink"/>
                <w:noProof/>
              </w:rPr>
              <w:t>popmednet application instructions</w:t>
            </w:r>
            <w:r w:rsidR="00094950">
              <w:rPr>
                <w:noProof/>
                <w:webHidden/>
              </w:rPr>
              <w:tab/>
            </w:r>
            <w:r w:rsidR="00094950">
              <w:rPr>
                <w:noProof/>
                <w:webHidden/>
              </w:rPr>
              <w:fldChar w:fldCharType="begin"/>
            </w:r>
            <w:r w:rsidR="00094950">
              <w:rPr>
                <w:noProof/>
                <w:webHidden/>
              </w:rPr>
              <w:instrText xml:space="preserve"> PAGEREF _Toc27738365 \h </w:instrText>
            </w:r>
            <w:r w:rsidR="00094950">
              <w:rPr>
                <w:noProof/>
                <w:webHidden/>
              </w:rPr>
            </w:r>
            <w:r w:rsidR="00094950">
              <w:rPr>
                <w:noProof/>
                <w:webHidden/>
              </w:rPr>
              <w:fldChar w:fldCharType="separate"/>
            </w:r>
            <w:r w:rsidR="00094950">
              <w:rPr>
                <w:noProof/>
                <w:webHidden/>
              </w:rPr>
              <w:t>12</w:t>
            </w:r>
            <w:r w:rsidR="00094950">
              <w:rPr>
                <w:noProof/>
                <w:webHidden/>
              </w:rPr>
              <w:fldChar w:fldCharType="end"/>
            </w:r>
          </w:hyperlink>
        </w:p>
        <w:p w14:paraId="6F9A0349" w14:textId="4891A675" w:rsidR="00094950" w:rsidRDefault="000444BD">
          <w:pPr>
            <w:pStyle w:val="TOC1"/>
            <w:tabs>
              <w:tab w:val="left" w:pos="440"/>
              <w:tab w:val="right" w:leader="dot" w:pos="9350"/>
            </w:tabs>
            <w:rPr>
              <w:rFonts w:eastAsiaTheme="minorEastAsia" w:cstheme="minorBidi"/>
              <w:b w:val="0"/>
              <w:bCs w:val="0"/>
              <w:caps w:val="0"/>
              <w:noProof/>
              <w:szCs w:val="22"/>
            </w:rPr>
          </w:pPr>
          <w:hyperlink w:anchor="_Toc27738366" w:history="1">
            <w:r w:rsidR="00094950" w:rsidRPr="00557839">
              <w:rPr>
                <w:rStyle w:val="Hyperlink"/>
                <w:noProof/>
              </w:rPr>
              <w:t>V.</w:t>
            </w:r>
            <w:r w:rsidR="00094950">
              <w:rPr>
                <w:rFonts w:eastAsiaTheme="minorEastAsia" w:cstheme="minorBidi"/>
                <w:b w:val="0"/>
                <w:bCs w:val="0"/>
                <w:caps w:val="0"/>
                <w:noProof/>
                <w:szCs w:val="22"/>
              </w:rPr>
              <w:tab/>
            </w:r>
            <w:r w:rsidR="00094950" w:rsidRPr="00557839">
              <w:rPr>
                <w:rStyle w:val="Hyperlink"/>
                <w:noProof/>
              </w:rPr>
              <w:t>Appendix</w:t>
            </w:r>
            <w:r w:rsidR="00094950">
              <w:rPr>
                <w:noProof/>
                <w:webHidden/>
              </w:rPr>
              <w:tab/>
            </w:r>
            <w:r w:rsidR="00094950">
              <w:rPr>
                <w:noProof/>
                <w:webHidden/>
              </w:rPr>
              <w:fldChar w:fldCharType="begin"/>
            </w:r>
            <w:r w:rsidR="00094950">
              <w:rPr>
                <w:noProof/>
                <w:webHidden/>
              </w:rPr>
              <w:instrText xml:space="preserve"> PAGEREF _Toc27738366 \h </w:instrText>
            </w:r>
            <w:r w:rsidR="00094950">
              <w:rPr>
                <w:noProof/>
                <w:webHidden/>
              </w:rPr>
            </w:r>
            <w:r w:rsidR="00094950">
              <w:rPr>
                <w:noProof/>
                <w:webHidden/>
              </w:rPr>
              <w:fldChar w:fldCharType="separate"/>
            </w:r>
            <w:r w:rsidR="00094950">
              <w:rPr>
                <w:noProof/>
                <w:webHidden/>
              </w:rPr>
              <w:t>13</w:t>
            </w:r>
            <w:r w:rsidR="00094950">
              <w:rPr>
                <w:noProof/>
                <w:webHidden/>
              </w:rPr>
              <w:fldChar w:fldCharType="end"/>
            </w:r>
          </w:hyperlink>
        </w:p>
        <w:p w14:paraId="027CFE0F" w14:textId="505A10FE" w:rsidR="00094950" w:rsidRDefault="000444BD">
          <w:pPr>
            <w:pStyle w:val="TOC2"/>
            <w:tabs>
              <w:tab w:val="left" w:pos="660"/>
              <w:tab w:val="right" w:leader="dot" w:pos="9350"/>
            </w:tabs>
            <w:rPr>
              <w:rFonts w:eastAsiaTheme="minorEastAsia" w:cstheme="minorBidi"/>
              <w:smallCaps w:val="0"/>
              <w:noProof/>
              <w:szCs w:val="22"/>
            </w:rPr>
          </w:pPr>
          <w:hyperlink w:anchor="_Toc27738367" w:history="1">
            <w:r w:rsidR="00094950" w:rsidRPr="00557839">
              <w:rPr>
                <w:rStyle w:val="Hyperlink"/>
                <w:noProof/>
              </w:rPr>
              <w:t>A.</w:t>
            </w:r>
            <w:r w:rsidR="00094950">
              <w:rPr>
                <w:rFonts w:eastAsiaTheme="minorEastAsia" w:cstheme="minorBidi"/>
                <w:smallCaps w:val="0"/>
                <w:noProof/>
                <w:szCs w:val="22"/>
              </w:rPr>
              <w:tab/>
            </w:r>
            <w:r w:rsidR="00094950" w:rsidRPr="00557839">
              <w:rPr>
                <w:rStyle w:val="Hyperlink"/>
                <w:noProof/>
              </w:rPr>
              <w:t>DQ Metrics &amp; DQ Measures Load Script Details</w:t>
            </w:r>
            <w:r w:rsidR="00094950">
              <w:rPr>
                <w:noProof/>
                <w:webHidden/>
              </w:rPr>
              <w:tab/>
            </w:r>
            <w:r w:rsidR="00094950">
              <w:rPr>
                <w:noProof/>
                <w:webHidden/>
              </w:rPr>
              <w:fldChar w:fldCharType="begin"/>
            </w:r>
            <w:r w:rsidR="00094950">
              <w:rPr>
                <w:noProof/>
                <w:webHidden/>
              </w:rPr>
              <w:instrText xml:space="preserve"> PAGEREF _Toc27738367 \h </w:instrText>
            </w:r>
            <w:r w:rsidR="00094950">
              <w:rPr>
                <w:noProof/>
                <w:webHidden/>
              </w:rPr>
            </w:r>
            <w:r w:rsidR="00094950">
              <w:rPr>
                <w:noProof/>
                <w:webHidden/>
              </w:rPr>
              <w:fldChar w:fldCharType="separate"/>
            </w:r>
            <w:r w:rsidR="00094950">
              <w:rPr>
                <w:noProof/>
                <w:webHidden/>
              </w:rPr>
              <w:t>13</w:t>
            </w:r>
            <w:r w:rsidR="00094950">
              <w:rPr>
                <w:noProof/>
                <w:webHidden/>
              </w:rPr>
              <w:fldChar w:fldCharType="end"/>
            </w:r>
          </w:hyperlink>
        </w:p>
        <w:p w14:paraId="102B46B7" w14:textId="50EBFC51" w:rsidR="00094950" w:rsidRDefault="000444BD">
          <w:pPr>
            <w:pStyle w:val="TOC2"/>
            <w:tabs>
              <w:tab w:val="left" w:pos="660"/>
              <w:tab w:val="right" w:leader="dot" w:pos="9350"/>
            </w:tabs>
            <w:rPr>
              <w:rFonts w:eastAsiaTheme="minorEastAsia" w:cstheme="minorBidi"/>
              <w:smallCaps w:val="0"/>
              <w:noProof/>
              <w:szCs w:val="22"/>
            </w:rPr>
          </w:pPr>
          <w:hyperlink w:anchor="_Toc27738368" w:history="1">
            <w:r w:rsidR="00094950" w:rsidRPr="00557839">
              <w:rPr>
                <w:rStyle w:val="Hyperlink"/>
                <w:noProof/>
              </w:rPr>
              <w:t>B.</w:t>
            </w:r>
            <w:r w:rsidR="00094950">
              <w:rPr>
                <w:rFonts w:eastAsiaTheme="minorEastAsia" w:cstheme="minorBidi"/>
                <w:smallCaps w:val="0"/>
                <w:noProof/>
                <w:szCs w:val="22"/>
              </w:rPr>
              <w:tab/>
            </w:r>
            <w:r w:rsidR="00094950" w:rsidRPr="00557839">
              <w:rPr>
                <w:rStyle w:val="Hyperlink"/>
                <w:noProof/>
              </w:rPr>
              <w:t>Registering a sheet in the dqm site</w:t>
            </w:r>
            <w:r w:rsidR="00094950">
              <w:rPr>
                <w:noProof/>
                <w:webHidden/>
              </w:rPr>
              <w:tab/>
            </w:r>
            <w:r w:rsidR="00094950">
              <w:rPr>
                <w:noProof/>
                <w:webHidden/>
              </w:rPr>
              <w:fldChar w:fldCharType="begin"/>
            </w:r>
            <w:r w:rsidR="00094950">
              <w:rPr>
                <w:noProof/>
                <w:webHidden/>
              </w:rPr>
              <w:instrText xml:space="preserve"> PAGEREF _Toc27738368 \h </w:instrText>
            </w:r>
            <w:r w:rsidR="00094950">
              <w:rPr>
                <w:noProof/>
                <w:webHidden/>
              </w:rPr>
            </w:r>
            <w:r w:rsidR="00094950">
              <w:rPr>
                <w:noProof/>
                <w:webHidden/>
              </w:rPr>
              <w:fldChar w:fldCharType="separate"/>
            </w:r>
            <w:r w:rsidR="00094950">
              <w:rPr>
                <w:noProof/>
                <w:webHidden/>
              </w:rPr>
              <w:t>24</w:t>
            </w:r>
            <w:r w:rsidR="00094950">
              <w:rPr>
                <w:noProof/>
                <w:webHidden/>
              </w:rPr>
              <w:fldChar w:fldCharType="end"/>
            </w:r>
          </w:hyperlink>
        </w:p>
        <w:p w14:paraId="245E5349" w14:textId="192C9798" w:rsidR="004317B4" w:rsidRDefault="004317B4">
          <w:r>
            <w:rPr>
              <w:b/>
              <w:bCs/>
              <w:noProof/>
            </w:rPr>
            <w:fldChar w:fldCharType="end"/>
          </w:r>
        </w:p>
      </w:sdtContent>
    </w:sdt>
    <w:p w14:paraId="4AB4189C" w14:textId="08F08DA7" w:rsidR="004627F4" w:rsidRDefault="004627F4">
      <w:pPr>
        <w:spacing w:after="200" w:line="276" w:lineRule="auto"/>
        <w:rPr>
          <w:b/>
          <w:caps/>
          <w:szCs w:val="20"/>
        </w:rPr>
      </w:pPr>
    </w:p>
    <w:p w14:paraId="0F76EE20" w14:textId="2E694DA3" w:rsidR="00D80A7E" w:rsidRPr="004627F4" w:rsidRDefault="00D80A7E" w:rsidP="004627F4">
      <w:pPr>
        <w:tabs>
          <w:tab w:val="left" w:pos="3808"/>
        </w:tabs>
        <w:rPr>
          <w:szCs w:val="20"/>
        </w:rPr>
        <w:sectPr w:rsidR="00D80A7E" w:rsidRPr="004627F4" w:rsidSect="00E53265">
          <w:footerReference w:type="even" r:id="rId15"/>
          <w:footerReference w:type="default" r:id="rId16"/>
          <w:footerReference w:type="first" r:id="rId17"/>
          <w:pgSz w:w="12240" w:h="15840" w:code="1"/>
          <w:pgMar w:top="1440" w:right="1440" w:bottom="1440" w:left="1440" w:header="720" w:footer="720" w:gutter="0"/>
          <w:pgNumType w:fmt="lowerRoman" w:start="1"/>
          <w:cols w:space="720"/>
          <w:docGrid w:linePitch="360"/>
        </w:sectPr>
      </w:pPr>
    </w:p>
    <w:p w14:paraId="62E8A6A0" w14:textId="0987D999" w:rsidR="00320745" w:rsidRDefault="004A25A0" w:rsidP="00BA1111">
      <w:pPr>
        <w:pStyle w:val="Heading1"/>
        <w:spacing w:before="0" w:after="0"/>
      </w:pPr>
      <w:bookmarkStart w:id="6" w:name="_Toc27738350"/>
      <w:bookmarkEnd w:id="4"/>
      <w:bookmarkEnd w:id="3"/>
      <w:r>
        <w:lastRenderedPageBreak/>
        <w:t>background</w:t>
      </w:r>
      <w:bookmarkEnd w:id="6"/>
      <w:r w:rsidR="00320745">
        <w:t xml:space="preserve"> </w:t>
      </w:r>
    </w:p>
    <w:p w14:paraId="241C06B4" w14:textId="77777777" w:rsidR="00EC13F2" w:rsidRDefault="00EC13F2" w:rsidP="00EC13F2">
      <w:pPr>
        <w:rPr>
          <w:rFonts w:asciiTheme="minorHAnsi" w:hAnsiTheme="minorHAnsi"/>
        </w:rPr>
      </w:pPr>
      <w:bookmarkStart w:id="7" w:name="_Toc25068856"/>
      <w:r w:rsidRPr="00C15668">
        <w:rPr>
          <w:rFonts w:asciiTheme="minorHAnsi" w:hAnsiTheme="minorHAnsi"/>
        </w:rPr>
        <w:t xml:space="preserve">The goal of </w:t>
      </w:r>
      <w:r>
        <w:rPr>
          <w:rFonts w:asciiTheme="minorHAnsi" w:hAnsiTheme="minorHAnsi"/>
        </w:rPr>
        <w:t>Data Quality Metrics</w:t>
      </w:r>
      <w:r w:rsidRPr="00C15668">
        <w:rPr>
          <w:rFonts w:asciiTheme="minorHAnsi" w:hAnsiTheme="minorHAnsi"/>
        </w:rPr>
        <w:t xml:space="preserve"> project</w:t>
      </w:r>
      <w:r>
        <w:rPr>
          <w:rFonts w:asciiTheme="minorHAnsi" w:hAnsiTheme="minorHAnsi"/>
        </w:rPr>
        <w:t xml:space="preserve"> and system</w:t>
      </w:r>
      <w:r w:rsidRPr="00C15668">
        <w:rPr>
          <w:rFonts w:asciiTheme="minorHAnsi" w:hAnsiTheme="minorHAnsi"/>
        </w:rPr>
        <w:t xml:space="preserve"> </w:t>
      </w:r>
      <w:r>
        <w:rPr>
          <w:rFonts w:asciiTheme="minorHAnsi" w:hAnsiTheme="minorHAnsi"/>
        </w:rPr>
        <w:t>wa</w:t>
      </w:r>
      <w:r w:rsidRPr="00C15668">
        <w:rPr>
          <w:rFonts w:asciiTheme="minorHAnsi" w:hAnsiTheme="minorHAnsi"/>
        </w:rPr>
        <w:t xml:space="preserve">s to provide a harmonized approach to data characterization across multiple </w:t>
      </w:r>
      <w:r>
        <w:rPr>
          <w:rFonts w:asciiTheme="minorHAnsi" w:hAnsiTheme="minorHAnsi"/>
        </w:rPr>
        <w:t xml:space="preserve">data </w:t>
      </w:r>
      <w:r w:rsidRPr="00C15668">
        <w:rPr>
          <w:rFonts w:asciiTheme="minorHAnsi" w:hAnsiTheme="minorHAnsi"/>
        </w:rPr>
        <w:t xml:space="preserve">sources </w:t>
      </w:r>
      <w:r>
        <w:rPr>
          <w:rFonts w:asciiTheme="minorHAnsi" w:hAnsiTheme="minorHAnsi"/>
        </w:rPr>
        <w:t xml:space="preserve">to enable </w:t>
      </w:r>
      <w:r w:rsidRPr="00C15668">
        <w:rPr>
          <w:rFonts w:asciiTheme="minorHAnsi" w:hAnsiTheme="minorHAnsi"/>
        </w:rPr>
        <w:t>researchers to better understand candidate data sources before querying and analyzing them.  This work include</w:t>
      </w:r>
      <w:r>
        <w:rPr>
          <w:rFonts w:asciiTheme="minorHAnsi" w:hAnsiTheme="minorHAnsi"/>
        </w:rPr>
        <w:t>d</w:t>
      </w:r>
      <w:r w:rsidRPr="00C15668">
        <w:rPr>
          <w:rFonts w:asciiTheme="minorHAnsi" w:hAnsiTheme="minorHAnsi"/>
        </w:rPr>
        <w:t xml:space="preserve"> the creation of a system that operationalizes existing data quality (DQ) parameters and methodologies in a way that is compatible across multiple Common Data Models (CDM</w:t>
      </w:r>
      <w:r>
        <w:rPr>
          <w:rFonts w:asciiTheme="minorHAnsi" w:hAnsiTheme="minorHAnsi"/>
        </w:rPr>
        <w:t>s</w:t>
      </w:r>
      <w:r w:rsidRPr="00C15668">
        <w:rPr>
          <w:rFonts w:asciiTheme="minorHAnsi" w:hAnsiTheme="minorHAnsi"/>
        </w:rPr>
        <w:t>) to increase research planning efficiency and improve the interpretability of analytic results.</w:t>
      </w:r>
    </w:p>
    <w:p w14:paraId="6239DA1E" w14:textId="77777777" w:rsidR="00EC13F2" w:rsidRDefault="00EC13F2" w:rsidP="00EC13F2">
      <w:pPr>
        <w:rPr>
          <w:rFonts w:asciiTheme="minorHAnsi" w:hAnsiTheme="minorHAnsi"/>
        </w:rPr>
      </w:pPr>
      <w:r w:rsidRPr="00C15668">
        <w:rPr>
          <w:rFonts w:asciiTheme="minorHAnsi" w:hAnsiTheme="minorHAnsi"/>
        </w:rPr>
        <w:t xml:space="preserve">We </w:t>
      </w:r>
      <w:r>
        <w:rPr>
          <w:rFonts w:asciiTheme="minorHAnsi" w:hAnsiTheme="minorHAnsi"/>
        </w:rPr>
        <w:t>created</w:t>
      </w:r>
      <w:r w:rsidRPr="00C15668">
        <w:rPr>
          <w:rFonts w:asciiTheme="minorHAnsi" w:hAnsiTheme="minorHAnsi"/>
        </w:rPr>
        <w:t xml:space="preserve"> and implement</w:t>
      </w:r>
      <w:r>
        <w:rPr>
          <w:rFonts w:asciiTheme="minorHAnsi" w:hAnsiTheme="minorHAnsi"/>
        </w:rPr>
        <w:t>ed</w:t>
      </w:r>
      <w:r w:rsidRPr="00C15668">
        <w:rPr>
          <w:rFonts w:asciiTheme="minorHAnsi" w:hAnsiTheme="minorHAnsi"/>
        </w:rPr>
        <w:t xml:space="preserve"> </w:t>
      </w:r>
      <w:r>
        <w:rPr>
          <w:rFonts w:asciiTheme="minorHAnsi" w:hAnsiTheme="minorHAnsi"/>
        </w:rPr>
        <w:t xml:space="preserve">a data quality data model to contain </w:t>
      </w:r>
      <w:r w:rsidRPr="00C15668">
        <w:rPr>
          <w:rFonts w:asciiTheme="minorHAnsi" w:hAnsiTheme="minorHAnsi"/>
        </w:rPr>
        <w:t xml:space="preserve">a set of metadata standards and metrics describing: 1) Data quality and characteristics; 2) Data sources and institutional characteristics; and 3) Fitness-for-use.  These standards </w:t>
      </w:r>
      <w:r>
        <w:rPr>
          <w:rFonts w:asciiTheme="minorHAnsi" w:hAnsiTheme="minorHAnsi"/>
        </w:rPr>
        <w:t>were</w:t>
      </w:r>
      <w:r w:rsidRPr="00C15668">
        <w:rPr>
          <w:rFonts w:asciiTheme="minorHAnsi" w:hAnsiTheme="minorHAnsi"/>
        </w:rPr>
        <w:t xml:space="preserve"> the basis for a flexible data quality collation system that </w:t>
      </w:r>
      <w:r>
        <w:rPr>
          <w:rFonts w:asciiTheme="minorHAnsi" w:hAnsiTheme="minorHAnsi"/>
        </w:rPr>
        <w:t xml:space="preserve">is able to incorporate </w:t>
      </w:r>
      <w:r w:rsidRPr="00C15668">
        <w:rPr>
          <w:rFonts w:asciiTheme="minorHAnsi" w:hAnsiTheme="minorHAnsi"/>
        </w:rPr>
        <w:t xml:space="preserve">data </w:t>
      </w:r>
      <w:r>
        <w:rPr>
          <w:rFonts w:asciiTheme="minorHAnsi" w:hAnsiTheme="minorHAnsi"/>
        </w:rPr>
        <w:t xml:space="preserve">metrics </w:t>
      </w:r>
      <w:r w:rsidRPr="00C15668">
        <w:rPr>
          <w:rFonts w:asciiTheme="minorHAnsi" w:hAnsiTheme="minorHAnsi"/>
        </w:rPr>
        <w:t xml:space="preserve">from </w:t>
      </w:r>
      <w:r>
        <w:rPr>
          <w:rFonts w:asciiTheme="minorHAnsi" w:hAnsiTheme="minorHAnsi"/>
        </w:rPr>
        <w:t>any data source</w:t>
      </w:r>
      <w:r w:rsidRPr="00C15668">
        <w:rPr>
          <w:rFonts w:asciiTheme="minorHAnsi" w:hAnsiTheme="minorHAnsi"/>
        </w:rPr>
        <w:t xml:space="preserve">.  The system </w:t>
      </w:r>
      <w:r>
        <w:rPr>
          <w:rFonts w:asciiTheme="minorHAnsi" w:hAnsiTheme="minorHAnsi"/>
        </w:rPr>
        <w:t>was</w:t>
      </w:r>
      <w:r w:rsidRPr="00C15668">
        <w:rPr>
          <w:rFonts w:asciiTheme="minorHAnsi" w:hAnsiTheme="minorHAnsi"/>
        </w:rPr>
        <w:t xml:space="preserve"> designed to enable flexible exploration of DQ characteristics for multiple data sources at the same time. </w:t>
      </w:r>
    </w:p>
    <w:p w14:paraId="44AF8126" w14:textId="57E13719" w:rsidR="004811DA" w:rsidRDefault="00EC13F2" w:rsidP="004811DA">
      <w:pPr>
        <w:spacing w:after="0"/>
      </w:pPr>
      <w:r w:rsidRPr="00C15668">
        <w:rPr>
          <w:rFonts w:asciiTheme="minorHAnsi" w:hAnsiTheme="minorHAnsi"/>
        </w:rPr>
        <w:t>Together, the information</w:t>
      </w:r>
      <w:r>
        <w:rPr>
          <w:rFonts w:asciiTheme="minorHAnsi" w:hAnsiTheme="minorHAnsi"/>
        </w:rPr>
        <w:t xml:space="preserve"> contained in the data model provides</w:t>
      </w:r>
      <w:r w:rsidRPr="00C15668">
        <w:rPr>
          <w:rFonts w:asciiTheme="minorHAnsi" w:hAnsiTheme="minorHAnsi"/>
        </w:rPr>
        <w:t xml:space="preserve"> a standardized data source “fingerprint” that can be expanded to provide additional granularity. Additionally, </w:t>
      </w:r>
      <w:r>
        <w:rPr>
          <w:rFonts w:asciiTheme="minorHAnsi" w:hAnsiTheme="minorHAnsi"/>
        </w:rPr>
        <w:t>the DQM</w:t>
      </w:r>
      <w:r w:rsidRPr="00C15668">
        <w:rPr>
          <w:rFonts w:asciiTheme="minorHAnsi" w:hAnsiTheme="minorHAnsi"/>
        </w:rPr>
        <w:t xml:space="preserve"> system </w:t>
      </w:r>
      <w:r>
        <w:rPr>
          <w:rFonts w:asciiTheme="minorHAnsi" w:hAnsiTheme="minorHAnsi"/>
        </w:rPr>
        <w:t xml:space="preserve">was enabled to </w:t>
      </w:r>
      <w:r w:rsidRPr="00C15668">
        <w:rPr>
          <w:rFonts w:asciiTheme="minorHAnsi" w:hAnsiTheme="minorHAnsi"/>
        </w:rPr>
        <w:t xml:space="preserve">maintain and query the data model and </w:t>
      </w:r>
      <w:r>
        <w:rPr>
          <w:rFonts w:asciiTheme="minorHAnsi" w:hAnsiTheme="minorHAnsi"/>
        </w:rPr>
        <w:t xml:space="preserve">is </w:t>
      </w:r>
      <w:r w:rsidRPr="00C15668">
        <w:rPr>
          <w:rFonts w:asciiTheme="minorHAnsi" w:hAnsiTheme="minorHAnsi"/>
        </w:rPr>
        <w:t xml:space="preserve">available as open source web-based technology such that the system </w:t>
      </w:r>
      <w:r>
        <w:rPr>
          <w:rFonts w:asciiTheme="minorHAnsi" w:hAnsiTheme="minorHAnsi"/>
        </w:rPr>
        <w:t xml:space="preserve">provides </w:t>
      </w:r>
      <w:r w:rsidRPr="00C15668">
        <w:rPr>
          <w:rFonts w:asciiTheme="minorHAnsi" w:hAnsiTheme="minorHAnsi"/>
        </w:rPr>
        <w:t>approaches to access the data model and can use any business intelligence tool of choice to interact with the data</w:t>
      </w:r>
      <w:r>
        <w:rPr>
          <w:rFonts w:asciiTheme="minorHAnsi" w:hAnsiTheme="minorHAnsi"/>
        </w:rPr>
        <w:t xml:space="preserve"> and </w:t>
      </w:r>
      <w:r w:rsidRPr="00C15668">
        <w:rPr>
          <w:rFonts w:asciiTheme="minorHAnsi" w:hAnsiTheme="minorHAnsi"/>
        </w:rPr>
        <w:t>explor</w:t>
      </w:r>
      <w:r>
        <w:rPr>
          <w:rFonts w:asciiTheme="minorHAnsi" w:hAnsiTheme="minorHAnsi"/>
        </w:rPr>
        <w:t>e</w:t>
      </w:r>
      <w:r w:rsidRPr="00C15668">
        <w:rPr>
          <w:rFonts w:asciiTheme="minorHAnsi" w:hAnsiTheme="minorHAnsi"/>
        </w:rPr>
        <w:t xml:space="preserve"> and describ</w:t>
      </w:r>
      <w:r>
        <w:rPr>
          <w:rFonts w:asciiTheme="minorHAnsi" w:hAnsiTheme="minorHAnsi"/>
        </w:rPr>
        <w:t>e</w:t>
      </w:r>
      <w:r w:rsidRPr="00C15668">
        <w:rPr>
          <w:rFonts w:asciiTheme="minorHAnsi" w:hAnsiTheme="minorHAnsi"/>
        </w:rPr>
        <w:t xml:space="preserve"> the quality, completeness, and stability of data sources.</w:t>
      </w:r>
      <w:r w:rsidR="004811DA">
        <w:rPr>
          <w:rFonts w:asciiTheme="minorHAnsi" w:hAnsiTheme="minorHAnsi"/>
        </w:rPr>
        <w:t xml:space="preserve"> </w:t>
      </w:r>
      <w:r w:rsidR="004811DA">
        <w:t>This Technical Documentation report is intended for technical stakeholders who have expertise in electronic health data resources and/or software development processes.</w:t>
      </w:r>
    </w:p>
    <w:p w14:paraId="6071899D" w14:textId="56062468" w:rsidR="00EC13F2" w:rsidRDefault="00EC13F2" w:rsidP="00EC13F2"/>
    <w:p w14:paraId="3963FF8F" w14:textId="77777777" w:rsidR="00DB0FAF" w:rsidRDefault="00DB0FAF" w:rsidP="00DB0FAF">
      <w:pPr>
        <w:pStyle w:val="Heading2"/>
      </w:pPr>
      <w:bookmarkStart w:id="8" w:name="_Toc27738351"/>
      <w:r>
        <w:t>system overview</w:t>
      </w:r>
      <w:bookmarkEnd w:id="7"/>
      <w:bookmarkEnd w:id="8"/>
    </w:p>
    <w:p w14:paraId="736F7D1C" w14:textId="3750F2AE" w:rsidR="00EC13F2" w:rsidRDefault="00EC13F2" w:rsidP="00EC13F2">
      <w:pPr>
        <w:ind w:left="360"/>
        <w:rPr>
          <w:rFonts w:asciiTheme="minorHAnsi" w:hAnsiTheme="minorHAnsi"/>
        </w:rPr>
      </w:pPr>
      <w:bookmarkStart w:id="9" w:name="_Toc448327376"/>
      <w:bookmarkStart w:id="10" w:name="_Toc448994414"/>
      <w:bookmarkStart w:id="11" w:name="_Toc25068857"/>
      <w:r w:rsidRPr="00C15668">
        <w:rPr>
          <w:rFonts w:asciiTheme="minorHAnsi" w:hAnsiTheme="minorHAnsi"/>
        </w:rPr>
        <w:t>We propose</w:t>
      </w:r>
      <w:r>
        <w:rPr>
          <w:rFonts w:asciiTheme="minorHAnsi" w:hAnsiTheme="minorHAnsi"/>
        </w:rPr>
        <w:t>d</w:t>
      </w:r>
      <w:r w:rsidRPr="00C15668">
        <w:rPr>
          <w:rFonts w:asciiTheme="minorHAnsi" w:hAnsiTheme="minorHAnsi"/>
        </w:rPr>
        <w:t xml:space="preserve"> a pragmatic approach to developing consistent data quality metrics through development of an extensible data model based on a collection of data quality standards and metrics included in the Harmonized Data Quality framework put forth by Kahn et al</w:t>
      </w:r>
      <w:r w:rsidR="00DE56F4">
        <w:rPr>
          <w:rFonts w:asciiTheme="minorHAnsi" w:hAnsiTheme="minorHAnsi"/>
        </w:rPr>
        <w:fldChar w:fldCharType="begin">
          <w:fldData xml:space="preserve">PEVuZE5vdGU+PENpdGU+PEF1dGhvcj5LYWhuPC9BdXRob3I+PFllYXI+MjAxNjwvWWVhcj48UmVj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</w:fldData>
        </w:fldChar>
      </w:r>
      <w:r w:rsidR="00DE56F4">
        <w:rPr>
          <w:rFonts w:asciiTheme="minorHAnsi" w:hAnsiTheme="minorHAnsi"/>
        </w:rPr>
        <w:instrText xml:space="preserve"> ADDIN EN.CITE </w:instrText>
      </w:r>
      <w:r w:rsidR="00DE56F4">
        <w:rPr>
          <w:rFonts w:asciiTheme="minorHAnsi" w:hAnsiTheme="minorHAnsi"/>
        </w:rPr>
        <w:fldChar w:fldCharType="begin">
          <w:fldData xml:space="preserve">PEVuZE5vdGU+PENpdGU+PEF1dGhvcj5LYWhuPC9BdXRob3I+PFllYXI+MjAxNjwvWWVhcj48UmVj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</w:fldData>
        </w:fldChar>
      </w:r>
      <w:r w:rsidR="00DE56F4">
        <w:rPr>
          <w:rFonts w:asciiTheme="minorHAnsi" w:hAnsiTheme="minorHAnsi"/>
        </w:rPr>
        <w:instrText xml:space="preserve"> ADDIN EN.CITE.DATA </w:instrText>
      </w:r>
      <w:r w:rsidR="00DE56F4">
        <w:rPr>
          <w:rFonts w:asciiTheme="minorHAnsi" w:hAnsiTheme="minorHAnsi"/>
        </w:rPr>
      </w:r>
      <w:r w:rsidR="00DE56F4">
        <w:rPr>
          <w:rFonts w:asciiTheme="minorHAnsi" w:hAnsiTheme="minorHAnsi"/>
        </w:rPr>
        <w:fldChar w:fldCharType="end"/>
      </w:r>
      <w:r w:rsidR="00DE56F4">
        <w:rPr>
          <w:rFonts w:asciiTheme="minorHAnsi" w:hAnsiTheme="minorHAnsi"/>
        </w:rPr>
      </w:r>
      <w:r w:rsidR="00DE56F4">
        <w:rPr>
          <w:rFonts w:asciiTheme="minorHAnsi" w:hAnsiTheme="minorHAnsi"/>
        </w:rPr>
        <w:fldChar w:fldCharType="separate"/>
      </w:r>
      <w:r w:rsidR="00DE56F4" w:rsidRPr="00DE56F4">
        <w:rPr>
          <w:rFonts w:asciiTheme="minorHAnsi" w:hAnsiTheme="minorHAnsi"/>
          <w:noProof/>
          <w:vertAlign w:val="superscript"/>
        </w:rPr>
        <w:t>1</w:t>
      </w:r>
      <w:r w:rsidR="00DE56F4">
        <w:rPr>
          <w:rFonts w:asciiTheme="minorHAnsi" w:hAnsiTheme="minorHAnsi"/>
        </w:rPr>
        <w:fldChar w:fldCharType="end"/>
      </w:r>
      <w:r>
        <w:rPr>
          <w:rFonts w:asciiTheme="minorHAnsi" w:hAnsiTheme="minorHAnsi"/>
        </w:rPr>
        <w:t xml:space="preserve">. </w:t>
      </w:r>
      <w:r w:rsidRPr="00C15668">
        <w:rPr>
          <w:rFonts w:asciiTheme="minorHAnsi" w:hAnsiTheme="minorHAnsi"/>
        </w:rPr>
        <w:t>An extensible data quality data model must be flexible and independent of the source data model.</w:t>
      </w:r>
      <w:r>
        <w:rPr>
          <w:rFonts w:asciiTheme="minorHAnsi" w:hAnsiTheme="minorHAnsi"/>
        </w:rPr>
        <w:t xml:space="preserve">  T</w:t>
      </w:r>
      <w:r w:rsidRPr="00C15668">
        <w:rPr>
          <w:rFonts w:asciiTheme="minorHAnsi" w:hAnsiTheme="minorHAnsi"/>
        </w:rPr>
        <w:t xml:space="preserve">he Kahn framework describes and defines data quality standards and metrics in a general and harmonized fashion and </w:t>
      </w:r>
      <w:r>
        <w:rPr>
          <w:rFonts w:asciiTheme="minorHAnsi" w:hAnsiTheme="minorHAnsi"/>
        </w:rPr>
        <w:t xml:space="preserve">this system </w:t>
      </w:r>
      <w:r w:rsidRPr="00C15668">
        <w:rPr>
          <w:rFonts w:asciiTheme="minorHAnsi" w:hAnsiTheme="minorHAnsi"/>
        </w:rPr>
        <w:t>appl</w:t>
      </w:r>
      <w:r>
        <w:rPr>
          <w:rFonts w:asciiTheme="minorHAnsi" w:hAnsiTheme="minorHAnsi"/>
        </w:rPr>
        <w:t>ies</w:t>
      </w:r>
      <w:r w:rsidRPr="00C15668">
        <w:rPr>
          <w:rFonts w:asciiTheme="minorHAnsi" w:hAnsiTheme="minorHAnsi"/>
        </w:rPr>
        <w:t xml:space="preserve"> it to a variety of data sources and research needs.  Operationalizing that framework and developing a tool for analyses allow</w:t>
      </w:r>
      <w:r>
        <w:rPr>
          <w:rFonts w:asciiTheme="minorHAnsi" w:hAnsiTheme="minorHAnsi"/>
        </w:rPr>
        <w:t>s</w:t>
      </w:r>
      <w:r w:rsidRPr="00C15668">
        <w:rPr>
          <w:rFonts w:asciiTheme="minorHAnsi" w:hAnsiTheme="minorHAnsi"/>
        </w:rPr>
        <w:t xml:space="preserve"> researchers to evaluate data quality at any life stage of a data source in a consistent manner, and to effectively compare data sources based on the same metrics.  A standard data quality metric data model will assist researchers in determining fitness-for-use of various data sources and research purposes.  </w:t>
      </w:r>
    </w:p>
    <w:p w14:paraId="171F9B9A" w14:textId="0D27BE5E" w:rsidR="00EC13F2" w:rsidRPr="00C15668" w:rsidRDefault="00EC13F2" w:rsidP="00EC13F2">
      <w:pPr>
        <w:spacing w:before="0" w:after="160"/>
        <w:ind w:left="360"/>
        <w:rPr>
          <w:rFonts w:asciiTheme="minorHAnsi" w:hAnsiTheme="minorHAnsi"/>
        </w:rPr>
      </w:pPr>
      <w:r>
        <w:rPr>
          <w:rFonts w:asciiTheme="minorHAnsi" w:hAnsiTheme="minorHAnsi"/>
        </w:rPr>
        <w:t xml:space="preserve">We have </w:t>
      </w:r>
      <w:r w:rsidRPr="00C15668">
        <w:rPr>
          <w:rFonts w:asciiTheme="minorHAnsi" w:hAnsiTheme="minorHAnsi"/>
        </w:rPr>
        <w:t>demonstrate</w:t>
      </w:r>
      <w:r>
        <w:rPr>
          <w:rFonts w:asciiTheme="minorHAnsi" w:hAnsiTheme="minorHAnsi"/>
        </w:rPr>
        <w:t>d</w:t>
      </w:r>
      <w:r w:rsidRPr="00C15668">
        <w:rPr>
          <w:rFonts w:asciiTheme="minorHAnsi" w:hAnsiTheme="minorHAnsi"/>
        </w:rPr>
        <w:t xml:space="preserve"> our </w:t>
      </w:r>
      <w:r w:rsidRPr="00937D46">
        <w:rPr>
          <w:rFonts w:asciiTheme="minorHAnsi" w:hAnsiTheme="minorHAnsi"/>
        </w:rPr>
        <w:t>“data fingerprinting”</w:t>
      </w:r>
      <w:r w:rsidRPr="00C15668">
        <w:rPr>
          <w:rFonts w:asciiTheme="minorHAnsi" w:hAnsiTheme="minorHAnsi"/>
        </w:rPr>
        <w:t xml:space="preserve"> system using synthetic data sets that reflect those used by existing networks, such as PCORnet and Sentinel, </w:t>
      </w:r>
      <w:r>
        <w:rPr>
          <w:rFonts w:asciiTheme="minorHAnsi" w:hAnsiTheme="minorHAnsi"/>
        </w:rPr>
        <w:t>with consideration as to</w:t>
      </w:r>
      <w:r w:rsidRPr="00C15668">
        <w:rPr>
          <w:rFonts w:asciiTheme="minorHAnsi" w:hAnsiTheme="minorHAnsi"/>
        </w:rPr>
        <w:t xml:space="preserve"> how our system can be used by an open network where anyone can review, contribute to, and utilize the DQ data model and explore database fingerprints approved for public consumption</w:t>
      </w:r>
      <w:r>
        <w:rPr>
          <w:rFonts w:asciiTheme="minorHAnsi" w:hAnsiTheme="minorHAnsi"/>
        </w:rPr>
        <w:t>—</w:t>
      </w:r>
      <w:r w:rsidRPr="00C15668">
        <w:rPr>
          <w:rFonts w:asciiTheme="minorHAnsi" w:hAnsiTheme="minorHAnsi"/>
        </w:rPr>
        <w:t xml:space="preserve"> a priority interest for the NIH community and others</w:t>
      </w:r>
      <w:r w:rsidR="00600D33">
        <w:rPr>
          <w:rFonts w:asciiTheme="minorHAnsi" w:hAnsiTheme="minorHAnsi"/>
        </w:rPr>
        <w:fldChar w:fldCharType="begin">
          <w:fldData xml:space="preserve">PEVuZE5vdGU+PENpdGU+PEF1dGhvcj5DdXJ0aXM8L0F1dGhvcj48WWVhcj4yMDE0PC9ZZWFyPjxS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=
</w:fldData>
        </w:fldChar>
      </w:r>
      <w:r w:rsidR="00600D33">
        <w:rPr>
          <w:rFonts w:asciiTheme="minorHAnsi" w:hAnsiTheme="minorHAnsi"/>
        </w:rPr>
        <w:instrText xml:space="preserve"> ADDIN EN.CITE </w:instrText>
      </w:r>
      <w:r w:rsidR="00600D33">
        <w:rPr>
          <w:rFonts w:asciiTheme="minorHAnsi" w:hAnsiTheme="minorHAnsi"/>
        </w:rPr>
        <w:fldChar w:fldCharType="begin">
          <w:fldData xml:space="preserve">PEVuZE5vdGU+PENpdGU+PEF1dGhvcj5DdXJ0aXM8L0F1dGhvcj48WWVhcj4yMDE0PC9ZZWFyPjxS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=
</w:fldData>
        </w:fldChar>
      </w:r>
      <w:r w:rsidR="00600D33">
        <w:rPr>
          <w:rFonts w:asciiTheme="minorHAnsi" w:hAnsiTheme="minorHAnsi"/>
        </w:rPr>
        <w:instrText xml:space="preserve"> ADDIN EN.CITE.DATA </w:instrText>
      </w:r>
      <w:r w:rsidR="00600D33">
        <w:rPr>
          <w:rFonts w:asciiTheme="minorHAnsi" w:hAnsiTheme="minorHAnsi"/>
        </w:rPr>
      </w:r>
      <w:r w:rsidR="00600D33">
        <w:rPr>
          <w:rFonts w:asciiTheme="minorHAnsi" w:hAnsiTheme="minorHAnsi"/>
        </w:rPr>
        <w:fldChar w:fldCharType="end"/>
      </w:r>
      <w:r w:rsidR="00600D33">
        <w:rPr>
          <w:rFonts w:asciiTheme="minorHAnsi" w:hAnsiTheme="minorHAnsi"/>
        </w:rPr>
      </w:r>
      <w:r w:rsidR="00600D33">
        <w:rPr>
          <w:rFonts w:asciiTheme="minorHAnsi" w:hAnsiTheme="minorHAnsi"/>
        </w:rPr>
        <w:fldChar w:fldCharType="separate"/>
      </w:r>
      <w:r w:rsidR="00600D33" w:rsidRPr="00600D33">
        <w:rPr>
          <w:rFonts w:asciiTheme="minorHAnsi" w:hAnsiTheme="minorHAnsi"/>
          <w:noProof/>
          <w:vertAlign w:val="superscript"/>
        </w:rPr>
        <w:t>2-6</w:t>
      </w:r>
      <w:r w:rsidR="00600D33">
        <w:rPr>
          <w:rFonts w:asciiTheme="minorHAnsi" w:hAnsiTheme="minorHAnsi"/>
        </w:rPr>
        <w:fldChar w:fldCharType="end"/>
      </w:r>
      <w:r>
        <w:rPr>
          <w:rFonts w:asciiTheme="minorHAnsi" w:hAnsiTheme="minorHAnsi"/>
        </w:rPr>
        <w:fldChar w:fldCharType="begin"/>
      </w:r>
      <w:r>
        <w:rPr>
          <w:rFonts w:asciiTheme="minorHAnsi" w:hAnsiTheme="minorHAnsi"/>
        </w:rPr>
        <w:fldChar w:fldCharType="separate"/>
      </w:r>
      <w:r>
        <w:rPr>
          <w:rFonts w:asciiTheme="minorHAnsi" w:hAnsiTheme="minorHAnsi"/>
        </w:rPr>
        <w:t>{,  #94;Curtis, 2014 #52;Fleurence, 2014 #51;Vogel, 2014 #76;, 2018 #93}</w:t>
      </w:r>
      <w:r>
        <w:rPr>
          <w:rFonts w:asciiTheme="minorHAnsi" w:hAnsiTheme="minorHAnsi"/>
        </w:rPr>
        <w:fldChar w:fldCharType="end"/>
      </w:r>
      <w:r w:rsidRPr="00C15668">
        <w:rPr>
          <w:rFonts w:asciiTheme="minorHAnsi" w:hAnsiTheme="minorHAnsi"/>
        </w:rPr>
        <w:t xml:space="preserve">.  </w:t>
      </w:r>
    </w:p>
    <w:p w14:paraId="32A1234F" w14:textId="19B3B68E" w:rsidR="00EC13F2" w:rsidRPr="00094950" w:rsidRDefault="00EC13F2" w:rsidP="00EC13F2">
      <w:pPr>
        <w:ind w:left="360"/>
        <w:rPr>
          <w:rFonts w:asciiTheme="minorHAnsi" w:eastAsia="Calibri" w:hAnsiTheme="minorHAnsi"/>
          <w:szCs w:val="22"/>
        </w:rPr>
      </w:pPr>
      <w:r w:rsidRPr="00C15668">
        <w:rPr>
          <w:rFonts w:asciiTheme="minorHAnsi" w:eastAsia="Calibri" w:hAnsiTheme="minorHAnsi"/>
          <w:szCs w:val="22"/>
        </w:rPr>
        <w:t>Although several groups and researchers have done thorough evaluations of DQ metrics for specific data sources (e.g., birth defect surveillance systems, primary care data, medical registries),</w:t>
      </w:r>
      <w:r>
        <w:rPr>
          <w:rFonts w:asciiTheme="minorHAnsi" w:eastAsia="Calibri" w:hAnsiTheme="minorHAnsi"/>
          <w:szCs w:val="22"/>
        </w:rPr>
        <w:t xml:space="preserve"> to our knowledge</w:t>
      </w:r>
      <w:r w:rsidRPr="00C15668">
        <w:rPr>
          <w:rFonts w:asciiTheme="minorHAnsi" w:eastAsia="Calibri" w:hAnsiTheme="minorHAnsi"/>
          <w:szCs w:val="22"/>
        </w:rPr>
        <w:t xml:space="preserve"> there is not currently a data model in place for generic quality measures that can be tailored to specific data sources</w:t>
      </w:r>
      <w:r>
        <w:rPr>
          <w:rFonts w:asciiTheme="minorHAnsi" w:eastAsia="Calibri" w:hAnsiTheme="minorHAnsi"/>
          <w:szCs w:val="22"/>
        </w:rPr>
        <w:t xml:space="preserve"> </w:t>
      </w:r>
      <w:r>
        <w:rPr>
          <w:rFonts w:asciiTheme="minorHAnsi" w:eastAsia="Calibri" w:hAnsiTheme="minorHAnsi"/>
          <w:szCs w:val="22"/>
        </w:rPr>
        <w:fldChar w:fldCharType="begin">
          <w:fldData xml:space="preserve">PEVuZE5vdGU+PENpdGU+PEF1dGhvcj5DYWxsYWhhbjwvQXV0aG9yPjxZZWFyPjIwMTc8L1llYXI+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</w:fldData>
        </w:fldChar>
      </w:r>
      <w:r w:rsidR="00600D33">
        <w:rPr>
          <w:rFonts w:asciiTheme="minorHAnsi" w:eastAsia="Calibri" w:hAnsiTheme="minorHAnsi"/>
          <w:szCs w:val="22"/>
        </w:rPr>
        <w:instrText xml:space="preserve"> ADDIN EN.CITE </w:instrText>
      </w:r>
      <w:r w:rsidR="00600D33">
        <w:rPr>
          <w:rFonts w:asciiTheme="minorHAnsi" w:eastAsia="Calibri" w:hAnsiTheme="minorHAnsi"/>
          <w:szCs w:val="22"/>
        </w:rPr>
        <w:fldChar w:fldCharType="begin">
          <w:fldData xml:space="preserve">PEVuZE5vdGU+PENpdGU+PEF1dGhvcj5DYWxsYWhhbjwvQXV0aG9yPjxZZWFyPjIwMTc8L1llYXI+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</w:fldData>
        </w:fldChar>
      </w:r>
      <w:r w:rsidR="00600D33">
        <w:rPr>
          <w:rFonts w:asciiTheme="minorHAnsi" w:eastAsia="Calibri" w:hAnsiTheme="minorHAnsi"/>
          <w:szCs w:val="22"/>
        </w:rPr>
        <w:instrText xml:space="preserve"> ADDIN EN.CITE.DATA </w:instrText>
      </w:r>
      <w:r w:rsidR="00600D33">
        <w:rPr>
          <w:rFonts w:asciiTheme="minorHAnsi" w:eastAsia="Calibri" w:hAnsiTheme="minorHAnsi"/>
          <w:szCs w:val="22"/>
        </w:rPr>
      </w:r>
      <w:r w:rsidR="00600D33">
        <w:rPr>
          <w:rFonts w:asciiTheme="minorHAnsi" w:eastAsia="Calibri" w:hAnsiTheme="minorHAnsi"/>
          <w:szCs w:val="22"/>
        </w:rPr>
        <w:fldChar w:fldCharType="end"/>
      </w:r>
      <w:r>
        <w:rPr>
          <w:rFonts w:asciiTheme="minorHAnsi" w:eastAsia="Calibri" w:hAnsiTheme="minorHAnsi"/>
          <w:szCs w:val="22"/>
        </w:rPr>
      </w:r>
      <w:r>
        <w:rPr>
          <w:rFonts w:asciiTheme="minorHAnsi" w:eastAsia="Calibri" w:hAnsiTheme="minorHAnsi"/>
          <w:szCs w:val="22"/>
        </w:rPr>
        <w:fldChar w:fldCharType="separate"/>
      </w:r>
      <w:r w:rsidR="00600D33" w:rsidRPr="00600D33">
        <w:rPr>
          <w:rFonts w:asciiTheme="minorHAnsi" w:eastAsia="Calibri" w:hAnsiTheme="minorHAnsi"/>
          <w:noProof/>
          <w:szCs w:val="22"/>
          <w:vertAlign w:val="superscript"/>
        </w:rPr>
        <w:t>7-12</w:t>
      </w:r>
      <w:r>
        <w:rPr>
          <w:rFonts w:asciiTheme="minorHAnsi" w:eastAsia="Calibri" w:hAnsiTheme="minorHAnsi"/>
          <w:szCs w:val="22"/>
        </w:rPr>
        <w:fldChar w:fldCharType="end"/>
      </w:r>
      <w:r w:rsidRPr="00C15668">
        <w:rPr>
          <w:rFonts w:asciiTheme="minorHAnsi" w:eastAsia="Calibri" w:hAnsiTheme="minorHAnsi"/>
          <w:szCs w:val="22"/>
        </w:rPr>
        <w:t xml:space="preserve">.  While study-specific data characterization work provides a </w:t>
      </w:r>
      <w:r w:rsidRPr="00C15668">
        <w:rPr>
          <w:rFonts w:asciiTheme="minorHAnsi" w:eastAsia="Calibri" w:hAnsiTheme="minorHAnsi"/>
          <w:szCs w:val="22"/>
        </w:rPr>
        <w:lastRenderedPageBreak/>
        <w:t xml:space="preserve">framework to evaluate data, </w:t>
      </w:r>
      <w:r>
        <w:rPr>
          <w:rFonts w:asciiTheme="minorHAnsi" w:eastAsia="Calibri" w:hAnsiTheme="minorHAnsi"/>
          <w:szCs w:val="22"/>
        </w:rPr>
        <w:t>it</w:t>
      </w:r>
      <w:r w:rsidRPr="00C15668">
        <w:rPr>
          <w:rFonts w:asciiTheme="minorHAnsi" w:eastAsia="Calibri" w:hAnsiTheme="minorHAnsi"/>
          <w:szCs w:val="22"/>
        </w:rPr>
        <w:t xml:space="preserve"> lack</w:t>
      </w:r>
      <w:r>
        <w:rPr>
          <w:rFonts w:asciiTheme="minorHAnsi" w:eastAsia="Calibri" w:hAnsiTheme="minorHAnsi"/>
          <w:szCs w:val="22"/>
        </w:rPr>
        <w:t>s</w:t>
      </w:r>
      <w:r w:rsidRPr="00C15668">
        <w:rPr>
          <w:rFonts w:asciiTheme="minorHAnsi" w:eastAsia="Calibri" w:hAnsiTheme="minorHAnsi"/>
          <w:szCs w:val="22"/>
        </w:rPr>
        <w:t xml:space="preserve"> a focus on extensibility and generalizability. Our model will enable users to add any data quality metric of value from their work, thus expanding the initial DQ metrics included in t</w:t>
      </w:r>
      <w:r w:rsidRPr="00094950">
        <w:rPr>
          <w:rFonts w:asciiTheme="minorHAnsi" w:eastAsia="Calibri" w:hAnsiTheme="minorHAnsi"/>
          <w:szCs w:val="22"/>
        </w:rPr>
        <w:t>his reference implementation.</w:t>
      </w:r>
    </w:p>
    <w:p w14:paraId="6AD468A9" w14:textId="756AD2B9" w:rsidR="00EC13F2" w:rsidRPr="00C15668" w:rsidRDefault="00EC13F2" w:rsidP="00EC13F2">
      <w:pPr>
        <w:ind w:left="360"/>
        <w:rPr>
          <w:rFonts w:asciiTheme="minorHAnsi" w:hAnsiTheme="minorHAnsi"/>
        </w:rPr>
      </w:pPr>
      <w:r w:rsidRPr="00094950">
        <w:rPr>
          <w:rFonts w:asciiTheme="minorHAnsi" w:hAnsiTheme="minorHAnsi"/>
        </w:rPr>
        <w:t xml:space="preserve">We have articulated </w:t>
      </w:r>
      <w:r w:rsidR="00094950" w:rsidRPr="00094950">
        <w:rPr>
          <w:rFonts w:asciiTheme="minorHAnsi" w:hAnsiTheme="minorHAnsi"/>
        </w:rPr>
        <w:t xml:space="preserve">78 </w:t>
      </w:r>
      <w:r w:rsidR="00094950" w:rsidRPr="00094950">
        <w:rPr>
          <w:rFonts w:asciiTheme="minorHAnsi" w:hAnsiTheme="minorHAnsi"/>
          <w:b/>
        </w:rPr>
        <w:t>use cases</w:t>
      </w:r>
      <w:r w:rsidR="00094950" w:rsidRPr="00094950">
        <w:rPr>
          <w:rFonts w:asciiTheme="minorHAnsi" w:hAnsiTheme="minorHAnsi"/>
        </w:rPr>
        <w:t>, and the implemented version of the data model captures 25 items of interest (metadata) describing the source system and its measures, as well as 15 items of metadata describing each metric.</w:t>
      </w:r>
      <w:r w:rsidR="00094950">
        <w:rPr>
          <w:rFonts w:asciiTheme="minorHAnsi" w:hAnsiTheme="minorHAnsi"/>
        </w:rPr>
        <w:t xml:space="preserve"> </w:t>
      </w:r>
      <w:r w:rsidRPr="00C15668">
        <w:rPr>
          <w:rFonts w:asciiTheme="minorHAnsi" w:hAnsiTheme="minorHAnsi"/>
        </w:rPr>
        <w:t xml:space="preserve"> This information </w:t>
      </w:r>
      <w:r>
        <w:rPr>
          <w:rFonts w:asciiTheme="minorHAnsi" w:hAnsiTheme="minorHAnsi"/>
        </w:rPr>
        <w:t>informed the development of the data quality data model and design of the DQM system</w:t>
      </w:r>
      <w:r w:rsidRPr="00C15668">
        <w:rPr>
          <w:rFonts w:asciiTheme="minorHAnsi" w:hAnsiTheme="minorHAnsi"/>
        </w:rPr>
        <w:t xml:space="preserve">. Based on the use cases and </w:t>
      </w:r>
      <w:r>
        <w:rPr>
          <w:rFonts w:asciiTheme="minorHAnsi" w:hAnsiTheme="minorHAnsi"/>
        </w:rPr>
        <w:t xml:space="preserve">review </w:t>
      </w:r>
      <w:r w:rsidRPr="00C15668">
        <w:rPr>
          <w:rFonts w:asciiTheme="minorHAnsi" w:hAnsiTheme="minorHAnsi"/>
        </w:rPr>
        <w:t xml:space="preserve">of current data quality standards, we </w:t>
      </w:r>
      <w:r>
        <w:rPr>
          <w:rFonts w:asciiTheme="minorHAnsi" w:hAnsiTheme="minorHAnsi"/>
        </w:rPr>
        <w:t xml:space="preserve">identified </w:t>
      </w:r>
      <w:r w:rsidRPr="00C15668">
        <w:rPr>
          <w:rFonts w:asciiTheme="minorHAnsi" w:hAnsiTheme="minorHAnsi"/>
        </w:rPr>
        <w:t>the following structures to contextualize the quality of data:</w:t>
      </w:r>
    </w:p>
    <w:p w14:paraId="71C008DD" w14:textId="77777777" w:rsidR="00EC13F2" w:rsidRPr="00C15668" w:rsidRDefault="00EC13F2" w:rsidP="00EC13F2">
      <w:pPr>
        <w:pStyle w:val="ListParagraph"/>
        <w:widowControl/>
        <w:numPr>
          <w:ilvl w:val="0"/>
          <w:numId w:val="43"/>
        </w:numPr>
        <w:spacing w:before="0" w:after="160"/>
        <w:ind w:left="1080"/>
        <w:rPr>
          <w:rFonts w:asciiTheme="minorHAnsi" w:hAnsiTheme="minorHAnsi"/>
        </w:rPr>
      </w:pPr>
      <w:r w:rsidRPr="00C15668">
        <w:rPr>
          <w:rFonts w:asciiTheme="minorHAnsi" w:hAnsiTheme="minorHAnsi"/>
        </w:rPr>
        <w:t>Time component (e.g., number of encounters by clinical setting per year)</w:t>
      </w:r>
    </w:p>
    <w:p w14:paraId="6F20EEA8" w14:textId="77777777" w:rsidR="00EC13F2" w:rsidRPr="00C15668" w:rsidRDefault="00EC13F2" w:rsidP="00EC13F2">
      <w:pPr>
        <w:pStyle w:val="ListParagraph"/>
        <w:widowControl/>
        <w:numPr>
          <w:ilvl w:val="0"/>
          <w:numId w:val="43"/>
        </w:numPr>
        <w:spacing w:before="0" w:after="160"/>
        <w:ind w:left="1080"/>
        <w:rPr>
          <w:rFonts w:asciiTheme="minorHAnsi" w:hAnsiTheme="minorHAnsi"/>
        </w:rPr>
      </w:pPr>
      <w:r w:rsidRPr="00C15668">
        <w:rPr>
          <w:rFonts w:asciiTheme="minorHAnsi" w:hAnsiTheme="minorHAnsi"/>
        </w:rPr>
        <w:t>Person-based construct (e.g., number of prescriptions ordered per person per year)</w:t>
      </w:r>
    </w:p>
    <w:p w14:paraId="5D70A448" w14:textId="77777777" w:rsidR="00EC13F2" w:rsidRPr="00F25B77" w:rsidRDefault="00EC13F2" w:rsidP="00EC13F2">
      <w:pPr>
        <w:pStyle w:val="ListParagraph"/>
        <w:widowControl/>
        <w:numPr>
          <w:ilvl w:val="0"/>
          <w:numId w:val="43"/>
        </w:numPr>
        <w:spacing w:before="0" w:after="160"/>
        <w:ind w:left="1080"/>
        <w:rPr>
          <w:rFonts w:asciiTheme="minorHAnsi" w:hAnsiTheme="minorHAnsi"/>
        </w:rPr>
      </w:pPr>
      <w:r w:rsidRPr="00C15668">
        <w:rPr>
          <w:rFonts w:asciiTheme="minorHAnsi" w:hAnsiTheme="minorHAnsi"/>
        </w:rPr>
        <w:t xml:space="preserve">External context (e.g., </w:t>
      </w:r>
      <w:r>
        <w:rPr>
          <w:rFonts w:asciiTheme="minorHAnsi" w:hAnsiTheme="minorHAnsi"/>
        </w:rPr>
        <w:t>rates of asthma by age compared to expected population rates</w:t>
      </w:r>
      <w:r w:rsidRPr="00C15668">
        <w:rPr>
          <w:rFonts w:asciiTheme="minorHAnsi" w:hAnsiTheme="minorHAnsi"/>
        </w:rPr>
        <w:t>)</w:t>
      </w:r>
    </w:p>
    <w:p w14:paraId="720259BD" w14:textId="77777777" w:rsidR="00DB0FAF" w:rsidRDefault="00DB0FAF" w:rsidP="00DB0FAF">
      <w:pPr>
        <w:pStyle w:val="Heading2"/>
      </w:pPr>
      <w:bookmarkStart w:id="12" w:name="_Toc27738352"/>
      <w:r>
        <w:t>Key Functional Components</w:t>
      </w:r>
      <w:bookmarkEnd w:id="9"/>
      <w:bookmarkEnd w:id="10"/>
      <w:bookmarkEnd w:id="11"/>
      <w:bookmarkEnd w:id="12"/>
    </w:p>
    <w:p w14:paraId="5F39A71D" w14:textId="171AA1D7" w:rsidR="00DB0FAF" w:rsidRDefault="00DB0FAF" w:rsidP="00DB0FAF">
      <w:pPr>
        <w:pStyle w:val="Heading3"/>
      </w:pPr>
      <w:bookmarkStart w:id="13" w:name="_Toc25068858"/>
      <w:bookmarkStart w:id="14" w:name="_Toc27738353"/>
      <w:r w:rsidRPr="00DB0FAF">
        <w:t>Metrics</w:t>
      </w:r>
      <w:bookmarkEnd w:id="13"/>
      <w:bookmarkEnd w:id="14"/>
    </w:p>
    <w:p w14:paraId="5F9C4B53" w14:textId="77777777" w:rsidR="00EC13F2" w:rsidRDefault="00EC13F2" w:rsidP="00EC13F2">
      <w:pPr>
        <w:ind w:left="720"/>
      </w:pPr>
      <w:bookmarkStart w:id="15" w:name="_Toc25068859"/>
      <w:r w:rsidRPr="009F1AD7">
        <w:t xml:space="preserve">Metrics are the descriptions of quantitative measurements that can be executed on data sources to characterize a specific aspect of the source data in a data model agnostic way. The DQM tool captures metadata about each </w:t>
      </w:r>
      <w:r>
        <w:t>M</w:t>
      </w:r>
      <w:r w:rsidRPr="009F1AD7">
        <w:t xml:space="preserve">etric in a standardized way, regardless of the context or use cases. Metric authors describe the metric in enough detail for a data holder to interpret and generate the </w:t>
      </w:r>
      <w:r>
        <w:t>results of the</w:t>
      </w:r>
      <w:r w:rsidRPr="009F1AD7">
        <w:t xml:space="preserve"> </w:t>
      </w:r>
      <w:r>
        <w:t>M</w:t>
      </w:r>
      <w:r w:rsidRPr="009F1AD7">
        <w:t xml:space="preserve">etric from their source data. These </w:t>
      </w:r>
      <w:r>
        <w:t xml:space="preserve">results, or </w:t>
      </w:r>
      <w:r w:rsidRPr="009F1AD7">
        <w:t>measures</w:t>
      </w:r>
      <w:r>
        <w:t>,</w:t>
      </w:r>
      <w:r w:rsidRPr="009F1AD7">
        <w:t xml:space="preserve"> enable apples-to-apples comparisons across data sources irrespective of the CDM or data structure.</w:t>
      </w:r>
    </w:p>
    <w:p w14:paraId="6B2D3F5B" w14:textId="3D3703AB" w:rsidR="00DB0FAF" w:rsidRDefault="00DB0FAF" w:rsidP="00DB0FAF">
      <w:pPr>
        <w:pStyle w:val="Heading3"/>
      </w:pPr>
      <w:bookmarkStart w:id="16" w:name="_Toc27738354"/>
      <w:r w:rsidRPr="00DB0FAF">
        <w:t>Measures</w:t>
      </w:r>
      <w:bookmarkEnd w:id="15"/>
      <w:bookmarkEnd w:id="16"/>
    </w:p>
    <w:p w14:paraId="2816FA7B" w14:textId="77777777" w:rsidR="00EC13F2" w:rsidRDefault="00EC13F2" w:rsidP="00EC13F2">
      <w:pPr>
        <w:ind w:left="720"/>
      </w:pPr>
      <w:bookmarkStart w:id="17" w:name="_Toc25068860"/>
      <w:r>
        <w:rPr>
          <w:shd w:val="clear" w:color="auto" w:fill="FFFFFF"/>
        </w:rPr>
        <w:t>A Measure is the numeric representation of a metric that has been executed against a data source. Measures include the data characteristics defined in the metric, as well as metadata about the data source, metric details, and information regarding when the measurement was calculated. The Measures can be explored in the visualization tools found in Explore DQM.</w:t>
      </w:r>
    </w:p>
    <w:p w14:paraId="74142BB5" w14:textId="730BE850" w:rsidR="00DB0FAF" w:rsidRDefault="00DB0FAF" w:rsidP="00DB0FAF">
      <w:pPr>
        <w:pStyle w:val="Heading3"/>
      </w:pPr>
      <w:bookmarkStart w:id="18" w:name="_Toc27738355"/>
      <w:r w:rsidRPr="00DB0FAF">
        <w:t>Explore DQM</w:t>
      </w:r>
      <w:bookmarkEnd w:id="17"/>
      <w:bookmarkEnd w:id="18"/>
    </w:p>
    <w:p w14:paraId="59F4CE14" w14:textId="60393493" w:rsidR="00EC13F2" w:rsidRDefault="00EC13F2" w:rsidP="00EC13F2">
      <w:pPr>
        <w:ind w:left="720"/>
        <w:rPr>
          <w:shd w:val="clear" w:color="auto" w:fill="FFFFFF"/>
        </w:rPr>
      </w:pPr>
      <w:r>
        <w:rPr>
          <w:shd w:val="clear" w:color="auto" w:fill="FFFFFF"/>
        </w:rPr>
        <w:t>The DQM visualization tools overlay the metadata, metrics, and measures. Users can explore and evaluate data sources for specific characteristics, trends, and quality. DQM does not determine whether a data source passes or fails the executing of a metric, but rather provides a view of data characteristics that enable a user to determine if the data are fit for their purpose.</w:t>
      </w:r>
    </w:p>
    <w:p w14:paraId="0DA2C59F" w14:textId="603B26D1" w:rsidR="00EC13F2" w:rsidRPr="00E13270" w:rsidRDefault="00EC13F2" w:rsidP="00EC13F2">
      <w:pPr>
        <w:ind w:left="720"/>
      </w:pPr>
      <w:r>
        <w:rPr>
          <w:shd w:val="clear" w:color="auto" w:fill="FFFFFF"/>
        </w:rPr>
        <w:t>Additional details on implementation of the visualization tools can be found in documentation developed by Analytics8 – a data and analytics consulting firm that engaged in the work – in the appendix.</w:t>
      </w:r>
    </w:p>
    <w:p w14:paraId="3BB389B1" w14:textId="77777777" w:rsidR="00BA1111" w:rsidRPr="00BA1111" w:rsidRDefault="00BA1111" w:rsidP="00BA1111"/>
    <w:p w14:paraId="1A70A946" w14:textId="7D1FA4A0" w:rsidR="00F23656" w:rsidRDefault="00BA1111" w:rsidP="00BA1111">
      <w:pPr>
        <w:pStyle w:val="Heading1"/>
        <w:spacing w:before="0" w:after="0"/>
      </w:pPr>
      <w:bookmarkStart w:id="19" w:name="_cnds_Portals"/>
      <w:bookmarkStart w:id="20" w:name="_Toc27738356"/>
      <w:bookmarkEnd w:id="19"/>
      <w:r>
        <w:t>data model and entities</w:t>
      </w:r>
      <w:bookmarkEnd w:id="20"/>
    </w:p>
    <w:p w14:paraId="6C05AD73" w14:textId="3386D46E" w:rsidR="002D0CB2" w:rsidRDefault="002D0CB2" w:rsidP="002D0CB2">
      <w:r>
        <w:t xml:space="preserve">Following iterative design discussions, a final data quality data model was implemented as the </w:t>
      </w:r>
      <w:r>
        <w:lastRenderedPageBreak/>
        <w:t>underlying structure of the system.</w:t>
      </w:r>
    </w:p>
    <w:p w14:paraId="30DBF67C" w14:textId="71C91E0F" w:rsidR="002D0CB2" w:rsidRDefault="00755CE7" w:rsidP="002D0CB2">
      <w:pPr>
        <w:pStyle w:val="Heading2"/>
      </w:pPr>
      <w:bookmarkStart w:id="21" w:name="_Toc27738357"/>
      <w:r>
        <w:t>Data Quality Data Model</w:t>
      </w:r>
      <w:bookmarkEnd w:id="21"/>
    </w:p>
    <w:p w14:paraId="018BC77F" w14:textId="77777777" w:rsidR="002D0CB2" w:rsidRPr="00F92A8B" w:rsidRDefault="002D0CB2" w:rsidP="00755CE7">
      <w:pPr>
        <w:ind w:left="360"/>
      </w:pPr>
      <w:r w:rsidRPr="00F92A8B">
        <w:rPr>
          <w:noProof/>
        </w:rPr>
        <w:drawing>
          <wp:inline distT="0" distB="0" distL="0" distR="0" wp14:anchorId="51232F68" wp14:editId="4DDE98F3">
            <wp:extent cx="5943600" cy="4182745"/>
            <wp:effectExtent l="0" t="0" r="0" b="8255"/>
            <wp:docPr id="4" name="Picture 4" descr="C:\Users\bnolan\Downloads\DQM 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nolan\Downloads\DQM Databas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182745"/>
                    </a:xfrm>
                    <a:prstGeom prst="rect">
                      <a:avLst/>
                    </a:prstGeom>
                    <a:noFill/>
                    <a:ln>
                      <a:noFill/>
                    </a:ln>
                  </pic:spPr>
                </pic:pic>
              </a:graphicData>
            </a:graphic>
          </wp:inline>
        </w:drawing>
      </w:r>
    </w:p>
    <w:p w14:paraId="0B6B39FB" w14:textId="77777777" w:rsidR="002D0CB2" w:rsidRPr="00F92A8B" w:rsidRDefault="002D0CB2" w:rsidP="002D0CB2">
      <w:pPr>
        <w:pStyle w:val="ListParagraph"/>
        <w:widowControl/>
        <w:numPr>
          <w:ilvl w:val="0"/>
          <w:numId w:val="31"/>
        </w:numPr>
        <w:tabs>
          <w:tab w:val="left" w:pos="5556"/>
        </w:tabs>
        <w:spacing w:before="0"/>
        <w:rPr>
          <w:rFonts w:asciiTheme="minorHAnsi" w:hAnsiTheme="minorHAnsi"/>
        </w:rPr>
      </w:pPr>
      <w:r w:rsidRPr="00F92A8B">
        <w:rPr>
          <w:rFonts w:asciiTheme="minorHAnsi" w:hAnsiTheme="minorHAnsi"/>
        </w:rPr>
        <w:t>Solid dots indicate non-nullable fields.</w:t>
      </w:r>
    </w:p>
    <w:p w14:paraId="2B9C10E6" w14:textId="77777777" w:rsidR="002D0CB2" w:rsidRPr="00F92A8B" w:rsidRDefault="002D0CB2" w:rsidP="002D0CB2">
      <w:pPr>
        <w:pStyle w:val="ListParagraph"/>
        <w:widowControl/>
        <w:numPr>
          <w:ilvl w:val="0"/>
          <w:numId w:val="31"/>
        </w:numPr>
        <w:tabs>
          <w:tab w:val="left" w:pos="5556"/>
        </w:tabs>
        <w:spacing w:before="0"/>
        <w:rPr>
          <w:rFonts w:asciiTheme="minorHAnsi" w:hAnsiTheme="minorHAnsi"/>
        </w:rPr>
      </w:pPr>
      <w:r w:rsidRPr="00F92A8B">
        <w:rPr>
          <w:rFonts w:asciiTheme="minorHAnsi" w:hAnsiTheme="minorHAnsi"/>
        </w:rPr>
        <w:t>Underlined fields indicate Primary Keys</w:t>
      </w:r>
      <w:r>
        <w:rPr>
          <w:rFonts w:asciiTheme="minorHAnsi" w:hAnsiTheme="minorHAnsi"/>
        </w:rPr>
        <w:t>.</w:t>
      </w:r>
    </w:p>
    <w:p w14:paraId="1D4122AC" w14:textId="77777777" w:rsidR="002D0CB2" w:rsidRPr="00F92A8B" w:rsidRDefault="002D0CB2" w:rsidP="002D0CB2">
      <w:pPr>
        <w:pStyle w:val="ListParagraph"/>
        <w:widowControl/>
        <w:numPr>
          <w:ilvl w:val="0"/>
          <w:numId w:val="31"/>
        </w:numPr>
        <w:tabs>
          <w:tab w:val="left" w:pos="5556"/>
        </w:tabs>
        <w:spacing w:before="0"/>
        <w:rPr>
          <w:rFonts w:asciiTheme="minorHAnsi" w:hAnsiTheme="minorHAnsi"/>
        </w:rPr>
      </w:pPr>
      <w:r w:rsidRPr="00F92A8B">
        <w:rPr>
          <w:rFonts w:asciiTheme="minorHAnsi" w:hAnsiTheme="minorHAnsi"/>
        </w:rPr>
        <w:t>Relations are indicated by the connecting lines and their connectors.</w:t>
      </w:r>
    </w:p>
    <w:p w14:paraId="66DBCF2A" w14:textId="77777777" w:rsidR="002D0CB2" w:rsidRPr="00F92A8B" w:rsidRDefault="002D0CB2" w:rsidP="002D0CB2">
      <w:pPr>
        <w:pStyle w:val="ListParagraph"/>
        <w:widowControl/>
        <w:numPr>
          <w:ilvl w:val="0"/>
          <w:numId w:val="31"/>
        </w:numPr>
        <w:tabs>
          <w:tab w:val="left" w:pos="5556"/>
        </w:tabs>
        <w:spacing w:before="0"/>
        <w:rPr>
          <w:rFonts w:asciiTheme="minorHAnsi" w:hAnsiTheme="minorHAnsi"/>
        </w:rPr>
      </w:pPr>
      <w:r w:rsidRPr="00F92A8B">
        <w:rPr>
          <w:rFonts w:asciiTheme="minorHAnsi" w:hAnsiTheme="minorHAnsi"/>
        </w:rPr>
        <w:t>All non-collection tables have a primary key that is named ID.</w:t>
      </w:r>
    </w:p>
    <w:p w14:paraId="660FD550" w14:textId="3E5449BD" w:rsidR="00755CE7" w:rsidRPr="00755CE7" w:rsidRDefault="002D0CB2" w:rsidP="002D0CB2">
      <w:pPr>
        <w:pStyle w:val="ListParagraph"/>
        <w:widowControl/>
        <w:numPr>
          <w:ilvl w:val="0"/>
          <w:numId w:val="31"/>
        </w:numPr>
        <w:tabs>
          <w:tab w:val="left" w:pos="5556"/>
        </w:tabs>
        <w:spacing w:before="0"/>
        <w:rPr>
          <w:rFonts w:asciiTheme="minorHAnsi" w:hAnsiTheme="minorHAnsi"/>
        </w:rPr>
      </w:pPr>
      <w:r w:rsidRPr="00F92A8B">
        <w:rPr>
          <w:rFonts w:asciiTheme="minorHAnsi" w:hAnsiTheme="minorHAnsi"/>
        </w:rPr>
        <w:t>A non-nullable timestamp field is included on all tables that require optimistic concurrency for Entity Framework.</w:t>
      </w:r>
    </w:p>
    <w:p w14:paraId="44DA1E05" w14:textId="42F15336" w:rsidR="002D0CB2" w:rsidRDefault="002D0CB2" w:rsidP="002D0CB2">
      <w:pPr>
        <w:tabs>
          <w:tab w:val="left" w:pos="5556"/>
        </w:tabs>
        <w:spacing w:before="0"/>
        <w:rPr>
          <w:rFonts w:asciiTheme="minorHAnsi" w:hAnsiTheme="minorHAnsi"/>
        </w:rPr>
      </w:pPr>
      <w:r w:rsidRPr="00F92A8B">
        <w:rPr>
          <w:rFonts w:asciiTheme="minorHAnsi" w:hAnsiTheme="minorHAnsi"/>
        </w:rPr>
        <w:t>The root entities are Metric and Measure Metadata</w:t>
      </w:r>
      <w:r>
        <w:rPr>
          <w:rFonts w:asciiTheme="minorHAnsi" w:hAnsiTheme="minorHAnsi"/>
        </w:rPr>
        <w:t>;</w:t>
      </w:r>
      <w:r w:rsidRPr="00F92A8B">
        <w:rPr>
          <w:rFonts w:asciiTheme="minorHAnsi" w:hAnsiTheme="minorHAnsi"/>
        </w:rPr>
        <w:t xml:space="preserve"> all other entities support defining attribute of those entities.</w:t>
      </w:r>
      <w:r>
        <w:rPr>
          <w:rFonts w:asciiTheme="minorHAnsi" w:hAnsiTheme="minorHAnsi"/>
        </w:rPr>
        <w:t xml:space="preserve">  Entity relationships are depicted below</w:t>
      </w:r>
      <w:r w:rsidR="00755CE7">
        <w:rPr>
          <w:rFonts w:asciiTheme="minorHAnsi" w:hAnsiTheme="minorHAnsi"/>
        </w:rPr>
        <w:t xml:space="preserve"> in figures 1 and 2 and further detailed in </w:t>
      </w:r>
      <w:hyperlink w:anchor="_Entity_details" w:history="1">
        <w:r w:rsidR="00755CE7" w:rsidRPr="00755CE7">
          <w:rPr>
            <w:rStyle w:val="Hyperlink"/>
            <w:rFonts w:asciiTheme="minorHAnsi" w:hAnsiTheme="minorHAnsi"/>
          </w:rPr>
          <w:t xml:space="preserve">Section </w:t>
        </w:r>
        <w:r w:rsidR="00EC13F2">
          <w:rPr>
            <w:rStyle w:val="Hyperlink"/>
            <w:rFonts w:asciiTheme="minorHAnsi" w:hAnsiTheme="minorHAnsi"/>
          </w:rPr>
          <w:t>D</w:t>
        </w:r>
      </w:hyperlink>
      <w:r w:rsidR="00755CE7">
        <w:rPr>
          <w:rFonts w:asciiTheme="minorHAnsi" w:hAnsiTheme="minorHAnsi"/>
        </w:rPr>
        <w:t>.</w:t>
      </w:r>
    </w:p>
    <w:p w14:paraId="7EBE826D" w14:textId="77777777" w:rsidR="002D0CB2" w:rsidRDefault="002D0CB2" w:rsidP="002D0CB2">
      <w:pPr>
        <w:tabs>
          <w:tab w:val="left" w:pos="5556"/>
        </w:tabs>
        <w:spacing w:before="0"/>
        <w:rPr>
          <w:rFonts w:asciiTheme="minorHAnsi" w:hAnsiTheme="minorHAnsi"/>
        </w:rPr>
      </w:pPr>
      <w:r>
        <w:rPr>
          <w:noProof/>
        </w:rPr>
        <w:lastRenderedPageBreak/>
        <w:drawing>
          <wp:inline distT="0" distB="0" distL="0" distR="0" wp14:anchorId="6F9E78E4" wp14:editId="2D90C222">
            <wp:extent cx="5722620" cy="2674620"/>
            <wp:effectExtent l="0" t="0" r="0" b="0"/>
            <wp:docPr id="5" name="Picture 5" descr="https://popmednet.atlassian.net/wiki/download/thumbnails/952074425/Metric%20ER.png?version=1&amp;modificationDate=1571426652257&amp;cacheVersion=1&amp;api=v2&amp;width=534&amp;height=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popmednet.atlassian.net/wiki/download/thumbnails/952074425/Metric%20ER.png?version=1&amp;modificationDate=1571426652257&amp;cacheVersion=1&amp;api=v2&amp;width=534&amp;height=25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620" cy="2674620"/>
                    </a:xfrm>
                    <a:prstGeom prst="rect">
                      <a:avLst/>
                    </a:prstGeom>
                    <a:noFill/>
                    <a:ln>
                      <a:noFill/>
                    </a:ln>
                  </pic:spPr>
                </pic:pic>
              </a:graphicData>
            </a:graphic>
          </wp:inline>
        </w:drawing>
      </w:r>
    </w:p>
    <w:p w14:paraId="6D9E7CEA" w14:textId="0412D85C" w:rsidR="002D0CB2" w:rsidRDefault="002D0CB2" w:rsidP="002D0CB2">
      <w:pPr>
        <w:tabs>
          <w:tab w:val="left" w:pos="5556"/>
        </w:tabs>
        <w:spacing w:before="0"/>
        <w:rPr>
          <w:rFonts w:asciiTheme="minorHAnsi" w:hAnsiTheme="minorHAnsi"/>
          <w:b/>
        </w:rPr>
      </w:pPr>
      <w:r>
        <w:rPr>
          <w:rFonts w:asciiTheme="minorHAnsi" w:hAnsiTheme="minorHAnsi"/>
          <w:b/>
        </w:rPr>
        <w:t xml:space="preserve">Figure </w:t>
      </w:r>
      <w:r w:rsidR="00755CE7">
        <w:rPr>
          <w:rFonts w:asciiTheme="minorHAnsi" w:hAnsiTheme="minorHAnsi"/>
          <w:b/>
        </w:rPr>
        <w:t>1</w:t>
      </w:r>
      <w:r>
        <w:rPr>
          <w:rFonts w:asciiTheme="minorHAnsi" w:hAnsiTheme="minorHAnsi"/>
          <w:b/>
        </w:rPr>
        <w:t>. Metric Entity</w:t>
      </w:r>
    </w:p>
    <w:p w14:paraId="742B1DCF" w14:textId="1D894193" w:rsidR="002D0CB2" w:rsidRPr="00B67350" w:rsidRDefault="002D0CB2" w:rsidP="002D0CB2">
      <w:pPr>
        <w:widowControl/>
        <w:numPr>
          <w:ilvl w:val="0"/>
          <w:numId w:val="32"/>
        </w:numPr>
        <w:tabs>
          <w:tab w:val="left" w:pos="5556"/>
        </w:tabs>
        <w:spacing w:before="0" w:after="0"/>
        <w:rPr>
          <w:rFonts w:asciiTheme="minorHAnsi" w:hAnsiTheme="minorHAnsi"/>
        </w:rPr>
      </w:pPr>
      <w:r w:rsidRPr="00B67350">
        <w:rPr>
          <w:rFonts w:asciiTheme="minorHAnsi" w:hAnsiTheme="minorHAnsi"/>
        </w:rPr>
        <w:t>A User can author zero or more Metrics</w:t>
      </w:r>
      <w:r w:rsidR="00EC13F2">
        <w:rPr>
          <w:rFonts w:asciiTheme="minorHAnsi" w:hAnsiTheme="minorHAnsi"/>
        </w:rPr>
        <w:t>.</w:t>
      </w:r>
      <w:r w:rsidRPr="00B67350">
        <w:rPr>
          <w:rFonts w:asciiTheme="minorHAnsi" w:hAnsiTheme="minorHAnsi"/>
        </w:rPr>
        <w:t xml:space="preserve"> </w:t>
      </w:r>
      <w:r w:rsidR="00EC13F2">
        <w:rPr>
          <w:rFonts w:asciiTheme="minorHAnsi" w:hAnsiTheme="minorHAnsi"/>
        </w:rPr>
        <w:t>A</w:t>
      </w:r>
      <w:r w:rsidRPr="00B67350">
        <w:rPr>
          <w:rFonts w:asciiTheme="minorHAnsi" w:hAnsiTheme="minorHAnsi"/>
        </w:rPr>
        <w:t xml:space="preserve"> metric must have an author.</w:t>
      </w:r>
    </w:p>
    <w:p w14:paraId="01F1B98B" w14:textId="77777777" w:rsidR="00EC13F2" w:rsidRDefault="002D0CB2" w:rsidP="002D0CB2">
      <w:pPr>
        <w:widowControl/>
        <w:numPr>
          <w:ilvl w:val="0"/>
          <w:numId w:val="32"/>
        </w:numPr>
        <w:tabs>
          <w:tab w:val="left" w:pos="5556"/>
        </w:tabs>
        <w:spacing w:before="0" w:after="0"/>
        <w:rPr>
          <w:rFonts w:asciiTheme="minorHAnsi" w:hAnsiTheme="minorHAnsi"/>
        </w:rPr>
      </w:pPr>
      <w:r w:rsidRPr="00B67350">
        <w:rPr>
          <w:rFonts w:asciiTheme="minorHAnsi" w:hAnsiTheme="minorHAnsi"/>
        </w:rPr>
        <w:t>A Metric has a collection of statuses, each status item is immutable.</w:t>
      </w:r>
    </w:p>
    <w:p w14:paraId="040B92E9" w14:textId="31F0E799" w:rsidR="00EC13F2" w:rsidRDefault="002D0CB2" w:rsidP="00EC13F2">
      <w:pPr>
        <w:widowControl/>
        <w:numPr>
          <w:ilvl w:val="1"/>
          <w:numId w:val="32"/>
        </w:numPr>
        <w:tabs>
          <w:tab w:val="left" w:pos="5556"/>
        </w:tabs>
        <w:spacing w:before="0" w:after="0"/>
        <w:rPr>
          <w:rFonts w:asciiTheme="minorHAnsi" w:hAnsiTheme="minorHAnsi"/>
        </w:rPr>
      </w:pPr>
      <w:r w:rsidRPr="00B67350">
        <w:rPr>
          <w:rFonts w:asciiTheme="minorHAnsi" w:hAnsiTheme="minorHAnsi"/>
        </w:rPr>
        <w:t xml:space="preserve">A new status item is created for each status change, </w:t>
      </w:r>
      <w:r w:rsidR="00EC13F2">
        <w:rPr>
          <w:rFonts w:asciiTheme="minorHAnsi" w:hAnsiTheme="minorHAnsi"/>
        </w:rPr>
        <w:t xml:space="preserve">and </w:t>
      </w:r>
      <w:r w:rsidRPr="00B67350">
        <w:rPr>
          <w:rFonts w:asciiTheme="minorHAnsi" w:hAnsiTheme="minorHAnsi"/>
        </w:rPr>
        <w:t>the most current item is the current status of the Metric.</w:t>
      </w:r>
    </w:p>
    <w:p w14:paraId="35237155" w14:textId="515D517A" w:rsidR="002D0CB2" w:rsidRPr="00B67350" w:rsidRDefault="002D0CB2" w:rsidP="00EC13F2">
      <w:pPr>
        <w:widowControl/>
        <w:numPr>
          <w:ilvl w:val="1"/>
          <w:numId w:val="32"/>
        </w:numPr>
        <w:tabs>
          <w:tab w:val="left" w:pos="5556"/>
        </w:tabs>
        <w:spacing w:before="0" w:after="0"/>
        <w:rPr>
          <w:rFonts w:asciiTheme="minorHAnsi" w:hAnsiTheme="minorHAnsi"/>
        </w:rPr>
      </w:pPr>
      <w:r w:rsidRPr="00B67350">
        <w:rPr>
          <w:rFonts w:asciiTheme="minorHAnsi" w:hAnsiTheme="minorHAnsi"/>
        </w:rPr>
        <w:t>A metric status item contains the date the status changed, the status, the User that changed the status, a reference to the previous status item, and an optional note regarding the status change. </w:t>
      </w:r>
    </w:p>
    <w:p w14:paraId="2BBF8958" w14:textId="6F1F36B8" w:rsidR="002D0CB2" w:rsidRPr="00B67350" w:rsidRDefault="002D0CB2" w:rsidP="002D0CB2">
      <w:pPr>
        <w:widowControl/>
        <w:numPr>
          <w:ilvl w:val="0"/>
          <w:numId w:val="32"/>
        </w:numPr>
        <w:tabs>
          <w:tab w:val="left" w:pos="5556"/>
        </w:tabs>
        <w:spacing w:before="0" w:after="0"/>
        <w:rPr>
          <w:rFonts w:asciiTheme="minorHAnsi" w:hAnsiTheme="minorHAnsi"/>
        </w:rPr>
      </w:pPr>
      <w:r w:rsidRPr="00B67350">
        <w:rPr>
          <w:rFonts w:asciiTheme="minorHAnsi" w:hAnsiTheme="minorHAnsi"/>
        </w:rPr>
        <w:t>A Metric has a single Results Type association</w:t>
      </w:r>
      <w:r w:rsidR="00EC13F2">
        <w:rPr>
          <w:rFonts w:asciiTheme="minorHAnsi" w:hAnsiTheme="minorHAnsi"/>
        </w:rPr>
        <w:t>.  A</w:t>
      </w:r>
      <w:r w:rsidRPr="00B67350">
        <w:rPr>
          <w:rFonts w:asciiTheme="minorHAnsi" w:hAnsiTheme="minorHAnsi"/>
        </w:rPr>
        <w:t xml:space="preserve"> Results Type can be associated to more than one Metric.</w:t>
      </w:r>
    </w:p>
    <w:p w14:paraId="6E04C909" w14:textId="0BCB0AF3" w:rsidR="002D0CB2" w:rsidRPr="00B67350" w:rsidRDefault="002D0CB2" w:rsidP="002D0CB2">
      <w:pPr>
        <w:widowControl/>
        <w:numPr>
          <w:ilvl w:val="0"/>
          <w:numId w:val="32"/>
        </w:numPr>
        <w:tabs>
          <w:tab w:val="left" w:pos="5556"/>
        </w:tabs>
        <w:spacing w:before="0" w:after="0"/>
        <w:rPr>
          <w:rFonts w:asciiTheme="minorHAnsi" w:hAnsiTheme="minorHAnsi"/>
        </w:rPr>
      </w:pPr>
      <w:r w:rsidRPr="00B67350">
        <w:rPr>
          <w:rFonts w:asciiTheme="minorHAnsi" w:hAnsiTheme="minorHAnsi"/>
        </w:rPr>
        <w:t>A Metric has one or more Data Quality Framework Category associations</w:t>
      </w:r>
      <w:r w:rsidR="00EC13F2">
        <w:rPr>
          <w:rFonts w:asciiTheme="minorHAnsi" w:hAnsiTheme="minorHAnsi"/>
        </w:rPr>
        <w:t>.  A</w:t>
      </w:r>
      <w:r w:rsidRPr="00B67350">
        <w:rPr>
          <w:rFonts w:asciiTheme="minorHAnsi" w:hAnsiTheme="minorHAnsi"/>
        </w:rPr>
        <w:t xml:space="preserve"> Data Quality Framework Category can be associated to more than one Metric.</w:t>
      </w:r>
    </w:p>
    <w:p w14:paraId="48A156D4" w14:textId="6CA043F3" w:rsidR="002D0CB2" w:rsidRPr="00B67350" w:rsidRDefault="002D0CB2" w:rsidP="002D0CB2">
      <w:pPr>
        <w:widowControl/>
        <w:numPr>
          <w:ilvl w:val="0"/>
          <w:numId w:val="32"/>
        </w:numPr>
        <w:tabs>
          <w:tab w:val="left" w:pos="5556"/>
        </w:tabs>
        <w:spacing w:before="0" w:after="0"/>
        <w:rPr>
          <w:rFonts w:asciiTheme="minorHAnsi" w:hAnsiTheme="minorHAnsi"/>
        </w:rPr>
      </w:pPr>
      <w:r w:rsidRPr="00B67350">
        <w:rPr>
          <w:rFonts w:asciiTheme="minorHAnsi" w:hAnsiTheme="minorHAnsi"/>
        </w:rPr>
        <w:t>A Metric has one or more Domain associations</w:t>
      </w:r>
      <w:r w:rsidR="00EC13F2">
        <w:rPr>
          <w:rFonts w:asciiTheme="minorHAnsi" w:hAnsiTheme="minorHAnsi"/>
        </w:rPr>
        <w:t>.  A</w:t>
      </w:r>
      <w:r w:rsidRPr="00B67350">
        <w:rPr>
          <w:rFonts w:asciiTheme="minorHAnsi" w:hAnsiTheme="minorHAnsi"/>
        </w:rPr>
        <w:t xml:space="preserve"> </w:t>
      </w:r>
      <w:r w:rsidR="00EC13F2">
        <w:rPr>
          <w:rFonts w:asciiTheme="minorHAnsi" w:hAnsiTheme="minorHAnsi"/>
        </w:rPr>
        <w:t>d</w:t>
      </w:r>
      <w:r w:rsidRPr="00B67350">
        <w:rPr>
          <w:rFonts w:asciiTheme="minorHAnsi" w:hAnsiTheme="minorHAnsi"/>
        </w:rPr>
        <w:t>omain can be associated to more than one Metric.</w:t>
      </w:r>
    </w:p>
    <w:p w14:paraId="708CE6E4" w14:textId="1AD2FDD3" w:rsidR="002D0CB2" w:rsidRPr="00B67350" w:rsidRDefault="002D0CB2" w:rsidP="002D0CB2">
      <w:pPr>
        <w:widowControl/>
        <w:numPr>
          <w:ilvl w:val="0"/>
          <w:numId w:val="32"/>
        </w:numPr>
        <w:tabs>
          <w:tab w:val="left" w:pos="5556"/>
        </w:tabs>
        <w:spacing w:before="0" w:after="0"/>
        <w:rPr>
          <w:rFonts w:asciiTheme="minorHAnsi" w:hAnsiTheme="minorHAnsi"/>
        </w:rPr>
      </w:pPr>
      <w:r w:rsidRPr="00B67350">
        <w:rPr>
          <w:rFonts w:asciiTheme="minorHAnsi" w:hAnsiTheme="minorHAnsi"/>
        </w:rPr>
        <w:t>A Metric has zero or more Measure Metadata associations</w:t>
      </w:r>
      <w:r w:rsidR="00EC13F2">
        <w:rPr>
          <w:rFonts w:asciiTheme="minorHAnsi" w:hAnsiTheme="minorHAnsi"/>
        </w:rPr>
        <w:t>.</w:t>
      </w:r>
      <w:r w:rsidRPr="00B67350">
        <w:rPr>
          <w:rFonts w:asciiTheme="minorHAnsi" w:hAnsiTheme="minorHAnsi"/>
        </w:rPr>
        <w:t xml:space="preserve"> Measure Metadata must be associated to a Metric.</w:t>
      </w:r>
    </w:p>
    <w:p w14:paraId="6882BDE6" w14:textId="106E1686" w:rsidR="002D0CB2" w:rsidRPr="00B67350" w:rsidRDefault="002D0CB2" w:rsidP="002D0CB2">
      <w:pPr>
        <w:widowControl/>
        <w:numPr>
          <w:ilvl w:val="0"/>
          <w:numId w:val="32"/>
        </w:numPr>
        <w:tabs>
          <w:tab w:val="left" w:pos="5556"/>
        </w:tabs>
        <w:spacing w:before="0" w:after="0"/>
        <w:rPr>
          <w:rFonts w:asciiTheme="minorHAnsi" w:hAnsiTheme="minorHAnsi"/>
        </w:rPr>
      </w:pPr>
      <w:r w:rsidRPr="00B67350">
        <w:rPr>
          <w:rFonts w:asciiTheme="minorHAnsi" w:hAnsiTheme="minorHAnsi"/>
        </w:rPr>
        <w:t>A Metric has zero or more Document associations</w:t>
      </w:r>
      <w:r w:rsidR="00EC13F2">
        <w:rPr>
          <w:rFonts w:asciiTheme="minorHAnsi" w:hAnsiTheme="minorHAnsi"/>
        </w:rPr>
        <w:t>.  A d</w:t>
      </w:r>
      <w:r w:rsidRPr="00B67350">
        <w:rPr>
          <w:rFonts w:asciiTheme="minorHAnsi" w:hAnsiTheme="minorHAnsi"/>
        </w:rPr>
        <w:t>ocument must be associated to an entity.</w:t>
      </w:r>
    </w:p>
    <w:p w14:paraId="7ABC112B" w14:textId="77777777" w:rsidR="002D0CB2" w:rsidRDefault="002D0CB2" w:rsidP="002D0CB2">
      <w:pPr>
        <w:tabs>
          <w:tab w:val="left" w:pos="5556"/>
        </w:tabs>
        <w:spacing w:before="0"/>
        <w:rPr>
          <w:rFonts w:asciiTheme="minorHAnsi" w:hAnsiTheme="minorHAnsi"/>
          <w:b/>
        </w:rPr>
      </w:pPr>
    </w:p>
    <w:p w14:paraId="1BEB9F0D" w14:textId="77777777" w:rsidR="002D0CB2" w:rsidRDefault="002D0CB2" w:rsidP="002D0CB2">
      <w:pPr>
        <w:tabs>
          <w:tab w:val="left" w:pos="5556"/>
        </w:tabs>
        <w:spacing w:before="0"/>
        <w:rPr>
          <w:rFonts w:asciiTheme="minorHAnsi" w:hAnsiTheme="minorHAnsi"/>
          <w:b/>
        </w:rPr>
      </w:pPr>
      <w:r>
        <w:rPr>
          <w:noProof/>
        </w:rPr>
        <w:lastRenderedPageBreak/>
        <w:drawing>
          <wp:inline distT="0" distB="0" distL="0" distR="0" wp14:anchorId="25745D35" wp14:editId="7C287F56">
            <wp:extent cx="5722620" cy="1920240"/>
            <wp:effectExtent l="0" t="0" r="0" b="3810"/>
            <wp:docPr id="6" name="Picture 6" descr="https://popmednet.atlassian.net/wiki/download/attachments/952074425/Measure%20ER.png?version=1&amp;modificationDate=1571426853050&amp;cacheVersion=1&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popmednet.atlassian.net/wiki/download/attachments/952074425/Measure%20ER.png?version=1&amp;modificationDate=1571426853050&amp;cacheVersion=1&amp;api=v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2620" cy="1920240"/>
                    </a:xfrm>
                    <a:prstGeom prst="rect">
                      <a:avLst/>
                    </a:prstGeom>
                    <a:noFill/>
                    <a:ln>
                      <a:noFill/>
                    </a:ln>
                  </pic:spPr>
                </pic:pic>
              </a:graphicData>
            </a:graphic>
          </wp:inline>
        </w:drawing>
      </w:r>
    </w:p>
    <w:p w14:paraId="39417616" w14:textId="23AB4D8F" w:rsidR="002D0CB2" w:rsidRDefault="002D0CB2" w:rsidP="002D0CB2">
      <w:pPr>
        <w:tabs>
          <w:tab w:val="left" w:pos="5556"/>
        </w:tabs>
        <w:spacing w:before="0"/>
        <w:rPr>
          <w:rFonts w:asciiTheme="minorHAnsi" w:hAnsiTheme="minorHAnsi"/>
          <w:b/>
        </w:rPr>
      </w:pPr>
      <w:r>
        <w:rPr>
          <w:rFonts w:asciiTheme="minorHAnsi" w:hAnsiTheme="minorHAnsi"/>
          <w:b/>
        </w:rPr>
        <w:t xml:space="preserve">Figure </w:t>
      </w:r>
      <w:r w:rsidR="00755CE7">
        <w:rPr>
          <w:rFonts w:asciiTheme="minorHAnsi" w:hAnsiTheme="minorHAnsi"/>
          <w:b/>
        </w:rPr>
        <w:t>2</w:t>
      </w:r>
      <w:r>
        <w:rPr>
          <w:rFonts w:asciiTheme="minorHAnsi" w:hAnsiTheme="minorHAnsi"/>
          <w:b/>
        </w:rPr>
        <w:t>. Measure Metadata Entity</w:t>
      </w:r>
    </w:p>
    <w:p w14:paraId="1F5C04F5" w14:textId="77777777" w:rsidR="002D0CB2" w:rsidRPr="00B67350" w:rsidRDefault="002D0CB2" w:rsidP="002D0CB2">
      <w:pPr>
        <w:widowControl/>
        <w:numPr>
          <w:ilvl w:val="0"/>
          <w:numId w:val="33"/>
        </w:numPr>
        <w:tabs>
          <w:tab w:val="left" w:pos="5556"/>
        </w:tabs>
        <w:spacing w:before="0" w:after="0"/>
        <w:rPr>
          <w:rFonts w:asciiTheme="minorHAnsi" w:hAnsiTheme="minorHAnsi"/>
        </w:rPr>
      </w:pPr>
      <w:r w:rsidRPr="00B67350">
        <w:rPr>
          <w:rFonts w:asciiTheme="minorHAnsi" w:hAnsiTheme="minorHAnsi"/>
        </w:rPr>
        <w:t>Measure metadata represents the metadata about a collection of measures.</w:t>
      </w:r>
    </w:p>
    <w:p w14:paraId="2836F21D" w14:textId="2499D60C" w:rsidR="002D0CB2" w:rsidRPr="00B67350" w:rsidRDefault="002D0CB2" w:rsidP="002D0CB2">
      <w:pPr>
        <w:widowControl/>
        <w:numPr>
          <w:ilvl w:val="0"/>
          <w:numId w:val="33"/>
        </w:numPr>
        <w:tabs>
          <w:tab w:val="left" w:pos="5556"/>
        </w:tabs>
        <w:spacing w:before="0" w:after="0"/>
        <w:rPr>
          <w:rFonts w:asciiTheme="minorHAnsi" w:hAnsiTheme="minorHAnsi"/>
        </w:rPr>
      </w:pPr>
      <w:r w:rsidRPr="00B67350">
        <w:rPr>
          <w:rFonts w:asciiTheme="minorHAnsi" w:hAnsiTheme="minorHAnsi"/>
        </w:rPr>
        <w:t>Measure metadata must be associated to a single Metric</w:t>
      </w:r>
      <w:r w:rsidR="00EC13F2">
        <w:rPr>
          <w:rFonts w:asciiTheme="minorHAnsi" w:hAnsiTheme="minorHAnsi"/>
        </w:rPr>
        <w:t>.</w:t>
      </w:r>
      <w:r w:rsidRPr="00B67350">
        <w:rPr>
          <w:rFonts w:asciiTheme="minorHAnsi" w:hAnsiTheme="minorHAnsi"/>
        </w:rPr>
        <w:t xml:space="preserve"> </w:t>
      </w:r>
      <w:r w:rsidR="00EC13F2">
        <w:rPr>
          <w:rFonts w:asciiTheme="minorHAnsi" w:hAnsiTheme="minorHAnsi"/>
        </w:rPr>
        <w:t>A</w:t>
      </w:r>
      <w:r w:rsidRPr="00B67350">
        <w:rPr>
          <w:rFonts w:asciiTheme="minorHAnsi" w:hAnsiTheme="minorHAnsi"/>
        </w:rPr>
        <w:t xml:space="preserve"> Metric can be associated to more than one Measure metadata.</w:t>
      </w:r>
    </w:p>
    <w:p w14:paraId="5EF30478" w14:textId="12EAB9B7" w:rsidR="002D0CB2" w:rsidRPr="00B67350" w:rsidRDefault="002D0CB2" w:rsidP="002D0CB2">
      <w:pPr>
        <w:widowControl/>
        <w:numPr>
          <w:ilvl w:val="0"/>
          <w:numId w:val="33"/>
        </w:numPr>
        <w:tabs>
          <w:tab w:val="left" w:pos="5556"/>
        </w:tabs>
        <w:spacing w:before="0" w:after="0"/>
        <w:rPr>
          <w:rFonts w:asciiTheme="minorHAnsi" w:hAnsiTheme="minorHAnsi"/>
        </w:rPr>
      </w:pPr>
      <w:r w:rsidRPr="00B67350">
        <w:rPr>
          <w:rFonts w:asciiTheme="minorHAnsi" w:hAnsiTheme="minorHAnsi"/>
        </w:rPr>
        <w:t>Measure metadata must be associated to a single Results Type</w:t>
      </w:r>
      <w:r w:rsidR="00EC13F2">
        <w:rPr>
          <w:rFonts w:asciiTheme="minorHAnsi" w:hAnsiTheme="minorHAnsi"/>
        </w:rPr>
        <w:t>.  A</w:t>
      </w:r>
      <w:r w:rsidRPr="00B67350">
        <w:rPr>
          <w:rFonts w:asciiTheme="minorHAnsi" w:hAnsiTheme="minorHAnsi"/>
        </w:rPr>
        <w:t xml:space="preserve"> Results Type can be associated to more than one Measure metadata.</w:t>
      </w:r>
    </w:p>
    <w:p w14:paraId="2BFF69CE" w14:textId="05A5E114" w:rsidR="002D0CB2" w:rsidRPr="00B67350" w:rsidRDefault="002D0CB2" w:rsidP="002D0CB2">
      <w:pPr>
        <w:widowControl/>
        <w:numPr>
          <w:ilvl w:val="0"/>
          <w:numId w:val="33"/>
        </w:numPr>
        <w:tabs>
          <w:tab w:val="left" w:pos="5556"/>
        </w:tabs>
        <w:spacing w:before="0" w:after="0"/>
        <w:rPr>
          <w:rFonts w:asciiTheme="minorHAnsi" w:hAnsiTheme="minorHAnsi"/>
        </w:rPr>
      </w:pPr>
      <w:r w:rsidRPr="00B67350">
        <w:rPr>
          <w:rFonts w:asciiTheme="minorHAnsi" w:hAnsiTheme="minorHAnsi"/>
        </w:rPr>
        <w:t>Measure metadata is associated to more than one Measure</w:t>
      </w:r>
      <w:r w:rsidR="00EC13F2">
        <w:rPr>
          <w:rFonts w:asciiTheme="minorHAnsi" w:hAnsiTheme="minorHAnsi"/>
        </w:rPr>
        <w:t>.  A</w:t>
      </w:r>
      <w:r w:rsidRPr="00B67350">
        <w:rPr>
          <w:rFonts w:asciiTheme="minorHAnsi" w:hAnsiTheme="minorHAnsi"/>
        </w:rPr>
        <w:t xml:space="preserve"> Measure must be associated to a single Measure metadata.</w:t>
      </w:r>
    </w:p>
    <w:p w14:paraId="008AC122" w14:textId="77777777" w:rsidR="002D0CB2" w:rsidRPr="00B67350" w:rsidRDefault="002D0CB2" w:rsidP="002D0CB2">
      <w:pPr>
        <w:widowControl/>
        <w:numPr>
          <w:ilvl w:val="0"/>
          <w:numId w:val="33"/>
        </w:numPr>
        <w:tabs>
          <w:tab w:val="left" w:pos="5556"/>
        </w:tabs>
        <w:spacing w:before="0" w:after="0"/>
        <w:rPr>
          <w:rFonts w:asciiTheme="minorHAnsi" w:hAnsiTheme="minorHAnsi"/>
        </w:rPr>
      </w:pPr>
      <w:r w:rsidRPr="00B67350">
        <w:rPr>
          <w:rFonts w:asciiTheme="minorHAnsi" w:hAnsiTheme="minorHAnsi"/>
        </w:rPr>
        <w:t>Measure metadata must be associated to a single User representing who submitted the measure data. A User can be associated to more than one Measure metadata as the submitter.</w:t>
      </w:r>
    </w:p>
    <w:p w14:paraId="661FD8CA" w14:textId="77777777" w:rsidR="002D0CB2" w:rsidRPr="00B67350" w:rsidRDefault="002D0CB2" w:rsidP="002D0CB2">
      <w:pPr>
        <w:widowControl/>
        <w:numPr>
          <w:ilvl w:val="0"/>
          <w:numId w:val="33"/>
        </w:numPr>
        <w:tabs>
          <w:tab w:val="left" w:pos="5556"/>
        </w:tabs>
        <w:spacing w:before="0" w:after="0"/>
        <w:rPr>
          <w:rFonts w:asciiTheme="minorHAnsi" w:hAnsiTheme="minorHAnsi"/>
        </w:rPr>
      </w:pPr>
      <w:r w:rsidRPr="00B67350">
        <w:rPr>
          <w:rFonts w:asciiTheme="minorHAnsi" w:hAnsiTheme="minorHAnsi"/>
        </w:rPr>
        <w:t>Measure metadata may have an association to a single User representing who suspended the measure data. A User can be associated to more than one Measure metadata as the suspender.</w:t>
      </w:r>
    </w:p>
    <w:p w14:paraId="6ECCBA5D" w14:textId="7C0B5653" w:rsidR="002D0CB2" w:rsidRPr="00B67350" w:rsidRDefault="00755CE7" w:rsidP="00755CE7">
      <w:pPr>
        <w:pStyle w:val="Heading2"/>
      </w:pPr>
      <w:bookmarkStart w:id="22" w:name="_Entity_details"/>
      <w:bookmarkStart w:id="23" w:name="_Toc27738358"/>
      <w:bookmarkEnd w:id="22"/>
      <w:r>
        <w:t>Entity details</w:t>
      </w:r>
      <w:bookmarkEnd w:id="23"/>
    </w:p>
    <w:tbl>
      <w:tblPr>
        <w:tblStyle w:val="TableGrid"/>
        <w:tblW w:w="9350" w:type="dxa"/>
        <w:tblInd w:w="607" w:type="dxa"/>
        <w:tblLook w:val="04A0" w:firstRow="1" w:lastRow="0" w:firstColumn="1" w:lastColumn="0" w:noHBand="0" w:noVBand="1"/>
      </w:tblPr>
      <w:tblGrid>
        <w:gridCol w:w="1705"/>
        <w:gridCol w:w="7645"/>
      </w:tblGrid>
      <w:tr w:rsidR="002D0CB2" w14:paraId="192FF016" w14:textId="77777777" w:rsidTr="00C0202A">
        <w:tc>
          <w:tcPr>
            <w:tcW w:w="1705" w:type="dxa"/>
            <w:shd w:val="clear" w:color="auto" w:fill="002060"/>
          </w:tcPr>
          <w:p w14:paraId="3F166630" w14:textId="77777777" w:rsidR="002D0CB2" w:rsidRPr="00C0202A" w:rsidRDefault="002D0CB2" w:rsidP="00647442">
            <w:r w:rsidRPr="00C0202A">
              <w:t>Entity</w:t>
            </w:r>
          </w:p>
        </w:tc>
        <w:tc>
          <w:tcPr>
            <w:tcW w:w="7645" w:type="dxa"/>
            <w:shd w:val="clear" w:color="auto" w:fill="002060"/>
          </w:tcPr>
          <w:p w14:paraId="595B2890" w14:textId="77777777" w:rsidR="002D0CB2" w:rsidRPr="00C0202A" w:rsidRDefault="002D0CB2" w:rsidP="00647442">
            <w:r w:rsidRPr="00C0202A">
              <w:t>Details</w:t>
            </w:r>
          </w:p>
        </w:tc>
      </w:tr>
      <w:tr w:rsidR="002D0CB2" w14:paraId="6401D0A6" w14:textId="77777777" w:rsidTr="00755CE7">
        <w:tc>
          <w:tcPr>
            <w:tcW w:w="1705" w:type="dxa"/>
          </w:tcPr>
          <w:p w14:paraId="5F1A3250" w14:textId="77777777" w:rsidR="002D0CB2" w:rsidRDefault="002D0CB2" w:rsidP="00647442">
            <w:r>
              <w:t>User</w:t>
            </w:r>
          </w:p>
        </w:tc>
        <w:tc>
          <w:tcPr>
            <w:tcW w:w="7645" w:type="dxa"/>
          </w:tcPr>
          <w:p w14:paraId="0B091B5B" w14:textId="77777777" w:rsidR="002D0CB2" w:rsidRPr="00F92A8B" w:rsidRDefault="002D0CB2" w:rsidP="002D0CB2">
            <w:pPr>
              <w:widowControl/>
              <w:numPr>
                <w:ilvl w:val="0"/>
                <w:numId w:val="34"/>
              </w:numPr>
              <w:tabs>
                <w:tab w:val="num" w:pos="360"/>
                <w:tab w:val="left" w:pos="5556"/>
              </w:tabs>
              <w:spacing w:before="0" w:after="0"/>
              <w:ind w:left="360"/>
              <w:rPr>
                <w:rFonts w:asciiTheme="minorHAnsi" w:hAnsiTheme="minorHAnsi"/>
              </w:rPr>
            </w:pPr>
            <w:r w:rsidRPr="00F92A8B">
              <w:rPr>
                <w:rFonts w:asciiTheme="minorHAnsi" w:hAnsiTheme="minorHAnsi"/>
              </w:rPr>
              <w:t>Represents a "person"</w:t>
            </w:r>
          </w:p>
          <w:p w14:paraId="776B21EF" w14:textId="77777777" w:rsidR="002D0CB2" w:rsidRPr="001E13AA" w:rsidRDefault="002D0CB2" w:rsidP="002D0CB2">
            <w:pPr>
              <w:widowControl/>
              <w:numPr>
                <w:ilvl w:val="0"/>
                <w:numId w:val="34"/>
              </w:numPr>
              <w:tabs>
                <w:tab w:val="clear" w:pos="720"/>
                <w:tab w:val="num" w:pos="360"/>
                <w:tab w:val="left" w:pos="5556"/>
              </w:tabs>
              <w:spacing w:before="0" w:after="0"/>
              <w:ind w:left="360"/>
              <w:rPr>
                <w:rFonts w:asciiTheme="minorHAnsi" w:hAnsiTheme="minorHAnsi"/>
              </w:rPr>
            </w:pPr>
            <w:r w:rsidRPr="00F92A8B">
              <w:rPr>
                <w:rFonts w:asciiTheme="minorHAnsi" w:hAnsiTheme="minorHAnsi"/>
              </w:rPr>
              <w:t>Requires a UserName, optionally: a first and last name, email address, phone number, and associated organization name</w:t>
            </w:r>
          </w:p>
        </w:tc>
      </w:tr>
      <w:tr w:rsidR="002D0CB2" w14:paraId="0953A9F4" w14:textId="77777777" w:rsidTr="00755CE7">
        <w:tc>
          <w:tcPr>
            <w:tcW w:w="1705" w:type="dxa"/>
          </w:tcPr>
          <w:p w14:paraId="34AE4FD7" w14:textId="77777777" w:rsidR="002D0CB2" w:rsidRDefault="002D0CB2" w:rsidP="00647442">
            <w:r>
              <w:t>Results type</w:t>
            </w:r>
          </w:p>
        </w:tc>
        <w:tc>
          <w:tcPr>
            <w:tcW w:w="7645" w:type="dxa"/>
          </w:tcPr>
          <w:p w14:paraId="1E39B549" w14:textId="77777777" w:rsidR="002D0CB2" w:rsidRPr="00F92A8B" w:rsidRDefault="002D0CB2" w:rsidP="002D0CB2">
            <w:pPr>
              <w:widowControl/>
              <w:numPr>
                <w:ilvl w:val="0"/>
                <w:numId w:val="35"/>
              </w:numPr>
              <w:tabs>
                <w:tab w:val="clear" w:pos="720"/>
                <w:tab w:val="num" w:pos="360"/>
                <w:tab w:val="left" w:pos="5556"/>
              </w:tabs>
              <w:spacing w:before="0" w:after="0"/>
              <w:ind w:left="360"/>
              <w:rPr>
                <w:rFonts w:asciiTheme="minorHAnsi" w:hAnsiTheme="minorHAnsi"/>
              </w:rPr>
            </w:pPr>
            <w:r w:rsidRPr="00F92A8B">
              <w:rPr>
                <w:rFonts w:asciiTheme="minorHAnsi" w:hAnsiTheme="minorHAnsi"/>
              </w:rPr>
              <w:t>Indicates the Results Type of a Metric, and/or Measure</w:t>
            </w:r>
          </w:p>
          <w:p w14:paraId="26EC849E" w14:textId="77777777" w:rsidR="002D0CB2" w:rsidRPr="00F92A8B" w:rsidRDefault="002D0CB2" w:rsidP="002D0CB2">
            <w:pPr>
              <w:widowControl/>
              <w:numPr>
                <w:ilvl w:val="0"/>
                <w:numId w:val="35"/>
              </w:numPr>
              <w:tabs>
                <w:tab w:val="clear" w:pos="720"/>
                <w:tab w:val="num" w:pos="360"/>
                <w:tab w:val="left" w:pos="5556"/>
              </w:tabs>
              <w:spacing w:before="0" w:after="0"/>
              <w:ind w:left="360"/>
              <w:rPr>
                <w:rFonts w:asciiTheme="minorHAnsi" w:hAnsiTheme="minorHAnsi"/>
              </w:rPr>
            </w:pPr>
            <w:r w:rsidRPr="00F92A8B">
              <w:rPr>
                <w:rFonts w:asciiTheme="minorHAnsi" w:hAnsiTheme="minorHAnsi"/>
              </w:rPr>
              <w:t>Comprised of a display title</w:t>
            </w:r>
          </w:p>
          <w:p w14:paraId="5AA865BB" w14:textId="77777777" w:rsidR="002D0CB2" w:rsidRPr="001E13AA" w:rsidRDefault="002D0CB2" w:rsidP="002D0CB2">
            <w:pPr>
              <w:widowControl/>
              <w:numPr>
                <w:ilvl w:val="0"/>
                <w:numId w:val="35"/>
              </w:numPr>
              <w:tabs>
                <w:tab w:val="clear" w:pos="720"/>
                <w:tab w:val="num" w:pos="360"/>
                <w:tab w:val="left" w:pos="5556"/>
              </w:tabs>
              <w:spacing w:before="0" w:after="0"/>
              <w:ind w:left="360"/>
              <w:rPr>
                <w:rFonts w:asciiTheme="minorHAnsi" w:hAnsiTheme="minorHAnsi"/>
              </w:rPr>
            </w:pPr>
            <w:r w:rsidRPr="00F92A8B">
              <w:rPr>
                <w:rFonts w:asciiTheme="minorHAnsi" w:hAnsiTheme="minorHAnsi"/>
              </w:rPr>
              <w:t>Can be associated with many Metrics</w:t>
            </w:r>
          </w:p>
        </w:tc>
      </w:tr>
      <w:tr w:rsidR="002D0CB2" w14:paraId="04B73F7C" w14:textId="77777777" w:rsidTr="00755CE7">
        <w:tc>
          <w:tcPr>
            <w:tcW w:w="1705" w:type="dxa"/>
          </w:tcPr>
          <w:p w14:paraId="69ABA225" w14:textId="77777777" w:rsidR="002D0CB2" w:rsidRDefault="002D0CB2" w:rsidP="00647442">
            <w:r>
              <w:t>Data Quality Framework Category</w:t>
            </w:r>
          </w:p>
        </w:tc>
        <w:tc>
          <w:tcPr>
            <w:tcW w:w="7645" w:type="dxa"/>
          </w:tcPr>
          <w:p w14:paraId="78786198" w14:textId="77777777" w:rsidR="002D0CB2" w:rsidRPr="00F92A8B" w:rsidRDefault="002D0CB2" w:rsidP="002D0CB2">
            <w:pPr>
              <w:widowControl/>
              <w:numPr>
                <w:ilvl w:val="0"/>
                <w:numId w:val="36"/>
              </w:numPr>
              <w:tabs>
                <w:tab w:val="clear" w:pos="720"/>
                <w:tab w:val="num" w:pos="360"/>
                <w:tab w:val="left" w:pos="5556"/>
              </w:tabs>
              <w:spacing w:before="0" w:after="0"/>
              <w:ind w:left="360"/>
              <w:rPr>
                <w:rFonts w:asciiTheme="minorHAnsi" w:hAnsiTheme="minorHAnsi"/>
              </w:rPr>
            </w:pPr>
            <w:r w:rsidRPr="00F92A8B">
              <w:rPr>
                <w:rFonts w:asciiTheme="minorHAnsi" w:hAnsiTheme="minorHAnsi"/>
              </w:rPr>
              <w:t>Indicates the category a Metric could be classified as</w:t>
            </w:r>
          </w:p>
          <w:p w14:paraId="3D450399" w14:textId="77777777" w:rsidR="002D0CB2" w:rsidRPr="00F92A8B" w:rsidRDefault="002D0CB2" w:rsidP="002D0CB2">
            <w:pPr>
              <w:widowControl/>
              <w:numPr>
                <w:ilvl w:val="1"/>
                <w:numId w:val="36"/>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The category classifications are based on definitions defined by the Khan framework</w:t>
            </w:r>
            <w:r>
              <w:rPr>
                <w:rFonts w:asciiTheme="minorHAnsi" w:hAnsiTheme="minorHAnsi"/>
              </w:rPr>
              <w:t>.</w:t>
            </w:r>
          </w:p>
          <w:p w14:paraId="1BA7D655" w14:textId="77777777" w:rsidR="002D0CB2" w:rsidRPr="00F92A8B" w:rsidRDefault="002D0CB2" w:rsidP="002D0CB2">
            <w:pPr>
              <w:widowControl/>
              <w:numPr>
                <w:ilvl w:val="0"/>
                <w:numId w:val="36"/>
              </w:numPr>
              <w:tabs>
                <w:tab w:val="clear" w:pos="720"/>
                <w:tab w:val="num" w:pos="360"/>
                <w:tab w:val="left" w:pos="5556"/>
              </w:tabs>
              <w:spacing w:before="0" w:after="0"/>
              <w:ind w:left="360"/>
              <w:rPr>
                <w:rFonts w:asciiTheme="minorHAnsi" w:hAnsiTheme="minorHAnsi"/>
              </w:rPr>
            </w:pPr>
            <w:r w:rsidRPr="00F92A8B">
              <w:rPr>
                <w:rFonts w:asciiTheme="minorHAnsi" w:hAnsiTheme="minorHAnsi"/>
              </w:rPr>
              <w:t>Comprised of a Title and optional Sub-category</w:t>
            </w:r>
          </w:p>
          <w:p w14:paraId="10D634E0" w14:textId="77777777" w:rsidR="002D0CB2" w:rsidRPr="001E13AA" w:rsidRDefault="002D0CB2" w:rsidP="002D0CB2">
            <w:pPr>
              <w:widowControl/>
              <w:numPr>
                <w:ilvl w:val="0"/>
                <w:numId w:val="36"/>
              </w:numPr>
              <w:tabs>
                <w:tab w:val="clear" w:pos="720"/>
                <w:tab w:val="num" w:pos="360"/>
                <w:tab w:val="left" w:pos="5556"/>
              </w:tabs>
              <w:spacing w:before="0" w:after="0"/>
              <w:ind w:left="360"/>
              <w:rPr>
                <w:rFonts w:asciiTheme="minorHAnsi" w:hAnsiTheme="minorHAnsi"/>
              </w:rPr>
            </w:pPr>
            <w:r w:rsidRPr="00F92A8B">
              <w:rPr>
                <w:rFonts w:asciiTheme="minorHAnsi" w:hAnsiTheme="minorHAnsi"/>
              </w:rPr>
              <w:t>Can be associated with many Metrics</w:t>
            </w:r>
          </w:p>
        </w:tc>
      </w:tr>
      <w:tr w:rsidR="002D0CB2" w14:paraId="43BBCC92" w14:textId="77777777" w:rsidTr="00755CE7">
        <w:tc>
          <w:tcPr>
            <w:tcW w:w="1705" w:type="dxa"/>
          </w:tcPr>
          <w:p w14:paraId="050B1DD1" w14:textId="77777777" w:rsidR="002D0CB2" w:rsidRDefault="002D0CB2" w:rsidP="00647442">
            <w:r>
              <w:t>Domain</w:t>
            </w:r>
          </w:p>
        </w:tc>
        <w:tc>
          <w:tcPr>
            <w:tcW w:w="7645" w:type="dxa"/>
          </w:tcPr>
          <w:p w14:paraId="16837D05" w14:textId="77777777" w:rsidR="002D0CB2" w:rsidRPr="00F92A8B" w:rsidRDefault="002D0CB2" w:rsidP="002D0CB2">
            <w:pPr>
              <w:widowControl/>
              <w:numPr>
                <w:ilvl w:val="0"/>
                <w:numId w:val="37"/>
              </w:numPr>
              <w:tabs>
                <w:tab w:val="clear" w:pos="720"/>
                <w:tab w:val="num" w:pos="360"/>
                <w:tab w:val="left" w:pos="5556"/>
              </w:tabs>
              <w:spacing w:before="0" w:after="0"/>
              <w:ind w:left="360"/>
              <w:rPr>
                <w:rFonts w:asciiTheme="minorHAnsi" w:hAnsiTheme="minorHAnsi"/>
              </w:rPr>
            </w:pPr>
            <w:r w:rsidRPr="00F92A8B">
              <w:rPr>
                <w:rFonts w:asciiTheme="minorHAnsi" w:hAnsiTheme="minorHAnsi"/>
              </w:rPr>
              <w:t>Indicates the domain a Metric belongs to</w:t>
            </w:r>
          </w:p>
          <w:p w14:paraId="4D5FF518" w14:textId="77777777" w:rsidR="002D0CB2" w:rsidRPr="00F92A8B" w:rsidRDefault="002D0CB2" w:rsidP="002D0CB2">
            <w:pPr>
              <w:widowControl/>
              <w:numPr>
                <w:ilvl w:val="1"/>
                <w:numId w:val="37"/>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A domain is comprised of a title.</w:t>
            </w:r>
          </w:p>
          <w:p w14:paraId="754A701C" w14:textId="77777777" w:rsidR="002D0CB2" w:rsidRPr="001E13AA" w:rsidRDefault="002D0CB2" w:rsidP="002D0CB2">
            <w:pPr>
              <w:widowControl/>
              <w:numPr>
                <w:ilvl w:val="0"/>
                <w:numId w:val="37"/>
              </w:numPr>
              <w:tabs>
                <w:tab w:val="clear" w:pos="720"/>
                <w:tab w:val="num" w:pos="360"/>
                <w:tab w:val="left" w:pos="5556"/>
              </w:tabs>
              <w:spacing w:before="0" w:after="0"/>
              <w:ind w:left="360"/>
              <w:rPr>
                <w:rFonts w:asciiTheme="minorHAnsi" w:hAnsiTheme="minorHAnsi"/>
              </w:rPr>
            </w:pPr>
            <w:r w:rsidRPr="00F92A8B">
              <w:rPr>
                <w:rFonts w:asciiTheme="minorHAnsi" w:hAnsiTheme="minorHAnsi"/>
              </w:rPr>
              <w:t>Can be associated with many Metrics</w:t>
            </w:r>
          </w:p>
        </w:tc>
      </w:tr>
      <w:tr w:rsidR="002D0CB2" w14:paraId="00233F00" w14:textId="77777777" w:rsidTr="00755CE7">
        <w:tc>
          <w:tcPr>
            <w:tcW w:w="1705" w:type="dxa"/>
          </w:tcPr>
          <w:p w14:paraId="16A3D42F" w14:textId="77777777" w:rsidR="002D0CB2" w:rsidRDefault="002D0CB2" w:rsidP="00647442">
            <w:r>
              <w:t>Metric status</w:t>
            </w:r>
          </w:p>
        </w:tc>
        <w:tc>
          <w:tcPr>
            <w:tcW w:w="7645" w:type="dxa"/>
          </w:tcPr>
          <w:p w14:paraId="260FCC11" w14:textId="77777777" w:rsidR="002D0CB2" w:rsidRPr="00F92A8B" w:rsidRDefault="002D0CB2" w:rsidP="002D0CB2">
            <w:pPr>
              <w:widowControl/>
              <w:numPr>
                <w:ilvl w:val="0"/>
                <w:numId w:val="38"/>
              </w:numPr>
              <w:tabs>
                <w:tab w:val="num" w:pos="360"/>
                <w:tab w:val="left" w:pos="5556"/>
              </w:tabs>
              <w:spacing w:before="0" w:after="0"/>
              <w:ind w:left="360"/>
              <w:rPr>
                <w:rFonts w:asciiTheme="minorHAnsi" w:hAnsiTheme="minorHAnsi"/>
              </w:rPr>
            </w:pPr>
            <w:r w:rsidRPr="00F92A8B">
              <w:rPr>
                <w:rFonts w:asciiTheme="minorHAnsi" w:hAnsiTheme="minorHAnsi"/>
              </w:rPr>
              <w:t>The definition of a status a Metric can be assigned</w:t>
            </w:r>
          </w:p>
          <w:p w14:paraId="47147C78" w14:textId="77777777" w:rsidR="002D0CB2" w:rsidRPr="00F92A8B" w:rsidRDefault="002D0CB2" w:rsidP="002D0CB2">
            <w:pPr>
              <w:widowControl/>
              <w:numPr>
                <w:ilvl w:val="1"/>
                <w:numId w:val="38"/>
              </w:numPr>
              <w:tabs>
                <w:tab w:val="clear" w:pos="1440"/>
                <w:tab w:val="num" w:pos="720"/>
                <w:tab w:val="num" w:pos="1080"/>
                <w:tab w:val="left" w:pos="5556"/>
              </w:tabs>
              <w:spacing w:before="0" w:after="0"/>
              <w:ind w:left="1080"/>
              <w:rPr>
                <w:rFonts w:asciiTheme="minorHAnsi" w:hAnsiTheme="minorHAnsi"/>
              </w:rPr>
            </w:pPr>
            <w:r w:rsidRPr="00F92A8B">
              <w:rPr>
                <w:rFonts w:asciiTheme="minorHAnsi" w:hAnsiTheme="minorHAnsi"/>
              </w:rPr>
              <w:t>Comprise</w:t>
            </w:r>
            <w:r>
              <w:rPr>
                <w:rFonts w:asciiTheme="minorHAnsi" w:hAnsiTheme="minorHAnsi"/>
              </w:rPr>
              <w:t>d</w:t>
            </w:r>
            <w:r w:rsidRPr="00F92A8B">
              <w:rPr>
                <w:rFonts w:asciiTheme="minorHAnsi" w:hAnsiTheme="minorHAnsi"/>
              </w:rPr>
              <w:t xml:space="preserve"> of a title, an access level, a logical order value, and if editing of the Metric is allowed while in the status</w:t>
            </w:r>
          </w:p>
          <w:p w14:paraId="77F7EEB1" w14:textId="77777777" w:rsidR="002D0CB2" w:rsidRPr="00F92A8B" w:rsidRDefault="002D0CB2" w:rsidP="002D0CB2">
            <w:pPr>
              <w:widowControl/>
              <w:numPr>
                <w:ilvl w:val="0"/>
                <w:numId w:val="38"/>
              </w:numPr>
              <w:tabs>
                <w:tab w:val="num" w:pos="360"/>
                <w:tab w:val="left" w:pos="5556"/>
              </w:tabs>
              <w:spacing w:before="0" w:after="0"/>
              <w:ind w:left="360"/>
              <w:rPr>
                <w:rFonts w:asciiTheme="minorHAnsi" w:hAnsiTheme="minorHAnsi"/>
              </w:rPr>
            </w:pPr>
            <w:r w:rsidRPr="00F92A8B">
              <w:rPr>
                <w:rFonts w:asciiTheme="minorHAnsi" w:hAnsiTheme="minorHAnsi"/>
              </w:rPr>
              <w:lastRenderedPageBreak/>
              <w:t>The access levels define which users have access to a Metric, and are comprised of the following values:</w:t>
            </w:r>
          </w:p>
          <w:p w14:paraId="7D8CFA1A" w14:textId="77777777" w:rsidR="002D0CB2" w:rsidRPr="00F92A8B" w:rsidRDefault="002D0CB2" w:rsidP="002D0CB2">
            <w:pPr>
              <w:widowControl/>
              <w:numPr>
                <w:ilvl w:val="1"/>
                <w:numId w:val="38"/>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None = no access level specified</w:t>
            </w:r>
          </w:p>
          <w:p w14:paraId="2463B6C0" w14:textId="77777777" w:rsidR="002D0CB2" w:rsidRPr="00F92A8B" w:rsidRDefault="002D0CB2" w:rsidP="002D0CB2">
            <w:pPr>
              <w:widowControl/>
              <w:numPr>
                <w:ilvl w:val="1"/>
                <w:numId w:val="38"/>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Author = only the author of the Metric has access</w:t>
            </w:r>
          </w:p>
          <w:p w14:paraId="2066AE9B" w14:textId="77777777" w:rsidR="002D0CB2" w:rsidRPr="00F92A8B" w:rsidRDefault="002D0CB2" w:rsidP="002D0CB2">
            <w:pPr>
              <w:widowControl/>
              <w:numPr>
                <w:ilvl w:val="1"/>
                <w:numId w:val="38"/>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System Administrator = only Users with the System Administrator claim can access the Metric</w:t>
            </w:r>
          </w:p>
          <w:p w14:paraId="1E453565" w14:textId="77777777" w:rsidR="002D0CB2" w:rsidRPr="00F92A8B" w:rsidRDefault="002D0CB2" w:rsidP="002D0CB2">
            <w:pPr>
              <w:widowControl/>
              <w:numPr>
                <w:ilvl w:val="1"/>
                <w:numId w:val="38"/>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Authenticated Users = only Users who have been authenticated can access the Metric</w:t>
            </w:r>
          </w:p>
          <w:p w14:paraId="601E294C" w14:textId="77777777" w:rsidR="002D0CB2" w:rsidRPr="001E13AA" w:rsidRDefault="002D0CB2" w:rsidP="002D0CB2">
            <w:pPr>
              <w:widowControl/>
              <w:numPr>
                <w:ilvl w:val="1"/>
                <w:numId w:val="38"/>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Public = any User can access the Metric</w:t>
            </w:r>
          </w:p>
        </w:tc>
      </w:tr>
      <w:tr w:rsidR="002D0CB2" w14:paraId="5D5D2BC6" w14:textId="77777777" w:rsidTr="00755CE7">
        <w:tc>
          <w:tcPr>
            <w:tcW w:w="1705" w:type="dxa"/>
          </w:tcPr>
          <w:p w14:paraId="6334962D" w14:textId="77777777" w:rsidR="002D0CB2" w:rsidRDefault="002D0CB2" w:rsidP="00647442">
            <w:r>
              <w:lastRenderedPageBreak/>
              <w:t>Metric status item</w:t>
            </w:r>
          </w:p>
        </w:tc>
        <w:tc>
          <w:tcPr>
            <w:tcW w:w="7645" w:type="dxa"/>
          </w:tcPr>
          <w:p w14:paraId="73721882" w14:textId="77777777" w:rsidR="002D0CB2" w:rsidRPr="00F92A8B" w:rsidRDefault="002D0CB2" w:rsidP="002D0CB2">
            <w:pPr>
              <w:widowControl/>
              <w:numPr>
                <w:ilvl w:val="0"/>
                <w:numId w:val="39"/>
              </w:numPr>
              <w:tabs>
                <w:tab w:val="clear" w:pos="720"/>
                <w:tab w:val="num" w:pos="360"/>
                <w:tab w:val="left" w:pos="5556"/>
              </w:tabs>
              <w:spacing w:before="0" w:after="0"/>
              <w:ind w:left="360"/>
              <w:rPr>
                <w:rFonts w:asciiTheme="minorHAnsi" w:hAnsiTheme="minorHAnsi"/>
              </w:rPr>
            </w:pPr>
            <w:r w:rsidRPr="00F92A8B">
              <w:rPr>
                <w:rFonts w:asciiTheme="minorHAnsi" w:hAnsiTheme="minorHAnsi"/>
              </w:rPr>
              <w:t>The instance of a status for a Metric</w:t>
            </w:r>
          </w:p>
          <w:p w14:paraId="7B232B7C" w14:textId="77777777" w:rsidR="002D0CB2" w:rsidRPr="00F92A8B" w:rsidRDefault="002D0CB2" w:rsidP="002D0CB2">
            <w:pPr>
              <w:widowControl/>
              <w:numPr>
                <w:ilvl w:val="1"/>
                <w:numId w:val="39"/>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Comprised of the Metric, User, Metric Status, the previous Metric Status, Creation date, and a note</w:t>
            </w:r>
          </w:p>
          <w:p w14:paraId="0F48226B" w14:textId="77777777" w:rsidR="002D0CB2" w:rsidRPr="001E13AA" w:rsidRDefault="002D0CB2" w:rsidP="002D0CB2">
            <w:pPr>
              <w:widowControl/>
              <w:numPr>
                <w:ilvl w:val="0"/>
                <w:numId w:val="39"/>
              </w:numPr>
              <w:tabs>
                <w:tab w:val="clear" w:pos="720"/>
                <w:tab w:val="num" w:pos="360"/>
                <w:tab w:val="left" w:pos="5556"/>
              </w:tabs>
              <w:spacing w:before="0" w:after="0"/>
              <w:ind w:left="360"/>
              <w:rPr>
                <w:rFonts w:asciiTheme="minorHAnsi" w:hAnsiTheme="minorHAnsi"/>
              </w:rPr>
            </w:pPr>
            <w:r w:rsidRPr="00F92A8B">
              <w:rPr>
                <w:rFonts w:asciiTheme="minorHAnsi" w:hAnsiTheme="minorHAnsi"/>
              </w:rPr>
              <w:t>A Metric will have one or more status items</w:t>
            </w:r>
            <w:r>
              <w:rPr>
                <w:rFonts w:asciiTheme="minorHAnsi" w:hAnsiTheme="minorHAnsi"/>
              </w:rPr>
              <w:t>;</w:t>
            </w:r>
            <w:r w:rsidRPr="00F92A8B">
              <w:rPr>
                <w:rFonts w:asciiTheme="minorHAnsi" w:hAnsiTheme="minorHAnsi"/>
              </w:rPr>
              <w:t xml:space="preserve"> the one with the most recent creation date is the current status.</w:t>
            </w:r>
          </w:p>
        </w:tc>
      </w:tr>
      <w:tr w:rsidR="002D0CB2" w14:paraId="2966E069" w14:textId="77777777" w:rsidTr="00755CE7">
        <w:tc>
          <w:tcPr>
            <w:tcW w:w="1705" w:type="dxa"/>
          </w:tcPr>
          <w:p w14:paraId="5A654104" w14:textId="77777777" w:rsidR="002D0CB2" w:rsidRDefault="002D0CB2" w:rsidP="00647442">
            <w:r>
              <w:t>Metric</w:t>
            </w:r>
          </w:p>
        </w:tc>
        <w:tc>
          <w:tcPr>
            <w:tcW w:w="7645" w:type="dxa"/>
          </w:tcPr>
          <w:p w14:paraId="797C1A7B" w14:textId="77777777" w:rsidR="002D0CB2" w:rsidRPr="00F92A8B" w:rsidRDefault="002D0CB2" w:rsidP="002D0CB2">
            <w:pPr>
              <w:widowControl/>
              <w:numPr>
                <w:ilvl w:val="0"/>
                <w:numId w:val="40"/>
              </w:numPr>
              <w:tabs>
                <w:tab w:val="num" w:pos="360"/>
                <w:tab w:val="left" w:pos="5556"/>
              </w:tabs>
              <w:spacing w:before="0" w:after="0"/>
              <w:ind w:left="360"/>
              <w:rPr>
                <w:rFonts w:asciiTheme="minorHAnsi" w:hAnsiTheme="minorHAnsi"/>
              </w:rPr>
            </w:pPr>
            <w:r w:rsidRPr="00F92A8B">
              <w:rPr>
                <w:rFonts w:asciiTheme="minorHAnsi" w:hAnsiTheme="minorHAnsi"/>
              </w:rPr>
              <w:t>The definition of a Metric is comprised of:</w:t>
            </w:r>
          </w:p>
          <w:p w14:paraId="2910CD55" w14:textId="77777777" w:rsidR="002D0CB2" w:rsidRPr="00F92A8B" w:rsidRDefault="002D0CB2" w:rsidP="002D0CB2">
            <w:pPr>
              <w:widowControl/>
              <w:numPr>
                <w:ilvl w:val="1"/>
                <w:numId w:val="40"/>
              </w:numPr>
              <w:tabs>
                <w:tab w:val="num" w:pos="1080"/>
                <w:tab w:val="left" w:pos="5556"/>
              </w:tabs>
              <w:spacing w:before="0" w:after="0"/>
              <w:ind w:left="1080"/>
              <w:rPr>
                <w:rFonts w:asciiTheme="minorHAnsi" w:hAnsiTheme="minorHAnsi"/>
              </w:rPr>
            </w:pPr>
            <w:r w:rsidRPr="00F92A8B">
              <w:rPr>
                <w:rFonts w:asciiTheme="minorHAnsi" w:hAnsiTheme="minorHAnsi"/>
              </w:rPr>
              <w:t>Title, Description, Justification, Expected Results, Created On and Modified On dates, Service Desk U</w:t>
            </w:r>
            <w:r>
              <w:rPr>
                <w:rFonts w:asciiTheme="minorHAnsi" w:hAnsiTheme="minorHAnsi"/>
              </w:rPr>
              <w:t>RL</w:t>
            </w:r>
          </w:p>
          <w:p w14:paraId="04A1F80B" w14:textId="77777777" w:rsidR="002D0CB2" w:rsidRPr="00F92A8B" w:rsidRDefault="002D0CB2" w:rsidP="002D0CB2">
            <w:pPr>
              <w:widowControl/>
              <w:numPr>
                <w:ilvl w:val="1"/>
                <w:numId w:val="40"/>
              </w:numPr>
              <w:tabs>
                <w:tab w:val="num" w:pos="1080"/>
                <w:tab w:val="left" w:pos="5556"/>
              </w:tabs>
              <w:spacing w:before="0" w:after="0"/>
              <w:ind w:left="1080"/>
              <w:rPr>
                <w:rFonts w:asciiTheme="minorHAnsi" w:hAnsiTheme="minorHAnsi"/>
              </w:rPr>
            </w:pPr>
            <w:r w:rsidRPr="00F92A8B">
              <w:rPr>
                <w:rFonts w:asciiTheme="minorHAnsi" w:hAnsiTheme="minorHAnsi"/>
              </w:rPr>
              <w:t>An Author</w:t>
            </w:r>
            <w:r>
              <w:rPr>
                <w:rFonts w:asciiTheme="minorHAnsi" w:hAnsiTheme="minorHAnsi"/>
              </w:rPr>
              <w:t xml:space="preserve"> - </w:t>
            </w:r>
            <w:r w:rsidRPr="00F92A8B">
              <w:rPr>
                <w:rFonts w:asciiTheme="minorHAnsi" w:hAnsiTheme="minorHAnsi"/>
              </w:rPr>
              <w:t>the User creating the Metric</w:t>
            </w:r>
          </w:p>
          <w:p w14:paraId="54B58062" w14:textId="77777777" w:rsidR="002D0CB2" w:rsidRPr="00F92A8B" w:rsidRDefault="002D0CB2" w:rsidP="002D0CB2">
            <w:pPr>
              <w:widowControl/>
              <w:numPr>
                <w:ilvl w:val="1"/>
                <w:numId w:val="40"/>
              </w:numPr>
              <w:tabs>
                <w:tab w:val="num" w:pos="1080"/>
                <w:tab w:val="left" w:pos="5556"/>
              </w:tabs>
              <w:spacing w:before="0" w:after="0"/>
              <w:ind w:left="1080"/>
              <w:rPr>
                <w:rFonts w:asciiTheme="minorHAnsi" w:hAnsiTheme="minorHAnsi"/>
              </w:rPr>
            </w:pPr>
            <w:r w:rsidRPr="00F92A8B">
              <w:rPr>
                <w:rFonts w:asciiTheme="minorHAnsi" w:hAnsiTheme="minorHAnsi"/>
              </w:rPr>
              <w:t>ResultsType</w:t>
            </w:r>
          </w:p>
          <w:p w14:paraId="520B06E4" w14:textId="77777777" w:rsidR="002D0CB2" w:rsidRPr="00F92A8B" w:rsidRDefault="002D0CB2" w:rsidP="002D0CB2">
            <w:pPr>
              <w:widowControl/>
              <w:numPr>
                <w:ilvl w:val="1"/>
                <w:numId w:val="40"/>
              </w:numPr>
              <w:tabs>
                <w:tab w:val="num" w:pos="1080"/>
                <w:tab w:val="left" w:pos="5556"/>
              </w:tabs>
              <w:spacing w:before="0" w:after="0"/>
              <w:ind w:left="1080"/>
              <w:rPr>
                <w:rFonts w:asciiTheme="minorHAnsi" w:hAnsiTheme="minorHAnsi"/>
              </w:rPr>
            </w:pPr>
            <w:r w:rsidRPr="00F92A8B">
              <w:rPr>
                <w:rFonts w:asciiTheme="minorHAnsi" w:hAnsiTheme="minorHAnsi"/>
              </w:rPr>
              <w:t>One or more Data Quality Framework Categories</w:t>
            </w:r>
          </w:p>
          <w:p w14:paraId="0C144A20" w14:textId="77777777" w:rsidR="002D0CB2" w:rsidRPr="00F92A8B" w:rsidRDefault="002D0CB2" w:rsidP="002D0CB2">
            <w:pPr>
              <w:widowControl/>
              <w:numPr>
                <w:ilvl w:val="1"/>
                <w:numId w:val="40"/>
              </w:numPr>
              <w:tabs>
                <w:tab w:val="num" w:pos="1080"/>
                <w:tab w:val="left" w:pos="5556"/>
              </w:tabs>
              <w:spacing w:before="0" w:after="0"/>
              <w:ind w:left="1080"/>
              <w:rPr>
                <w:rFonts w:asciiTheme="minorHAnsi" w:hAnsiTheme="minorHAnsi"/>
              </w:rPr>
            </w:pPr>
            <w:r w:rsidRPr="00F92A8B">
              <w:rPr>
                <w:rFonts w:asciiTheme="minorHAnsi" w:hAnsiTheme="minorHAnsi"/>
              </w:rPr>
              <w:t>One or more Domains</w:t>
            </w:r>
          </w:p>
          <w:p w14:paraId="016C5351" w14:textId="77777777" w:rsidR="002D0CB2" w:rsidRPr="00F92A8B" w:rsidRDefault="002D0CB2" w:rsidP="002D0CB2">
            <w:pPr>
              <w:widowControl/>
              <w:numPr>
                <w:ilvl w:val="1"/>
                <w:numId w:val="40"/>
              </w:numPr>
              <w:tabs>
                <w:tab w:val="num" w:pos="1080"/>
                <w:tab w:val="left" w:pos="5556"/>
              </w:tabs>
              <w:spacing w:before="0" w:after="0"/>
              <w:ind w:left="1080"/>
              <w:rPr>
                <w:rFonts w:asciiTheme="minorHAnsi" w:hAnsiTheme="minorHAnsi"/>
              </w:rPr>
            </w:pPr>
            <w:r w:rsidRPr="00F92A8B">
              <w:rPr>
                <w:rFonts w:asciiTheme="minorHAnsi" w:hAnsiTheme="minorHAnsi"/>
              </w:rPr>
              <w:t>One or more Metric Status Items</w:t>
            </w:r>
          </w:p>
          <w:p w14:paraId="33C50BEA" w14:textId="77777777" w:rsidR="002D0CB2" w:rsidRPr="001E13AA" w:rsidRDefault="002D0CB2" w:rsidP="002D0CB2">
            <w:pPr>
              <w:widowControl/>
              <w:numPr>
                <w:ilvl w:val="1"/>
                <w:numId w:val="40"/>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Zero or more Measures (Measure Metadata)</w:t>
            </w:r>
          </w:p>
        </w:tc>
      </w:tr>
      <w:tr w:rsidR="002D0CB2" w14:paraId="19D982E8" w14:textId="77777777" w:rsidTr="00755CE7">
        <w:tc>
          <w:tcPr>
            <w:tcW w:w="1705" w:type="dxa"/>
          </w:tcPr>
          <w:p w14:paraId="6ABBD74C" w14:textId="77777777" w:rsidR="002D0CB2" w:rsidRDefault="002D0CB2" w:rsidP="00647442">
            <w:r w:rsidRPr="001E13AA">
              <w:t>Measure Metadata</w:t>
            </w:r>
          </w:p>
        </w:tc>
        <w:tc>
          <w:tcPr>
            <w:tcW w:w="7645" w:type="dxa"/>
          </w:tcPr>
          <w:p w14:paraId="433F7B2E" w14:textId="77777777" w:rsidR="002D0CB2" w:rsidRPr="00F92A8B" w:rsidRDefault="002D0CB2" w:rsidP="002D0CB2">
            <w:pPr>
              <w:widowControl/>
              <w:numPr>
                <w:ilvl w:val="0"/>
                <w:numId w:val="41"/>
              </w:numPr>
              <w:tabs>
                <w:tab w:val="clear" w:pos="720"/>
                <w:tab w:val="num" w:pos="360"/>
                <w:tab w:val="left" w:pos="5556"/>
              </w:tabs>
              <w:spacing w:before="0" w:after="0"/>
              <w:ind w:left="360"/>
              <w:rPr>
                <w:rFonts w:asciiTheme="minorHAnsi" w:hAnsiTheme="minorHAnsi"/>
              </w:rPr>
            </w:pPr>
            <w:r w:rsidRPr="00F92A8B">
              <w:rPr>
                <w:rFonts w:asciiTheme="minorHAnsi" w:hAnsiTheme="minorHAnsi"/>
              </w:rPr>
              <w:t>Represents the metadata about a collection of Measures</w:t>
            </w:r>
          </w:p>
          <w:p w14:paraId="7565598B" w14:textId="77777777" w:rsidR="002D0CB2" w:rsidRPr="00F92A8B" w:rsidRDefault="002D0CB2" w:rsidP="002D0CB2">
            <w:pPr>
              <w:widowControl/>
              <w:numPr>
                <w:ilvl w:val="0"/>
                <w:numId w:val="41"/>
              </w:numPr>
              <w:tabs>
                <w:tab w:val="clear" w:pos="720"/>
                <w:tab w:val="num" w:pos="360"/>
                <w:tab w:val="left" w:pos="5556"/>
              </w:tabs>
              <w:spacing w:before="0" w:after="0"/>
              <w:ind w:left="360"/>
              <w:rPr>
                <w:rFonts w:asciiTheme="minorHAnsi" w:hAnsiTheme="minorHAnsi"/>
              </w:rPr>
            </w:pPr>
            <w:r w:rsidRPr="00F92A8B">
              <w:rPr>
                <w:rFonts w:asciiTheme="minorHAnsi" w:hAnsiTheme="minorHAnsi"/>
              </w:rPr>
              <w:t>The definition of a Measure Metadata is comprised of:</w:t>
            </w:r>
          </w:p>
          <w:p w14:paraId="4C290E6D"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A Metric; Measures are the quantitative result of a query based on a Metric definition</w:t>
            </w:r>
          </w:p>
          <w:p w14:paraId="5E1B38D9"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Organization name, and optionally it's ID</w:t>
            </w:r>
          </w:p>
          <w:p w14:paraId="5560C116"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DataSource name, and optionally it's ID</w:t>
            </w:r>
          </w:p>
          <w:p w14:paraId="7BDC442D"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A run date for when the data was collected</w:t>
            </w:r>
          </w:p>
          <w:p w14:paraId="4C3074B9"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The network the Data Source belongs to</w:t>
            </w:r>
          </w:p>
          <w:p w14:paraId="79FAB924"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The Common Data Model the data may belong to</w:t>
            </w:r>
          </w:p>
          <w:p w14:paraId="229D956A"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The Database System the data was stored in</w:t>
            </w:r>
          </w:p>
          <w:p w14:paraId="1279B663"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Date Range Start is the earliest date of the data set</w:t>
            </w:r>
          </w:p>
          <w:p w14:paraId="6256B440"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Date Range End is the latest date of the data set</w:t>
            </w:r>
          </w:p>
          <w:p w14:paraId="334DF59C"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Results Type ID, the ID of the Results Type associated to the Measures. Must match the Results Type defined on the associated Metric.</w:t>
            </w:r>
          </w:p>
          <w:p w14:paraId="50D42CE6"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Suspended By, the User who suspended the Measures excluding it from available queries</w:t>
            </w:r>
          </w:p>
          <w:p w14:paraId="76CB5B7A"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Submitted By, the User who uploaded the Measures to DQM</w:t>
            </w:r>
          </w:p>
          <w:p w14:paraId="7281550C"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Common Data Model Version, the version number of the CDM the Measure data may belong to</w:t>
            </w:r>
          </w:p>
          <w:p w14:paraId="66A8A5C4"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Evaluated Variable Data Type</w:t>
            </w:r>
          </w:p>
          <w:p w14:paraId="6EEC4C82"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Results Delimiter, the delimiter used if the values of the Measures are compounded and the result of more than one value.</w:t>
            </w:r>
          </w:p>
          <w:p w14:paraId="7A3FFE2D" w14:textId="77777777" w:rsidR="002D0CB2" w:rsidRPr="00F92A8B"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 xml:space="preserve">Supporting Resources, a </w:t>
            </w:r>
            <w:r>
              <w:rPr>
                <w:rFonts w:asciiTheme="minorHAnsi" w:hAnsiTheme="minorHAnsi"/>
              </w:rPr>
              <w:t xml:space="preserve">URL </w:t>
            </w:r>
            <w:r w:rsidRPr="00F92A8B">
              <w:rPr>
                <w:rFonts w:asciiTheme="minorHAnsi" w:hAnsiTheme="minorHAnsi"/>
              </w:rPr>
              <w:t>to a location providing resources (application, scripts, documentation, etc.) used to obtain the measures.</w:t>
            </w:r>
          </w:p>
          <w:p w14:paraId="0406F45F" w14:textId="77777777" w:rsidR="002D0CB2" w:rsidRPr="001E13AA" w:rsidRDefault="002D0CB2" w:rsidP="002D0CB2">
            <w:pPr>
              <w:widowControl/>
              <w:numPr>
                <w:ilvl w:val="1"/>
                <w:numId w:val="41"/>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A collection of one or more Measures</w:t>
            </w:r>
          </w:p>
        </w:tc>
      </w:tr>
      <w:tr w:rsidR="002D0CB2" w14:paraId="27F98481" w14:textId="77777777" w:rsidTr="00755CE7">
        <w:tc>
          <w:tcPr>
            <w:tcW w:w="1705" w:type="dxa"/>
          </w:tcPr>
          <w:p w14:paraId="487FC011" w14:textId="77777777" w:rsidR="002D0CB2" w:rsidRDefault="002D0CB2" w:rsidP="00647442">
            <w:r>
              <w:t>Measure</w:t>
            </w:r>
          </w:p>
        </w:tc>
        <w:tc>
          <w:tcPr>
            <w:tcW w:w="7645" w:type="dxa"/>
          </w:tcPr>
          <w:p w14:paraId="67F83872" w14:textId="77777777" w:rsidR="002D0CB2" w:rsidRPr="00F92A8B" w:rsidRDefault="002D0CB2" w:rsidP="002D0CB2">
            <w:pPr>
              <w:widowControl/>
              <w:numPr>
                <w:ilvl w:val="0"/>
                <w:numId w:val="42"/>
              </w:numPr>
              <w:tabs>
                <w:tab w:val="clear" w:pos="720"/>
                <w:tab w:val="num" w:pos="360"/>
                <w:tab w:val="left" w:pos="5556"/>
              </w:tabs>
              <w:spacing w:before="0" w:after="0"/>
              <w:ind w:left="360"/>
              <w:rPr>
                <w:rFonts w:asciiTheme="minorHAnsi" w:hAnsiTheme="minorHAnsi"/>
              </w:rPr>
            </w:pPr>
            <w:r w:rsidRPr="00F92A8B">
              <w:rPr>
                <w:rFonts w:asciiTheme="minorHAnsi" w:hAnsiTheme="minorHAnsi"/>
              </w:rPr>
              <w:t>Represents the instance of a Measure</w:t>
            </w:r>
          </w:p>
          <w:p w14:paraId="389A5950" w14:textId="77777777" w:rsidR="002D0CB2" w:rsidRPr="00F92A8B" w:rsidRDefault="002D0CB2" w:rsidP="002D0CB2">
            <w:pPr>
              <w:widowControl/>
              <w:numPr>
                <w:ilvl w:val="0"/>
                <w:numId w:val="42"/>
              </w:numPr>
              <w:tabs>
                <w:tab w:val="clear" w:pos="720"/>
                <w:tab w:val="num" w:pos="360"/>
                <w:tab w:val="left" w:pos="5556"/>
              </w:tabs>
              <w:spacing w:before="0" w:after="0"/>
              <w:ind w:left="360"/>
              <w:rPr>
                <w:rFonts w:asciiTheme="minorHAnsi" w:hAnsiTheme="minorHAnsi"/>
              </w:rPr>
            </w:pPr>
            <w:r w:rsidRPr="00F92A8B">
              <w:rPr>
                <w:rFonts w:asciiTheme="minorHAnsi" w:hAnsiTheme="minorHAnsi"/>
              </w:rPr>
              <w:t>Comprised of:</w:t>
            </w:r>
          </w:p>
          <w:p w14:paraId="14611B1F" w14:textId="77777777" w:rsidR="002D0CB2" w:rsidRPr="00F92A8B" w:rsidRDefault="002D0CB2" w:rsidP="002D0CB2">
            <w:pPr>
              <w:widowControl/>
              <w:numPr>
                <w:ilvl w:val="1"/>
                <w:numId w:val="42"/>
              </w:numPr>
              <w:tabs>
                <w:tab w:val="num" w:pos="1080"/>
                <w:tab w:val="left" w:pos="5556"/>
              </w:tabs>
              <w:spacing w:before="0" w:after="0"/>
              <w:ind w:left="1080"/>
              <w:rPr>
                <w:rFonts w:asciiTheme="minorHAnsi" w:hAnsiTheme="minorHAnsi"/>
              </w:rPr>
            </w:pPr>
            <w:r w:rsidRPr="00F92A8B">
              <w:rPr>
                <w:rFonts w:asciiTheme="minorHAnsi" w:hAnsiTheme="minorHAnsi"/>
              </w:rPr>
              <w:t>Raw Value</w:t>
            </w:r>
            <w:r>
              <w:rPr>
                <w:rFonts w:asciiTheme="minorHAnsi" w:hAnsiTheme="minorHAnsi"/>
              </w:rPr>
              <w:t xml:space="preserve"> </w:t>
            </w:r>
            <w:r w:rsidRPr="00F92A8B">
              <w:rPr>
                <w:rFonts w:asciiTheme="minorHAnsi" w:hAnsiTheme="minorHAnsi"/>
              </w:rPr>
              <w:t>represents the unmodified value of the stratifier the measure is for</w:t>
            </w:r>
          </w:p>
          <w:p w14:paraId="6C5A2B8E" w14:textId="77777777" w:rsidR="002D0CB2" w:rsidRPr="00F92A8B" w:rsidRDefault="002D0CB2" w:rsidP="002D0CB2">
            <w:pPr>
              <w:widowControl/>
              <w:numPr>
                <w:ilvl w:val="1"/>
                <w:numId w:val="42"/>
              </w:numPr>
              <w:tabs>
                <w:tab w:val="num" w:pos="1080"/>
                <w:tab w:val="left" w:pos="5556"/>
              </w:tabs>
              <w:spacing w:before="0" w:after="0"/>
              <w:ind w:left="1080"/>
              <w:rPr>
                <w:rFonts w:asciiTheme="minorHAnsi" w:hAnsiTheme="minorHAnsi"/>
              </w:rPr>
            </w:pPr>
            <w:r w:rsidRPr="00F92A8B">
              <w:rPr>
                <w:rFonts w:asciiTheme="minorHAnsi" w:hAnsiTheme="minorHAnsi"/>
              </w:rPr>
              <w:t>Definition represents a display value for the Raw Value: i.e. Raw Value = 'M' and the Definition = 'Male'</w:t>
            </w:r>
          </w:p>
          <w:p w14:paraId="5A45E8BC" w14:textId="77777777" w:rsidR="002D0CB2" w:rsidRDefault="002D0CB2" w:rsidP="002D0CB2">
            <w:pPr>
              <w:widowControl/>
              <w:numPr>
                <w:ilvl w:val="1"/>
                <w:numId w:val="42"/>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Measure is the numerical quantity of the result. Depending on the Results Type defined by the Metric it could be a count, percentage, range, or vector.</w:t>
            </w:r>
          </w:p>
          <w:p w14:paraId="46FE61C4" w14:textId="77777777" w:rsidR="002D0CB2" w:rsidRPr="001E13AA" w:rsidRDefault="002D0CB2" w:rsidP="002D0CB2">
            <w:pPr>
              <w:widowControl/>
              <w:numPr>
                <w:ilvl w:val="1"/>
                <w:numId w:val="42"/>
              </w:numPr>
              <w:tabs>
                <w:tab w:val="clear" w:pos="1440"/>
                <w:tab w:val="num" w:pos="1080"/>
                <w:tab w:val="left" w:pos="5556"/>
              </w:tabs>
              <w:spacing w:before="0" w:after="0"/>
              <w:ind w:left="1080"/>
              <w:rPr>
                <w:rFonts w:asciiTheme="minorHAnsi" w:hAnsiTheme="minorHAnsi"/>
              </w:rPr>
            </w:pPr>
            <w:r w:rsidRPr="00F92A8B">
              <w:rPr>
                <w:rFonts w:asciiTheme="minorHAnsi" w:hAnsiTheme="minorHAnsi"/>
              </w:rPr>
              <w:t>Total is the optional value representing the total of all the Measure values, it could be greater than the sum of the Measure values included in the</w:t>
            </w:r>
          </w:p>
        </w:tc>
      </w:tr>
    </w:tbl>
    <w:p w14:paraId="41FB9811" w14:textId="77777777" w:rsidR="002D0CB2" w:rsidRPr="002D0CB2" w:rsidRDefault="002D0CB2" w:rsidP="002D0CB2"/>
    <w:p w14:paraId="3BE98B0A" w14:textId="77777777" w:rsidR="00BA1111" w:rsidRPr="00BA1111" w:rsidRDefault="00BA1111" w:rsidP="00BA1111"/>
    <w:p w14:paraId="244C7423" w14:textId="4A81887A" w:rsidR="00BA1111" w:rsidRDefault="00BA1111" w:rsidP="00BA1111">
      <w:pPr>
        <w:pStyle w:val="Heading1"/>
        <w:spacing w:before="0" w:after="0"/>
      </w:pPr>
      <w:bookmarkStart w:id="24" w:name="_Toc27738359"/>
      <w:r>
        <w:t>Website configuration settings</w:t>
      </w:r>
      <w:bookmarkEnd w:id="24"/>
    </w:p>
    <w:p w14:paraId="59B2FB16" w14:textId="7026B101" w:rsidR="00BA1111" w:rsidRDefault="00BA1111" w:rsidP="00BA1111">
      <w:pPr>
        <w:spacing w:before="0" w:after="0"/>
      </w:pPr>
      <w:r>
        <w:t>The website application and web jobs use the standard ASP.Net Core configuration framework to manage and access application configuration settings. The default base configuration file (appsettings.json) contains the default configuration values; the local developer base configuration settings are located in appsettings.  Development.json with local configuration values overridden via the Debug environment variables found in the project properties. The local settings are stored in the launchSettings.json file for the specific launch profile, each developer should create their own launch profile.</w:t>
      </w:r>
      <w:r>
        <w:br/>
      </w:r>
    </w:p>
    <w:p w14:paraId="00E6DAE3" w14:textId="063C7DCE" w:rsidR="00BA1111" w:rsidRDefault="00BA1111" w:rsidP="00BA1111">
      <w:pPr>
        <w:spacing w:before="0" w:after="0"/>
      </w:pPr>
      <w:r>
        <w:t>Settings for the Azure deployed application are specified as environment variables within the Azure App Service configuration.</w:t>
      </w:r>
    </w:p>
    <w:p w14:paraId="506FED52" w14:textId="77777777" w:rsidR="00C0202A" w:rsidRDefault="00C0202A" w:rsidP="00BA1111">
      <w:pPr>
        <w:spacing w:before="0" w:after="0"/>
      </w:pPr>
    </w:p>
    <w:p w14:paraId="2CC2B104" w14:textId="1019FF9D" w:rsidR="00BA1111" w:rsidRDefault="00BA1111" w:rsidP="00BA1111">
      <w:pPr>
        <w:spacing w:before="0" w:after="0"/>
      </w:pPr>
      <w:r>
        <w:t>The configuration files are specified using json in a hierarchical structure. The hierarchical path of a specific setting can be stated by delimiting the path using a colon.</w:t>
      </w:r>
      <w:r>
        <w:br/>
      </w:r>
    </w:p>
    <w:p w14:paraId="3367E0A7" w14:textId="42575E1F" w:rsidR="00BA1111" w:rsidRDefault="00BA1111" w:rsidP="00BA1111">
      <w:pPr>
        <w:spacing w:before="0" w:after="0"/>
      </w:pPr>
      <w:r>
        <w:t>Example default configuration found in appsettings.json.</w:t>
      </w:r>
    </w:p>
    <w:p w14:paraId="4057B7B0"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w:t>
      </w:r>
    </w:p>
    <w:p w14:paraId="002EA319"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Logging": {</w:t>
      </w:r>
    </w:p>
    <w:p w14:paraId="1833A67D"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LogLevel": {</w:t>
      </w:r>
    </w:p>
    <w:p w14:paraId="1086C9EE"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Default": "Warning"</w:t>
      </w:r>
    </w:p>
    <w:p w14:paraId="1DFD5A01"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w:t>
      </w:r>
    </w:p>
    <w:p w14:paraId="1B729A49"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w:t>
      </w:r>
    </w:p>
    <w:p w14:paraId="169597DF"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AllowedHosts": "*",</w:t>
      </w:r>
    </w:p>
    <w:p w14:paraId="03F00614"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PMNApiUrl": "",</w:t>
      </w:r>
    </w:p>
    <w:p w14:paraId="2A25EC5B"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PMNPortal": "",</w:t>
      </w:r>
    </w:p>
    <w:p w14:paraId="0BE936A7"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PMNoAuthKey": "",</w:t>
      </w:r>
    </w:p>
    <w:p w14:paraId="0CE2651C"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PMNoAuthHash": "",</w:t>
      </w:r>
    </w:p>
    <w:p w14:paraId="644D9EBD"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QlikServer": "",</w:t>
      </w:r>
    </w:p>
    <w:p w14:paraId="10CFA203"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QlikServerQPSPort": "4243",</w:t>
      </w:r>
    </w:p>
    <w:p w14:paraId="08870F68"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QlikQPSPrefix": "",</w:t>
      </w:r>
    </w:p>
    <w:p w14:paraId="4066B2BE"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QlikUserDirectory": "",</w:t>
      </w:r>
    </w:p>
    <w:p w14:paraId="3EE3F213"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QlikUserID": "",</w:t>
      </w:r>
    </w:p>
    <w:p w14:paraId="49CA8E94"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QlikQPSCertThumbprint": "",</w:t>
      </w:r>
    </w:p>
    <w:p w14:paraId="7ACCAF22"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QlikCertLocation": "",</w:t>
      </w:r>
    </w:p>
    <w:p w14:paraId="1967B6B9"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Files": {</w:t>
      </w:r>
    </w:p>
    <w:p w14:paraId="3AD984FD"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Type": "ASPE.DQM.Files.LocalStorageFileService, ASPE.DQM.Files",</w:t>
      </w:r>
    </w:p>
    <w:p w14:paraId="45CFB713"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UploadDirectory": "",</w:t>
      </w:r>
    </w:p>
    <w:p w14:paraId="4CAF3396"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StorageConnectionString": "",</w:t>
      </w:r>
    </w:p>
    <w:p w14:paraId="785AD99B"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FileStorageShare": "",</w:t>
      </w:r>
    </w:p>
    <w:p w14:paraId="505B0086"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DataLakeStorageAccountName": "",</w:t>
      </w:r>
    </w:p>
    <w:p w14:paraId="4E300034"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DataLakeStorageClientID": "",</w:t>
      </w:r>
    </w:p>
    <w:p w14:paraId="22849778"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DataLakeStorageClientSecret": "",</w:t>
      </w:r>
    </w:p>
    <w:p w14:paraId="53B3A27F"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DataLakeStorageTenantID": "",</w:t>
      </w:r>
    </w:p>
    <w:p w14:paraId="2D6DBC0D"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DataLakeStorageDirectory": ""</w:t>
      </w:r>
    </w:p>
    <w:p w14:paraId="65D4175C"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w:t>
      </w:r>
    </w:p>
    <w:p w14:paraId="1491200E"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ConnectionStrings": {</w:t>
      </w:r>
    </w:p>
    <w:p w14:paraId="1E8787B0"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IdentityContextConnection": ""</w:t>
      </w:r>
    </w:p>
    <w:p w14:paraId="506D332B"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w:t>
      </w:r>
    </w:p>
    <w:p w14:paraId="0850D65C"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Sync": {</w:t>
      </w:r>
    </w:p>
    <w:p w14:paraId="203C43D1"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ServiceKey": ""</w:t>
      </w:r>
    </w:p>
    <w:p w14:paraId="43026BD6"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  }</w:t>
      </w:r>
    </w:p>
    <w:p w14:paraId="4EEFD273" w14:textId="77777777" w:rsidR="00BA1111" w:rsidRPr="00BA1111" w:rsidRDefault="00BA1111" w:rsidP="00BA1111">
      <w:pPr>
        <w:widowControl/>
        <w:spacing w:before="0" w:after="0" w:line="360" w:lineRule="auto"/>
        <w:textAlignment w:val="baseline"/>
        <w:rPr>
          <w:rFonts w:ascii="Consolas" w:hAnsi="Consolas" w:cs="Consolas"/>
          <w:color w:val="333333"/>
          <w:sz w:val="21"/>
          <w:szCs w:val="21"/>
        </w:rPr>
      </w:pPr>
      <w:r w:rsidRPr="00BA1111">
        <w:rPr>
          <w:rFonts w:ascii="Consolas" w:hAnsi="Consolas" w:cs="Consolas"/>
          <w:color w:val="333333"/>
          <w:sz w:val="21"/>
          <w:szCs w:val="21"/>
          <w:bdr w:val="none" w:sz="0" w:space="0" w:color="auto" w:frame="1"/>
        </w:rPr>
        <w:t>}</w:t>
      </w:r>
    </w:p>
    <w:p w14:paraId="0CCD57EB" w14:textId="77777777" w:rsidR="00BA1111" w:rsidRDefault="00BA1111" w:rsidP="00BA1111">
      <w:pPr>
        <w:spacing w:before="0" w:after="0"/>
      </w:pPr>
    </w:p>
    <w:p w14:paraId="625FD4FD" w14:textId="77777777" w:rsidR="00BA1111" w:rsidRPr="00BA1111" w:rsidRDefault="00BA1111" w:rsidP="00BA1111">
      <w:pPr>
        <w:pStyle w:val="Heading2"/>
        <w:spacing w:before="0" w:after="0"/>
      </w:pPr>
      <w:bookmarkStart w:id="25" w:name="_Toc27738360"/>
      <w:r w:rsidRPr="00BA1111">
        <w:t>Configuration Settings</w:t>
      </w:r>
      <w:bookmarkEnd w:id="25"/>
    </w:p>
    <w:tbl>
      <w:tblPr>
        <w:tblW w:w="0" w:type="dxa"/>
        <w:tblCellMar>
          <w:top w:w="15" w:type="dxa"/>
          <w:left w:w="15" w:type="dxa"/>
          <w:bottom w:w="15" w:type="dxa"/>
          <w:right w:w="15" w:type="dxa"/>
        </w:tblCellMar>
        <w:tblLook w:val="04A0" w:firstRow="1" w:lastRow="0" w:firstColumn="1" w:lastColumn="0" w:noHBand="0" w:noVBand="1"/>
      </w:tblPr>
      <w:tblGrid>
        <w:gridCol w:w="3941"/>
        <w:gridCol w:w="5403"/>
      </w:tblGrid>
      <w:tr w:rsidR="00BA1111" w:rsidRPr="00BA1111" w14:paraId="33E8ABE9" w14:textId="77777777" w:rsidTr="00C0202A">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002060"/>
            <w:tcMar>
              <w:top w:w="105" w:type="dxa"/>
              <w:left w:w="15" w:type="dxa"/>
              <w:bottom w:w="105" w:type="dxa"/>
              <w:right w:w="225" w:type="dxa"/>
            </w:tcMar>
            <w:hideMark/>
          </w:tcPr>
          <w:p w14:paraId="117ACF18" w14:textId="77777777" w:rsidR="00BA1111" w:rsidRPr="00BA1111" w:rsidRDefault="00BA1111" w:rsidP="00C0202A">
            <w:pPr>
              <w:spacing w:before="0" w:after="0"/>
              <w:rPr>
                <w:rFonts w:asciiTheme="minorHAnsi" w:hAnsiTheme="minorHAnsi"/>
                <w:bCs/>
                <w:color w:val="FFFFFF" w:themeColor="background1"/>
                <w:szCs w:val="22"/>
              </w:rPr>
            </w:pPr>
            <w:r w:rsidRPr="00BA1111">
              <w:rPr>
                <w:rFonts w:asciiTheme="minorHAnsi" w:hAnsiTheme="minorHAnsi"/>
                <w:bCs/>
                <w:color w:val="FFFFFF" w:themeColor="background1"/>
                <w:szCs w:val="22"/>
              </w:rPr>
              <w:t>Setting Key</w:t>
            </w:r>
          </w:p>
        </w:tc>
        <w:tc>
          <w:tcPr>
            <w:tcW w:w="0" w:type="auto"/>
            <w:tcBorders>
              <w:top w:val="single" w:sz="6" w:space="0" w:color="DDDDDD"/>
              <w:left w:val="single" w:sz="6" w:space="0" w:color="DDDDDD"/>
              <w:bottom w:val="single" w:sz="6" w:space="0" w:color="DDDDDD"/>
              <w:right w:val="single" w:sz="6" w:space="0" w:color="DDDDDD"/>
            </w:tcBorders>
            <w:shd w:val="clear" w:color="auto" w:fill="002060"/>
            <w:tcMar>
              <w:top w:w="105" w:type="dxa"/>
              <w:left w:w="150" w:type="dxa"/>
              <w:bottom w:w="105" w:type="dxa"/>
              <w:right w:w="225" w:type="dxa"/>
            </w:tcMar>
            <w:hideMark/>
          </w:tcPr>
          <w:p w14:paraId="2F6795C0" w14:textId="77777777" w:rsidR="00BA1111" w:rsidRPr="00BA1111" w:rsidRDefault="00BA1111" w:rsidP="00BA1111">
            <w:pPr>
              <w:spacing w:before="0" w:after="0"/>
              <w:rPr>
                <w:rFonts w:asciiTheme="minorHAnsi" w:hAnsiTheme="minorHAnsi"/>
                <w:bCs/>
                <w:color w:val="FFFFFF" w:themeColor="background1"/>
                <w:szCs w:val="22"/>
              </w:rPr>
            </w:pPr>
            <w:r w:rsidRPr="00BA1111">
              <w:rPr>
                <w:rFonts w:asciiTheme="minorHAnsi" w:hAnsiTheme="minorHAnsi"/>
                <w:bCs/>
                <w:color w:val="FFFFFF" w:themeColor="background1"/>
                <w:szCs w:val="22"/>
              </w:rPr>
              <w:t>Description</w:t>
            </w:r>
          </w:p>
        </w:tc>
      </w:tr>
      <w:tr w:rsidR="00BA1111" w:rsidRPr="00BA1111" w14:paraId="725D7E96"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0017D63A" w14:textId="77777777" w:rsidR="00BA1111" w:rsidRPr="00BA1111" w:rsidRDefault="00BA1111" w:rsidP="00BA1111">
            <w:pPr>
              <w:spacing w:before="0" w:after="0"/>
              <w:rPr>
                <w:rFonts w:asciiTheme="minorHAnsi" w:hAnsiTheme="minorHAnsi"/>
                <w:szCs w:val="22"/>
              </w:rPr>
            </w:pPr>
            <w:r w:rsidRPr="00BA1111">
              <w:rPr>
                <w:rStyle w:val="Strong"/>
                <w:rFonts w:asciiTheme="minorHAnsi" w:hAnsiTheme="minorHAnsi"/>
                <w:szCs w:val="22"/>
              </w:rPr>
              <w:t>Logging:LogLevel:Default</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2D82149C"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Specifies the logging level by default for system logging.</w:t>
            </w:r>
          </w:p>
        </w:tc>
      </w:tr>
      <w:tr w:rsidR="00BA1111" w:rsidRPr="00BA1111" w14:paraId="702E8455"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07CE26C6"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Logging:LogLevel:{namespace[classname]}</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0AB22B29"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Specifies the logging level for a specific namespace within the source. Examples include: "System", and "Microsoft"</w:t>
            </w:r>
          </w:p>
        </w:tc>
      </w:tr>
      <w:tr w:rsidR="00BA1111" w:rsidRPr="00BA1111" w14:paraId="6639DB67"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439792CF"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Serilog:*</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28E7F8A0"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configuration settings for Serilog. Refer to </w:t>
            </w:r>
            <w:hyperlink r:id="rId21" w:history="1">
              <w:r w:rsidRPr="00BA1111">
                <w:rPr>
                  <w:rStyle w:val="Hyperlink"/>
                  <w:rFonts w:asciiTheme="minorHAnsi" w:hAnsiTheme="minorHAnsi"/>
                  <w:color w:val="auto"/>
                  <w:szCs w:val="22"/>
                </w:rPr>
                <w:t>https://github.com/serilog/serilog-settings-configuration</w:t>
              </w:r>
            </w:hyperlink>
            <w:r w:rsidRPr="00BA1111">
              <w:rPr>
                <w:rFonts w:asciiTheme="minorHAnsi" w:hAnsiTheme="minorHAnsi"/>
                <w:szCs w:val="22"/>
              </w:rPr>
              <w:t> for documentation.</w:t>
            </w:r>
          </w:p>
        </w:tc>
      </w:tr>
      <w:tr w:rsidR="00BA1111" w:rsidRPr="00BA1111" w14:paraId="4D5B929D"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54A2F0FB" w14:textId="77777777" w:rsidR="00BA1111" w:rsidRPr="00BA1111" w:rsidRDefault="00BA1111" w:rsidP="00BA1111">
            <w:pPr>
              <w:spacing w:before="0" w:after="0"/>
              <w:rPr>
                <w:rFonts w:asciiTheme="minorHAnsi" w:hAnsiTheme="minorHAnsi"/>
                <w:szCs w:val="22"/>
              </w:rPr>
            </w:pPr>
            <w:r w:rsidRPr="00BA1111">
              <w:rPr>
                <w:rStyle w:val="Strong"/>
                <w:rFonts w:asciiTheme="minorHAnsi" w:hAnsiTheme="minorHAnsi"/>
                <w:szCs w:val="22"/>
              </w:rPr>
              <w:t>AllowedHosts</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0A03C2F9"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See: </w:t>
            </w:r>
            <w:hyperlink r:id="rId22" w:anchor="host-filtering-1" w:history="1">
              <w:r w:rsidRPr="00BA1111">
                <w:rPr>
                  <w:rStyle w:val="Hyperlink"/>
                  <w:rFonts w:asciiTheme="minorHAnsi" w:hAnsiTheme="minorHAnsi"/>
                  <w:color w:val="auto"/>
                  <w:szCs w:val="22"/>
                </w:rPr>
                <w:t>https://docs.microsoft.com/en-us/aspnet/core/fundamentals/servers/kestrel?view=aspnetcore-2.2#host-filtering-1</w:t>
              </w:r>
            </w:hyperlink>
          </w:p>
        </w:tc>
      </w:tr>
      <w:tr w:rsidR="00BA1111" w:rsidRPr="00BA1111" w14:paraId="619CE13B"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4D1467CD"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PMNApiUrl</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22DF0A5A"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url to the API for the CNDS PMN instance.</w:t>
            </w:r>
          </w:p>
        </w:tc>
      </w:tr>
      <w:tr w:rsidR="00BA1111" w:rsidRPr="00BA1111" w14:paraId="239EAF38"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5A7979A9"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PMNPortal</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013D3173"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url to the SSO login endpoint of the CNDS PMN portal instance.</w:t>
            </w:r>
          </w:p>
        </w:tc>
      </w:tr>
      <w:tr w:rsidR="00BA1111" w:rsidRPr="00BA1111" w14:paraId="04C769BE"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19B4B1CB"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PMNoAuthKey</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44156B6F"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oauth authentication key for interacting with the PMN single sign-on.</w:t>
            </w:r>
          </w:p>
        </w:tc>
      </w:tr>
      <w:tr w:rsidR="00BA1111" w:rsidRPr="00BA1111" w14:paraId="53408DFD"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713042BC"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PMNoAuthHash</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637D26A6"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security hash for interacting with the PMN single sign-on.</w:t>
            </w:r>
          </w:p>
        </w:tc>
      </w:tr>
      <w:tr w:rsidR="00BA1111" w:rsidRPr="00BA1111" w14:paraId="548C3C36"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6E93FB06"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QlikServer</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3E120666"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root domain of the Qlik server. Does not include the http scheme or trailing slash.</w:t>
            </w:r>
          </w:p>
        </w:tc>
      </w:tr>
      <w:tr w:rsidR="00BA1111" w:rsidRPr="00BA1111" w14:paraId="7696401B"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22EED68F"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QlikServerQPSPort</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3FA9F7DA"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port of the QPS for the Qlik installation.</w:t>
            </w:r>
          </w:p>
        </w:tc>
      </w:tr>
      <w:tr w:rsidR="00BA1111" w:rsidRPr="00BA1111" w14:paraId="3FDDB3ED"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7D264ACF"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QlikQPSPrefix</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4110E2E8"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url prefix of the Qlik proxy</w:t>
            </w:r>
          </w:p>
        </w:tc>
      </w:tr>
      <w:tr w:rsidR="00BA1111" w:rsidRPr="00BA1111" w14:paraId="4A3580DA"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374C562D"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QlikUserDirectory</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0692D657"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user directory for Qlik authentication.</w:t>
            </w:r>
          </w:p>
        </w:tc>
      </w:tr>
      <w:tr w:rsidR="00BA1111" w:rsidRPr="00BA1111" w14:paraId="7DA42A9F"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019CFC59"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QlikUserID</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7E898AF1"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ID of the Qlik user DQM will use for impersonation.</w:t>
            </w:r>
          </w:p>
        </w:tc>
      </w:tr>
      <w:tr w:rsidR="00BA1111" w:rsidRPr="00BA1111" w14:paraId="56D8E61D"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1E0410DF"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QlikQPSCertThumbprint</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1D07FF46"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thumbprint of the certificate used to validate the connection to the Qlik server</w:t>
            </w:r>
          </w:p>
        </w:tc>
      </w:tr>
      <w:tr w:rsidR="00BA1111" w:rsidRPr="00BA1111" w14:paraId="179EC068"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5A00BD87"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QlikCertLocation</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6973B976"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certificate installation location, default is "LocalMachine"</w:t>
            </w:r>
          </w:p>
        </w:tc>
      </w:tr>
      <w:tr w:rsidR="00BA1111" w:rsidRPr="00BA1111" w14:paraId="1F669F70"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404815C5" w14:textId="77777777" w:rsidR="00BA1111" w:rsidRPr="00BA1111" w:rsidRDefault="00BA1111" w:rsidP="00BA1111">
            <w:pPr>
              <w:spacing w:before="0" w:after="0"/>
              <w:rPr>
                <w:rFonts w:asciiTheme="minorHAnsi" w:hAnsiTheme="minorHAnsi"/>
                <w:szCs w:val="22"/>
              </w:rPr>
            </w:pPr>
            <w:r w:rsidRPr="00BA1111">
              <w:rPr>
                <w:rStyle w:val="Strong"/>
                <w:rFonts w:asciiTheme="minorHAnsi" w:hAnsiTheme="minorHAnsi"/>
                <w:szCs w:val="22"/>
              </w:rPr>
              <w:t>ConnectionStrings:IdentityContextConnection</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2878050E"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SQL Server connection string to the DQM database.</w:t>
            </w:r>
          </w:p>
        </w:tc>
      </w:tr>
      <w:tr w:rsidR="00BA1111" w:rsidRPr="00BA1111" w14:paraId="0E6AA47C"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3EFF4BC0"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Sync:ServiceKey</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6309EA33"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authentication key used for the CNDS/DQM user synchronization service.</w:t>
            </w:r>
          </w:p>
        </w:tc>
      </w:tr>
      <w:tr w:rsidR="00BA1111" w:rsidRPr="00BA1111" w14:paraId="3DB42F2C"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2C34E97D" w14:textId="77777777" w:rsidR="00BA1111" w:rsidRPr="00BA1111" w:rsidRDefault="00BA1111" w:rsidP="00BA1111">
            <w:pPr>
              <w:spacing w:before="0" w:after="0"/>
              <w:rPr>
                <w:rFonts w:asciiTheme="minorHAnsi" w:hAnsiTheme="minorHAnsi"/>
                <w:szCs w:val="22"/>
              </w:rPr>
            </w:pPr>
            <w:r w:rsidRPr="00BA1111">
              <w:rPr>
                <w:rStyle w:val="Strong"/>
                <w:rFonts w:asciiTheme="minorHAnsi" w:hAnsiTheme="minorHAnsi"/>
                <w:szCs w:val="22"/>
              </w:rPr>
              <w:t>Files</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04EE1BFB"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Configuration settings for file storage. Required settings depend upon the type of file storage.</w:t>
            </w:r>
          </w:p>
        </w:tc>
      </w:tr>
      <w:tr w:rsidR="00BA1111" w:rsidRPr="00BA1111" w14:paraId="726DBBDF"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44826D4C" w14:textId="77777777" w:rsidR="00BA1111" w:rsidRPr="00BA1111" w:rsidRDefault="00BA1111" w:rsidP="00BA1111">
            <w:pPr>
              <w:spacing w:before="0" w:after="0"/>
              <w:rPr>
                <w:rFonts w:asciiTheme="minorHAnsi" w:hAnsiTheme="minorHAnsi"/>
                <w:szCs w:val="22"/>
              </w:rPr>
            </w:pPr>
            <w:r w:rsidRPr="00BA1111">
              <w:rPr>
                <w:rStyle w:val="Strong"/>
                <w:rFonts w:asciiTheme="minorHAnsi" w:hAnsiTheme="minorHAnsi"/>
                <w:szCs w:val="22"/>
              </w:rPr>
              <w:t>Files:type</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5AA7CCEE"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type of file storage provider to use. Default is local file storage. The provider type is specified as "class name, assembly name".</w:t>
            </w:r>
          </w:p>
        </w:tc>
      </w:tr>
      <w:tr w:rsidR="00BA1111" w:rsidRPr="00BA1111" w14:paraId="30BD8F8A"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76CD4C0D"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Files:UploadDirectory</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3CEB7A3F"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path to the folder files should be saved. Required for LocalStorageFileService.</w:t>
            </w:r>
          </w:p>
        </w:tc>
      </w:tr>
      <w:tr w:rsidR="00BA1111" w:rsidRPr="00BA1111" w14:paraId="0D2977A0"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73387400"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Files:StorageConnectionString</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57C72028"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connection string to the Azure storage account. Required for AzureBlobStorageFileService, and AzureFileStorageFileService.</w:t>
            </w:r>
          </w:p>
        </w:tc>
      </w:tr>
      <w:tr w:rsidR="00BA1111" w:rsidRPr="00BA1111" w14:paraId="0758AB6F"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0ADEE77B"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Files:FileStorageShare</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24630F8F"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Azure storage share key. Required for AzureBlobStorageFilesService, and AzureFileStorageFileService.</w:t>
            </w:r>
          </w:p>
        </w:tc>
      </w:tr>
      <w:tr w:rsidR="00BA1111" w:rsidRPr="00BA1111" w14:paraId="153877FB"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6FB56390"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Files:DataLakeStorageAccountName</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1CB98BE4"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Azure Data Lake storage account name. Required for AzureDataLakeFileService.</w:t>
            </w:r>
          </w:p>
        </w:tc>
      </w:tr>
      <w:tr w:rsidR="00BA1111" w:rsidRPr="00BA1111" w14:paraId="6E95864E"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325F9CF8"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Files:DataLakeStorageClientID</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1915A632"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Azure Data Lake storage account client ID. Required for AzureDataLakeFileService.</w:t>
            </w:r>
          </w:p>
        </w:tc>
      </w:tr>
      <w:tr w:rsidR="00BA1111" w:rsidRPr="00BA1111" w14:paraId="54879BCB"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794E5CBD"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Files:DataLakeStorageClientSecret</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4E48A8FC"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Azure Data Lake storage account client secret. Required for AzureDataLakeFileService.</w:t>
            </w:r>
          </w:p>
        </w:tc>
      </w:tr>
      <w:tr w:rsidR="00BA1111" w:rsidRPr="00BA1111" w14:paraId="4479B4A8"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7170A930"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Files:DataLakeStorageTenantID</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0A178C9A"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Azure Data Lake storage account tenant ID. Required for AzureDataLakeFileService.</w:t>
            </w:r>
          </w:p>
        </w:tc>
      </w:tr>
      <w:tr w:rsidR="00BA1111" w:rsidRPr="00BA1111" w14:paraId="6CCDDB58" w14:textId="77777777" w:rsidTr="00BA1111">
        <w:tc>
          <w:tcPr>
            <w:tcW w:w="0" w:type="auto"/>
            <w:tcBorders>
              <w:top w:val="single" w:sz="6" w:space="0" w:color="DDDDDD"/>
              <w:left w:val="single" w:sz="6" w:space="0" w:color="DDDDDD"/>
              <w:bottom w:val="single" w:sz="6" w:space="0" w:color="DDDDDD"/>
              <w:right w:val="single" w:sz="6" w:space="0" w:color="DDDDDD"/>
            </w:tcBorders>
            <w:tcMar>
              <w:top w:w="105" w:type="dxa"/>
              <w:left w:w="15" w:type="dxa"/>
              <w:bottom w:w="105" w:type="dxa"/>
              <w:right w:w="150" w:type="dxa"/>
            </w:tcMar>
            <w:hideMark/>
          </w:tcPr>
          <w:p w14:paraId="0C145A2A"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Files:DataLakeStorageDirectory</w:t>
            </w:r>
          </w:p>
        </w:tc>
        <w:tc>
          <w:tcPr>
            <w:tcW w:w="0" w:type="auto"/>
            <w:tcBorders>
              <w:top w:val="single" w:sz="6" w:space="0" w:color="DDDDDD"/>
              <w:left w:val="single" w:sz="6" w:space="0" w:color="DDDDDD"/>
              <w:bottom w:val="single" w:sz="6" w:space="0" w:color="DDDDDD"/>
              <w:right w:val="single" w:sz="6" w:space="0" w:color="DDDDDD"/>
            </w:tcBorders>
            <w:tcMar>
              <w:top w:w="105" w:type="dxa"/>
              <w:left w:w="150" w:type="dxa"/>
              <w:bottom w:w="105" w:type="dxa"/>
              <w:right w:w="15" w:type="dxa"/>
            </w:tcMar>
            <w:hideMark/>
          </w:tcPr>
          <w:p w14:paraId="03D3BB87" w14:textId="77777777" w:rsidR="00BA1111" w:rsidRPr="00BA1111" w:rsidRDefault="00BA1111" w:rsidP="00BA1111">
            <w:pPr>
              <w:spacing w:before="0" w:after="0"/>
              <w:rPr>
                <w:rFonts w:asciiTheme="minorHAnsi" w:hAnsiTheme="minorHAnsi"/>
                <w:szCs w:val="22"/>
              </w:rPr>
            </w:pPr>
            <w:r w:rsidRPr="00BA1111">
              <w:rPr>
                <w:rFonts w:asciiTheme="minorHAnsi" w:hAnsiTheme="minorHAnsi"/>
                <w:szCs w:val="22"/>
              </w:rPr>
              <w:t>The Azure Data Lake storage account directory name. Required for AzureDataLakeFileService.</w:t>
            </w:r>
          </w:p>
        </w:tc>
      </w:tr>
    </w:tbl>
    <w:p w14:paraId="665D9386" w14:textId="17615718" w:rsidR="00BA1111" w:rsidRDefault="00BA1111" w:rsidP="00BA1111">
      <w:pPr>
        <w:pStyle w:val="NormalWeb"/>
        <w:shd w:val="clear" w:color="auto" w:fill="FFFFFF"/>
        <w:spacing w:before="2" w:after="2"/>
        <w:rPr>
          <w:rFonts w:asciiTheme="minorHAnsi" w:hAnsiTheme="minorHAnsi" w:cs="Segoe UI"/>
          <w:sz w:val="22"/>
          <w:szCs w:val="22"/>
        </w:rPr>
      </w:pPr>
      <w:r w:rsidRPr="00BA1111">
        <w:rPr>
          <w:rFonts w:asciiTheme="minorHAnsi" w:hAnsiTheme="minorHAnsi" w:cs="Segoe UI"/>
          <w:sz w:val="22"/>
          <w:szCs w:val="22"/>
        </w:rPr>
        <w:t>* Settings that have their key in </w:t>
      </w:r>
      <w:r w:rsidRPr="00BA1111">
        <w:rPr>
          <w:rStyle w:val="Strong"/>
          <w:rFonts w:asciiTheme="minorHAnsi" w:hAnsiTheme="minorHAnsi" w:cs="Segoe UI"/>
          <w:sz w:val="22"/>
          <w:szCs w:val="22"/>
        </w:rPr>
        <w:t>bold</w:t>
      </w:r>
      <w:r w:rsidRPr="00BA1111">
        <w:rPr>
          <w:rFonts w:asciiTheme="minorHAnsi" w:hAnsiTheme="minorHAnsi" w:cs="Segoe UI"/>
          <w:sz w:val="22"/>
          <w:szCs w:val="22"/>
        </w:rPr>
        <w:t> are required. </w:t>
      </w:r>
    </w:p>
    <w:p w14:paraId="0C570492" w14:textId="77777777" w:rsidR="00BA1111" w:rsidRPr="00BA1111" w:rsidRDefault="00BA1111" w:rsidP="00BA1111">
      <w:pPr>
        <w:pStyle w:val="NormalWeb"/>
        <w:shd w:val="clear" w:color="auto" w:fill="FFFFFF"/>
        <w:spacing w:before="2" w:after="2"/>
        <w:rPr>
          <w:rFonts w:asciiTheme="minorHAnsi" w:hAnsiTheme="minorHAnsi" w:cs="Segoe UI"/>
          <w:sz w:val="22"/>
          <w:szCs w:val="22"/>
        </w:rPr>
      </w:pPr>
    </w:p>
    <w:p w14:paraId="1C2C6605" w14:textId="20071371" w:rsidR="00BA1111" w:rsidRPr="00BA1111" w:rsidRDefault="00BA1111" w:rsidP="00BA1111">
      <w:pPr>
        <w:pStyle w:val="Heading1"/>
        <w:spacing w:before="0" w:after="0"/>
      </w:pPr>
      <w:bookmarkStart w:id="26" w:name="_Toc27738361"/>
      <w:r>
        <w:t>developer set up</w:t>
      </w:r>
      <w:bookmarkEnd w:id="26"/>
    </w:p>
    <w:p w14:paraId="376347E5" w14:textId="77777777" w:rsidR="00BA1111" w:rsidRPr="00BA1111" w:rsidRDefault="00BA1111" w:rsidP="002D0CB2">
      <w:pPr>
        <w:pStyle w:val="Heading2"/>
        <w:numPr>
          <w:ilvl w:val="0"/>
          <w:numId w:val="30"/>
        </w:numPr>
      </w:pPr>
      <w:bookmarkStart w:id="27" w:name="_Toc27738362"/>
      <w:r w:rsidRPr="00BA1111">
        <w:t>DQM Application Requirements</w:t>
      </w:r>
      <w:bookmarkEnd w:id="27"/>
    </w:p>
    <w:p w14:paraId="76C9E5FE" w14:textId="77777777" w:rsidR="00BA1111" w:rsidRPr="00BA1111" w:rsidRDefault="00BA1111" w:rsidP="002D0CB2">
      <w:pPr>
        <w:numPr>
          <w:ilvl w:val="0"/>
          <w:numId w:val="27"/>
        </w:numPr>
        <w:spacing w:before="0" w:after="0"/>
      </w:pPr>
      <w:r w:rsidRPr="00BA1111">
        <w:t>Windows 10</w:t>
      </w:r>
    </w:p>
    <w:p w14:paraId="3A893E41" w14:textId="77777777" w:rsidR="00BA1111" w:rsidRPr="00BA1111" w:rsidRDefault="00BA1111" w:rsidP="002D0CB2">
      <w:pPr>
        <w:numPr>
          <w:ilvl w:val="0"/>
          <w:numId w:val="27"/>
        </w:numPr>
        <w:spacing w:before="0" w:after="0"/>
      </w:pPr>
      <w:r w:rsidRPr="00BA1111">
        <w:t>Microsoft Visual Studio 2017+, all editions supported</w:t>
      </w:r>
    </w:p>
    <w:p w14:paraId="3E261C8E" w14:textId="77777777" w:rsidR="00BA1111" w:rsidRPr="00BA1111" w:rsidRDefault="00BA1111" w:rsidP="002D0CB2">
      <w:pPr>
        <w:numPr>
          <w:ilvl w:val="0"/>
          <w:numId w:val="27"/>
        </w:numPr>
        <w:spacing w:before="0" w:after="0"/>
      </w:pPr>
      <w:r w:rsidRPr="00BA1111">
        <w:t>Microsoft SQL Server 2014 or greater</w:t>
      </w:r>
    </w:p>
    <w:p w14:paraId="57223E5D" w14:textId="77777777" w:rsidR="00BA1111" w:rsidRPr="00BA1111" w:rsidRDefault="00BA1111" w:rsidP="002D0CB2">
      <w:pPr>
        <w:numPr>
          <w:ilvl w:val="0"/>
          <w:numId w:val="27"/>
        </w:numPr>
        <w:spacing w:before="0" w:after="0"/>
      </w:pPr>
      <w:r w:rsidRPr="00BA1111">
        <w:t>WebPack Test Runner for Visual Studio by Mads Kristensen, not required but makes running WebPack builds much easier.</w:t>
      </w:r>
    </w:p>
    <w:p w14:paraId="57BF5A43" w14:textId="77777777" w:rsidR="00BA1111" w:rsidRPr="00BA1111" w:rsidRDefault="00BA1111" w:rsidP="002D0CB2">
      <w:pPr>
        <w:numPr>
          <w:ilvl w:val="0"/>
          <w:numId w:val="27"/>
        </w:numPr>
        <w:spacing w:before="0" w:after="0"/>
      </w:pPr>
      <w:r w:rsidRPr="00BA1111">
        <w:t>NodeJS</w:t>
      </w:r>
    </w:p>
    <w:p w14:paraId="62F6AC6E" w14:textId="77777777" w:rsidR="00BA1111" w:rsidRPr="00BA1111" w:rsidRDefault="00BA1111" w:rsidP="002D0CB2">
      <w:pPr>
        <w:numPr>
          <w:ilvl w:val="0"/>
          <w:numId w:val="27"/>
        </w:numPr>
        <w:spacing w:before="0" w:after="0"/>
      </w:pPr>
      <w:r w:rsidRPr="00BA1111">
        <w:t>Typescript SDK</w:t>
      </w:r>
    </w:p>
    <w:p w14:paraId="2C41EDF9" w14:textId="77777777" w:rsidR="00BA1111" w:rsidRPr="00BA1111" w:rsidRDefault="00BA1111" w:rsidP="002D0CB2">
      <w:pPr>
        <w:numPr>
          <w:ilvl w:val="0"/>
          <w:numId w:val="27"/>
        </w:numPr>
        <w:spacing w:before="0" w:after="0"/>
      </w:pPr>
      <w:r w:rsidRPr="00BA1111">
        <w:t>.NET Core 2.2 SDK</w:t>
      </w:r>
    </w:p>
    <w:p w14:paraId="78534684" w14:textId="7C164E3E" w:rsidR="00BA1111" w:rsidRPr="00BA1111" w:rsidRDefault="00497E38" w:rsidP="00497E38">
      <w:pPr>
        <w:pStyle w:val="Heading2"/>
      </w:pPr>
      <w:bookmarkStart w:id="28" w:name="_Toc27738363"/>
      <w:r>
        <w:t>DQM application instructions</w:t>
      </w:r>
      <w:bookmarkEnd w:id="28"/>
    </w:p>
    <w:p w14:paraId="2DC526B9" w14:textId="77777777" w:rsidR="00BA1111" w:rsidRPr="00BA1111" w:rsidRDefault="00BA1111" w:rsidP="002D0CB2">
      <w:pPr>
        <w:numPr>
          <w:ilvl w:val="0"/>
          <w:numId w:val="28"/>
        </w:numPr>
        <w:spacing w:before="0" w:after="0"/>
      </w:pPr>
      <w:r w:rsidRPr="00BA1111">
        <w:t>Install Visual Studio, and apply any updates.</w:t>
      </w:r>
    </w:p>
    <w:p w14:paraId="7F6B48EA" w14:textId="77777777" w:rsidR="00BA1111" w:rsidRPr="00BA1111" w:rsidRDefault="00BA1111" w:rsidP="002D0CB2">
      <w:pPr>
        <w:numPr>
          <w:ilvl w:val="1"/>
          <w:numId w:val="28"/>
        </w:numPr>
        <w:spacing w:before="0" w:after="0"/>
      </w:pPr>
      <w:r w:rsidRPr="00BA1111">
        <w:t>Confirm the ASP.NET and web development option has been selected</w:t>
      </w:r>
    </w:p>
    <w:p w14:paraId="51D944AC" w14:textId="77777777" w:rsidR="00BA1111" w:rsidRPr="00BA1111" w:rsidRDefault="00BA1111" w:rsidP="002D0CB2">
      <w:pPr>
        <w:numPr>
          <w:ilvl w:val="1"/>
          <w:numId w:val="28"/>
        </w:numPr>
        <w:spacing w:before="0" w:after="0"/>
      </w:pPr>
      <w:r w:rsidRPr="00BA1111">
        <w:t>Confirm that .NET Core 2.2 is selected if available.</w:t>
      </w:r>
    </w:p>
    <w:p w14:paraId="172C6A81" w14:textId="77777777" w:rsidR="00BA1111" w:rsidRPr="00BA1111" w:rsidRDefault="00BA1111" w:rsidP="002D0CB2">
      <w:pPr>
        <w:numPr>
          <w:ilvl w:val="0"/>
          <w:numId w:val="28"/>
        </w:numPr>
        <w:spacing w:before="0" w:after="0"/>
      </w:pPr>
      <w:r w:rsidRPr="00BA1111">
        <w:t>Install .NET Core SDK if not installed via Visual Studio.</w:t>
      </w:r>
    </w:p>
    <w:p w14:paraId="1DFE9F8C" w14:textId="77777777" w:rsidR="00BA1111" w:rsidRPr="00BA1111" w:rsidRDefault="00BA1111" w:rsidP="002D0CB2">
      <w:pPr>
        <w:numPr>
          <w:ilvl w:val="0"/>
          <w:numId w:val="28"/>
        </w:numPr>
        <w:spacing w:before="0" w:after="0"/>
      </w:pPr>
      <w:r w:rsidRPr="00BA1111">
        <w:t>Install SQL Server, and apply any updates. Make sure the current Windows User is authorized for the database, and Integrated Security is enabled.</w:t>
      </w:r>
    </w:p>
    <w:p w14:paraId="4C3B78AD" w14:textId="77777777" w:rsidR="00BA1111" w:rsidRPr="00BA1111" w:rsidRDefault="00BA1111" w:rsidP="002D0CB2">
      <w:pPr>
        <w:numPr>
          <w:ilvl w:val="0"/>
          <w:numId w:val="28"/>
        </w:numPr>
        <w:spacing w:before="0" w:after="0"/>
      </w:pPr>
      <w:r w:rsidRPr="00BA1111">
        <w:t>Install Typescript SDK found at </w:t>
      </w:r>
      <w:hyperlink r:id="rId23" w:anchor="download-links" w:history="1">
        <w:r w:rsidRPr="00BA1111">
          <w:rPr>
            <w:rStyle w:val="Hyperlink"/>
          </w:rPr>
          <w:t>https://www.typescriptlang.org/#download-links</w:t>
        </w:r>
      </w:hyperlink>
    </w:p>
    <w:p w14:paraId="2091753E" w14:textId="77777777" w:rsidR="00BA1111" w:rsidRPr="00BA1111" w:rsidRDefault="00BA1111" w:rsidP="002D0CB2">
      <w:pPr>
        <w:numPr>
          <w:ilvl w:val="0"/>
          <w:numId w:val="28"/>
        </w:numPr>
        <w:spacing w:before="0" w:after="0"/>
      </w:pPr>
      <w:r w:rsidRPr="00BA1111">
        <w:t>Install NodeJS found at </w:t>
      </w:r>
      <w:hyperlink r:id="rId24" w:history="1">
        <w:r w:rsidRPr="00BA1111">
          <w:rPr>
            <w:rStyle w:val="Hyperlink"/>
          </w:rPr>
          <w:t>https://nodejs.org/en/download/</w:t>
        </w:r>
      </w:hyperlink>
    </w:p>
    <w:p w14:paraId="074B90B0" w14:textId="77777777" w:rsidR="00BA1111" w:rsidRPr="00BA1111" w:rsidRDefault="00BA1111" w:rsidP="002D0CB2">
      <w:pPr>
        <w:numPr>
          <w:ilvl w:val="0"/>
          <w:numId w:val="28"/>
        </w:numPr>
        <w:spacing w:before="0" w:after="0"/>
      </w:pPr>
      <w:r w:rsidRPr="00BA1111">
        <w:t>Install the WebPack Test Runner from the Visual Studio Extensions gallery.</w:t>
      </w:r>
    </w:p>
    <w:p w14:paraId="78FA5626" w14:textId="77777777" w:rsidR="00BA1111" w:rsidRPr="00BA1111" w:rsidRDefault="00BA1111" w:rsidP="002D0CB2">
      <w:pPr>
        <w:numPr>
          <w:ilvl w:val="0"/>
          <w:numId w:val="28"/>
        </w:numPr>
        <w:spacing w:before="0" w:after="0"/>
      </w:pPr>
      <w:r w:rsidRPr="00BA1111">
        <w:t>If support for Qlik applications is required, install the Qlik certificate into the Local Computer store</w:t>
      </w:r>
    </w:p>
    <w:p w14:paraId="08858C8E" w14:textId="77777777" w:rsidR="00590609" w:rsidRDefault="00BA1111" w:rsidP="002D0CB2">
      <w:pPr>
        <w:numPr>
          <w:ilvl w:val="1"/>
          <w:numId w:val="28"/>
        </w:numPr>
        <w:spacing w:before="0" w:after="0"/>
      </w:pPr>
      <w:r w:rsidRPr="00BA1111">
        <w:t>Certificate and instructions are found in ~/QlikCert folder of the the source</w:t>
      </w:r>
    </w:p>
    <w:p w14:paraId="51803E50" w14:textId="77777777" w:rsidR="00590609" w:rsidRDefault="00BA1111" w:rsidP="002D0CB2">
      <w:pPr>
        <w:numPr>
          <w:ilvl w:val="0"/>
          <w:numId w:val="28"/>
        </w:numPr>
        <w:spacing w:before="0" w:after="0"/>
      </w:pPr>
      <w:r w:rsidRPr="00BA1111">
        <w:t>After installing the software dependencies and obtaining the source code for the application, the ASPE.DQM.sln can be opened using Visual Studio. Perform a </w:t>
      </w:r>
      <w:r w:rsidRPr="00BA1111">
        <w:rPr>
          <w:u w:val="single"/>
        </w:rPr>
        <w:t>build only</w:t>
      </w:r>
      <w:r w:rsidRPr="00BA1111">
        <w:t> of the solution and confirm all projects compiled successfully. Open the Task Runner Explorer panel from the "View =&gt; Other Windows" menu, under the webpack.config.js item expand "Run" and double click the "Run-Development" option. This will initiate the WebPack build which will compile the typescript, placing the output into the wwwroot/scripts folder of the web application.</w:t>
      </w:r>
    </w:p>
    <w:p w14:paraId="4917561A" w14:textId="77777777" w:rsidR="00590609" w:rsidRDefault="00BA1111" w:rsidP="002D0CB2">
      <w:pPr>
        <w:numPr>
          <w:ilvl w:val="0"/>
          <w:numId w:val="28"/>
        </w:numPr>
        <w:spacing w:before="0" w:after="0"/>
      </w:pPr>
      <w:r w:rsidRPr="00BA1111">
        <w:t>If an existing copy of the DQM database is available, restore the database to SQL Server with the name "ASPE_DQM".</w:t>
      </w:r>
    </w:p>
    <w:p w14:paraId="733407B4" w14:textId="77777777" w:rsidR="00590609" w:rsidRDefault="00BA1111" w:rsidP="002D0CB2">
      <w:pPr>
        <w:numPr>
          <w:ilvl w:val="0"/>
          <w:numId w:val="28"/>
        </w:numPr>
        <w:spacing w:before="0" w:after="0"/>
      </w:pPr>
      <w:r w:rsidRPr="00BA1111">
        <w:t>If starting without a copy of the DQM database, it can be created by running the migrations via the Package Manager Console in Visual Studio.</w:t>
      </w:r>
    </w:p>
    <w:p w14:paraId="715968A6" w14:textId="3F5D23D2" w:rsidR="00BA1111" w:rsidRPr="00BA1111" w:rsidRDefault="00BA1111" w:rsidP="002D0CB2">
      <w:pPr>
        <w:numPr>
          <w:ilvl w:val="0"/>
          <w:numId w:val="28"/>
        </w:numPr>
        <w:spacing w:before="0" w:after="0"/>
      </w:pPr>
      <w:r w:rsidRPr="00BA1111">
        <w:t>At this point the DQM web application can be launched using IIS Express via Visual Studio.</w:t>
      </w:r>
    </w:p>
    <w:p w14:paraId="0E109FD2" w14:textId="77777777" w:rsidR="00BA1111" w:rsidRPr="00BA1111" w:rsidRDefault="00BA1111" w:rsidP="00BA1111">
      <w:pPr>
        <w:spacing w:before="0" w:after="0"/>
      </w:pPr>
    </w:p>
    <w:p w14:paraId="2ECFE3FA" w14:textId="77777777" w:rsidR="00BA1111" w:rsidRPr="00BA1111" w:rsidRDefault="00BA1111" w:rsidP="00BA1111">
      <w:pPr>
        <w:pStyle w:val="Heading2"/>
      </w:pPr>
      <w:bookmarkStart w:id="29" w:name="_Toc27738364"/>
      <w:r w:rsidRPr="00BA1111">
        <w:t>PopMedNet Application Requirements</w:t>
      </w:r>
      <w:bookmarkEnd w:id="29"/>
    </w:p>
    <w:p w14:paraId="7869B97F" w14:textId="77777777" w:rsidR="00BA1111" w:rsidRPr="00BA1111" w:rsidRDefault="00BA1111" w:rsidP="00497E38">
      <w:pPr>
        <w:spacing w:before="0" w:after="0"/>
        <w:ind w:left="720"/>
      </w:pPr>
      <w:r w:rsidRPr="00BA1111">
        <w:t>For the DQM project, the final CNDS version was used. Any version greater than 6.2 of PopMedNet is compatible.</w:t>
      </w:r>
    </w:p>
    <w:p w14:paraId="0AFE2883" w14:textId="77777777" w:rsidR="00BA1111" w:rsidRPr="00BA1111" w:rsidRDefault="00BA1111" w:rsidP="00497E38">
      <w:pPr>
        <w:numPr>
          <w:ilvl w:val="0"/>
          <w:numId w:val="29"/>
        </w:numPr>
        <w:tabs>
          <w:tab w:val="clear" w:pos="720"/>
          <w:tab w:val="num" w:pos="1440"/>
        </w:tabs>
        <w:spacing w:before="0" w:after="0"/>
        <w:ind w:left="1440"/>
      </w:pPr>
      <w:r w:rsidRPr="00BA1111">
        <w:t>Windows 10</w:t>
      </w:r>
    </w:p>
    <w:p w14:paraId="5364E84E" w14:textId="77777777" w:rsidR="00BA1111" w:rsidRPr="00BA1111" w:rsidRDefault="00BA1111" w:rsidP="00497E38">
      <w:pPr>
        <w:numPr>
          <w:ilvl w:val="0"/>
          <w:numId w:val="29"/>
        </w:numPr>
        <w:tabs>
          <w:tab w:val="clear" w:pos="720"/>
          <w:tab w:val="num" w:pos="1440"/>
        </w:tabs>
        <w:spacing w:before="0" w:after="0"/>
        <w:ind w:left="1440"/>
      </w:pPr>
      <w:r w:rsidRPr="00BA1111">
        <w:t>Microsoft Visual Studio 2017+, all editions supported</w:t>
      </w:r>
    </w:p>
    <w:p w14:paraId="6130D372" w14:textId="77777777" w:rsidR="00BA1111" w:rsidRPr="00BA1111" w:rsidRDefault="00BA1111" w:rsidP="00497E38">
      <w:pPr>
        <w:numPr>
          <w:ilvl w:val="0"/>
          <w:numId w:val="29"/>
        </w:numPr>
        <w:tabs>
          <w:tab w:val="clear" w:pos="720"/>
          <w:tab w:val="num" w:pos="1440"/>
        </w:tabs>
        <w:spacing w:before="0" w:after="0"/>
        <w:ind w:left="1440"/>
      </w:pPr>
      <w:r w:rsidRPr="00BA1111">
        <w:t>Microsoft SQL Server 2014 or greater</w:t>
      </w:r>
    </w:p>
    <w:p w14:paraId="292CB7D3" w14:textId="77777777" w:rsidR="00BA1111" w:rsidRPr="00BA1111" w:rsidRDefault="00BA1111" w:rsidP="00497E38">
      <w:pPr>
        <w:numPr>
          <w:ilvl w:val="0"/>
          <w:numId w:val="29"/>
        </w:numPr>
        <w:tabs>
          <w:tab w:val="clear" w:pos="720"/>
          <w:tab w:val="num" w:pos="1440"/>
        </w:tabs>
        <w:spacing w:before="0" w:after="0"/>
        <w:ind w:left="1440"/>
      </w:pPr>
      <w:r w:rsidRPr="00BA1111">
        <w:t>Typescript SDK version 3.2</w:t>
      </w:r>
    </w:p>
    <w:p w14:paraId="3394D359" w14:textId="77777777" w:rsidR="00BA1111" w:rsidRPr="00BA1111" w:rsidRDefault="00BA1111" w:rsidP="00497E38">
      <w:pPr>
        <w:numPr>
          <w:ilvl w:val="0"/>
          <w:numId w:val="29"/>
        </w:numPr>
        <w:tabs>
          <w:tab w:val="clear" w:pos="720"/>
          <w:tab w:val="num" w:pos="1440"/>
        </w:tabs>
        <w:spacing w:before="0" w:after="0"/>
        <w:ind w:left="1440"/>
      </w:pPr>
      <w:r w:rsidRPr="00BA1111">
        <w:t>ASP.Net MVC 4 if the PopMedNet version is less than 6.12.0.0</w:t>
      </w:r>
    </w:p>
    <w:p w14:paraId="6F7CD1EC" w14:textId="77777777" w:rsidR="00BA1111" w:rsidRPr="00BA1111" w:rsidRDefault="00BA1111" w:rsidP="00497E38">
      <w:pPr>
        <w:numPr>
          <w:ilvl w:val="0"/>
          <w:numId w:val="29"/>
        </w:numPr>
        <w:tabs>
          <w:tab w:val="clear" w:pos="720"/>
          <w:tab w:val="num" w:pos="1440"/>
        </w:tabs>
        <w:spacing w:before="0" w:after="0"/>
        <w:ind w:left="1440"/>
      </w:pPr>
      <w:r w:rsidRPr="00BA1111">
        <w:t>RazorGenerator extension for Visual Studio (</w:t>
      </w:r>
      <w:hyperlink r:id="rId25" w:history="1">
        <w:r w:rsidRPr="00BA1111">
          <w:rPr>
            <w:rStyle w:val="Hyperlink"/>
          </w:rPr>
          <w:t>https://github.com/RazorGenerator/RazorGenerator</w:t>
        </w:r>
      </w:hyperlink>
      <w:r w:rsidRPr="00BA1111">
        <w:t>), only required if making changes to .cshtml files</w:t>
      </w:r>
    </w:p>
    <w:p w14:paraId="228E4DB6" w14:textId="77777777" w:rsidR="00BA1111" w:rsidRPr="00BA1111" w:rsidRDefault="00BA1111" w:rsidP="00497E38">
      <w:pPr>
        <w:numPr>
          <w:ilvl w:val="0"/>
          <w:numId w:val="29"/>
        </w:numPr>
        <w:tabs>
          <w:tab w:val="clear" w:pos="720"/>
          <w:tab w:val="num" w:pos="1440"/>
        </w:tabs>
        <w:spacing w:before="0" w:after="0"/>
        <w:ind w:left="1440"/>
      </w:pPr>
      <w:r w:rsidRPr="00BA1111">
        <w:t>Less compiler, only required if making changes to .less files</w:t>
      </w:r>
    </w:p>
    <w:p w14:paraId="48480613" w14:textId="77777777" w:rsidR="00BA1111" w:rsidRPr="00BA1111" w:rsidRDefault="00BA1111" w:rsidP="00497E38">
      <w:pPr>
        <w:numPr>
          <w:ilvl w:val="0"/>
          <w:numId w:val="29"/>
        </w:numPr>
        <w:tabs>
          <w:tab w:val="clear" w:pos="720"/>
          <w:tab w:val="num" w:pos="1440"/>
        </w:tabs>
        <w:spacing w:before="0" w:after="0"/>
        <w:ind w:left="1440"/>
      </w:pPr>
      <w:r w:rsidRPr="00BA1111">
        <w:t>.NET SDK 4.7.2</w:t>
      </w:r>
    </w:p>
    <w:p w14:paraId="0E1DE145" w14:textId="7EC4A9B7" w:rsidR="00BA1111" w:rsidRDefault="00BA1111" w:rsidP="00BA1111">
      <w:pPr>
        <w:spacing w:before="0" w:after="0"/>
        <w:ind w:left="360"/>
      </w:pPr>
    </w:p>
    <w:p w14:paraId="59AFC1CC" w14:textId="1070569B" w:rsidR="00497E38" w:rsidRPr="00BA1111" w:rsidRDefault="00497E38" w:rsidP="00497E38">
      <w:pPr>
        <w:pStyle w:val="Heading2"/>
      </w:pPr>
      <w:bookmarkStart w:id="30" w:name="_Toc27738365"/>
      <w:r>
        <w:t>popmednet application instructions</w:t>
      </w:r>
      <w:bookmarkEnd w:id="30"/>
    </w:p>
    <w:p w14:paraId="10355222" w14:textId="77777777" w:rsidR="007B4E08" w:rsidRDefault="007B4E08" w:rsidP="00497E38">
      <w:pPr>
        <w:pStyle w:val="ListNumbered4"/>
        <w:ind w:left="1170"/>
      </w:pPr>
      <w:r>
        <w:t>PopMedNet is used by DQM to manage User registration, and user permissions. No development is required for the usage and integration of PMN with DQM. The PMN instance can either be run via IIS Express using Visual Studio, or it can be compiled and deployed to an IIS instance.</w:t>
      </w:r>
    </w:p>
    <w:p w14:paraId="44F11FAA" w14:textId="77777777" w:rsidR="007B4E08" w:rsidRDefault="007B4E08" w:rsidP="00497E38">
      <w:pPr>
        <w:pStyle w:val="ListNumbered4"/>
        <w:ind w:left="1170"/>
      </w:pPr>
      <w:r>
        <w:t>After installing the software dependencies, and obtaining the source for the application, the PMN websites are ready to be built and optionally deployed.</w:t>
      </w:r>
    </w:p>
    <w:p w14:paraId="54C64936" w14:textId="04121660" w:rsidR="007B4E08" w:rsidRDefault="007B4E08" w:rsidP="00497E38">
      <w:pPr>
        <w:pStyle w:val="ListNumbered4"/>
        <w:ind w:left="1170"/>
      </w:pPr>
      <w:r>
        <w:t>Restore a compatible version of the PMN and CNDS databases to SQL Server, update the connection strings in the ConnectionStrings.config files found in the Lpp.Dns.Api, Lpp.Dns.Portal, and Lpp.CNDS.Api project folders. The ConnectionStrings.config can be created by making a copy of the ConnectionStrings-template.config file, and should not be added to source control.</w:t>
      </w:r>
    </w:p>
    <w:p w14:paraId="76FA3FF9" w14:textId="77777777" w:rsidR="007B4E08" w:rsidRDefault="007B4E08" w:rsidP="00497E38">
      <w:pPr>
        <w:pStyle w:val="ListNumbered4"/>
        <w:ind w:left="1170"/>
      </w:pPr>
      <w:r>
        <w:t>Open the Lpp.Dns.Api solution with Visual Studio and build the entire solution. Using the Package Manager Console in Visual Studio confirm the PMN database is up to date by executing any pending migrations.</w:t>
      </w:r>
    </w:p>
    <w:p w14:paraId="1A2FC632" w14:textId="77777777" w:rsidR="007B4E08" w:rsidRDefault="007B4E08" w:rsidP="00497E38">
      <w:pPr>
        <w:pStyle w:val="ListNumbered4"/>
        <w:ind w:left="1170"/>
      </w:pPr>
      <w:r>
        <w:t>Open the DistributedNetworkSolution solution with Visual Studio and build the entire solution.</w:t>
      </w:r>
    </w:p>
    <w:p w14:paraId="5902A9E4" w14:textId="77777777" w:rsidR="007B4E08" w:rsidRDefault="007B4E08" w:rsidP="00497E38">
      <w:pPr>
        <w:pStyle w:val="ListNumbered4"/>
        <w:ind w:left="1170"/>
      </w:pPr>
      <w:r>
        <w:t>Open the Lpp.CNDS solution with Visual Studio and build the entire solution. Using the Package Manager Console in Visual Studio confirm the CNDS database is up to date by executing any pending migrations.</w:t>
      </w:r>
    </w:p>
    <w:p w14:paraId="60969E89" w14:textId="6199A619" w:rsidR="007B4E08" w:rsidRDefault="007B4E08" w:rsidP="00497E38">
      <w:pPr>
        <w:pStyle w:val="ListNumbered4"/>
        <w:ind w:left="1170"/>
      </w:pPr>
      <w:r>
        <w:t>The CNDS website is only required if CNDS integration is part of the PMN instance being used. DQM does not have a dependency on CNDS, only PMN.</w:t>
      </w:r>
    </w:p>
    <w:p w14:paraId="5813D8BC" w14:textId="77777777" w:rsidR="007B4E08" w:rsidRDefault="007B4E08" w:rsidP="00497E38">
      <w:pPr>
        <w:pStyle w:val="ListNumbered4"/>
        <w:ind w:left="1170"/>
      </w:pPr>
      <w:r>
        <w:t>After confirming the solutions compile without errors, the websites can be run using IIS via Visual Studio or by publishing to a local folder and configuring websites in an IIS instance.</w:t>
      </w:r>
    </w:p>
    <w:p w14:paraId="3B365032" w14:textId="6085E01A" w:rsidR="007B4E08" w:rsidRDefault="007B4E08" w:rsidP="00497E38">
      <w:pPr>
        <w:pStyle w:val="ListNumbered4"/>
        <w:ind w:left="1170"/>
      </w:pPr>
      <w:r>
        <w:t xml:space="preserve">Depending upon how it is desired to run PMN; confirm that the correct url's are configured in the DQM appsettings.Development.json file. The PMNApiUrl value should be the root url of the PMN API website (i.e. http://localhost:24592), and the PMNPortal value should be the url to the ssologin action for the PMN Portal website (i.e. </w:t>
      </w:r>
      <w:hyperlink r:id="rId26" w:history="1">
        <w:r w:rsidRPr="006F6598">
          <w:rPr>
            <w:rStyle w:val="Hyperlink"/>
          </w:rPr>
          <w:t>http://localhost:60344/ssologin</w:t>
        </w:r>
      </w:hyperlink>
      <w:r>
        <w:t>).</w:t>
      </w:r>
    </w:p>
    <w:p w14:paraId="1EB3F6FD" w14:textId="47B877C2" w:rsidR="0002787C" w:rsidRDefault="007B4E08" w:rsidP="00497E38">
      <w:pPr>
        <w:pStyle w:val="ListNumbered4"/>
        <w:ind w:left="1170"/>
      </w:pPr>
      <w:r>
        <w:t>Confirm that the PMNoAuthKey and PMNoAuthHash values in the DQM configuration settings match the values specified in the Lpp.Dns.Portal/web.config for the settings SsoKey and SsoHash. The PMN SSO site does not need to be used, however DQM uses the SSO infrastructure in the PMN Portal site to enable cross-application authentication.</w:t>
      </w:r>
    </w:p>
    <w:p w14:paraId="0AD72FDC" w14:textId="7C53D15A" w:rsidR="00EC13F2" w:rsidRDefault="00EC13F2" w:rsidP="00EC13F2">
      <w:pPr>
        <w:pStyle w:val="ListNumbered4"/>
        <w:numPr>
          <w:ilvl w:val="0"/>
          <w:numId w:val="0"/>
        </w:numPr>
        <w:ind w:left="1368" w:hanging="360"/>
      </w:pPr>
    </w:p>
    <w:p w14:paraId="21AF016F" w14:textId="51D6D411" w:rsidR="00AE1411" w:rsidRDefault="00AE1411">
      <w:pPr>
        <w:widowControl/>
        <w:spacing w:before="0" w:after="200" w:line="276" w:lineRule="auto"/>
      </w:pPr>
      <w:r>
        <w:br w:type="page"/>
      </w:r>
    </w:p>
    <w:p w14:paraId="3DDBCDE6" w14:textId="77777777" w:rsidR="002479B2" w:rsidRDefault="002479B2" w:rsidP="002479B2">
      <w:pPr>
        <w:pStyle w:val="Heading1"/>
      </w:pPr>
      <w:bookmarkStart w:id="31" w:name="_Toc27738366"/>
      <w:r>
        <w:t>Appendix</w:t>
      </w:r>
      <w:bookmarkEnd w:id="31"/>
    </w:p>
    <w:p w14:paraId="3476B63D" w14:textId="522C8E34" w:rsidR="002479B2" w:rsidRDefault="002479B2" w:rsidP="002479B2">
      <w:pPr>
        <w:pStyle w:val="Heading2"/>
        <w:numPr>
          <w:ilvl w:val="0"/>
          <w:numId w:val="49"/>
        </w:numPr>
      </w:pPr>
      <w:bookmarkStart w:id="32" w:name="_Toc27738367"/>
      <w:r>
        <w:t>DQ</w:t>
      </w:r>
      <w:r w:rsidR="00647442">
        <w:t xml:space="preserve"> </w:t>
      </w:r>
      <w:r>
        <w:t>Metrics &amp; DQ</w:t>
      </w:r>
      <w:r w:rsidR="00647442">
        <w:t xml:space="preserve"> </w:t>
      </w:r>
      <w:r>
        <w:t>Measures Load Script Details</w:t>
      </w:r>
      <w:bookmarkEnd w:id="32"/>
    </w:p>
    <w:p w14:paraId="39927AB9" w14:textId="7D96BDBC" w:rsidR="00AE1411" w:rsidRDefault="00AE1411" w:rsidP="00AE1411">
      <w:r w:rsidRPr="00AE1411">
        <w:rPr>
          <w:rFonts w:ascii="Segoe UI" w:hAnsi="Segoe UI" w:cs="Segoe UI"/>
          <w:noProof/>
          <w:kern w:val="22"/>
          <w:szCs w:val="22"/>
          <w14:ligatures w14:val="standard"/>
        </w:rPr>
        <mc:AlternateContent>
          <mc:Choice Requires="wps">
            <w:drawing>
              <wp:anchor distT="0" distB="0" distL="114300" distR="114300" simplePos="0" relativeHeight="251663360" behindDoc="0" locked="1" layoutInCell="1" allowOverlap="1" wp14:anchorId="1888D5A6" wp14:editId="49169E42">
                <wp:simplePos x="0" y="0"/>
                <wp:positionH relativeFrom="margin">
                  <wp:posOffset>868680</wp:posOffset>
                </wp:positionH>
                <wp:positionV relativeFrom="page">
                  <wp:posOffset>6890385</wp:posOffset>
                </wp:positionV>
                <wp:extent cx="5615940" cy="1417955"/>
                <wp:effectExtent l="0" t="0" r="3810" b="10795"/>
                <wp:wrapSquare wrapText="bothSides"/>
                <wp:docPr id="37" name="Text Box 37" descr="Title and subtitle"/>
                <wp:cNvGraphicFramePr/>
                <a:graphic xmlns:a="http://schemas.openxmlformats.org/drawingml/2006/main">
                  <a:graphicData uri="http://schemas.microsoft.com/office/word/2010/wordprocessingShape">
                    <wps:wsp>
                      <wps:cNvSpPr txBox="1"/>
                      <wps:spPr>
                        <a:xfrm>
                          <a:off x="0" y="0"/>
                          <a:ext cx="5615940" cy="1417955"/>
                        </a:xfrm>
                        <a:prstGeom prst="rect">
                          <a:avLst/>
                        </a:prstGeom>
                        <a:noFill/>
                        <a:ln w="6350">
                          <a:noFill/>
                        </a:ln>
                        <a:effectLst/>
                      </wps:spPr>
                      <wps:txbx>
                        <w:txbxContent>
                          <w:p w14:paraId="72D0F7DF" w14:textId="5BA5A31E" w:rsidR="00DE56F4" w:rsidRPr="00AE1411" w:rsidRDefault="00DE56F4" w:rsidP="00AE1411">
                            <w:pPr>
                              <w:pStyle w:val="Title"/>
                              <w:jc w:val="right"/>
                              <w:rPr>
                                <w:color w:val="F79646" w:themeColor="accent6"/>
                              </w:rPr>
                            </w:pPr>
                            <w:r w:rsidRPr="00AE1411">
                              <w:rPr>
                                <w:color w:val="F79646" w:themeColor="accent6"/>
                              </w:rPr>
                              <w:t>Harvard Pilgrim Health Care</w:t>
                            </w:r>
                          </w:p>
                          <w:p w14:paraId="55C21893" w14:textId="77777777" w:rsidR="00DE56F4" w:rsidRPr="00201F63" w:rsidRDefault="00DE56F4" w:rsidP="00AE1411">
                            <w:pPr>
                              <w:jc w:val="right"/>
                              <w:rPr>
                                <w:sz w:val="40"/>
                                <w:szCs w:val="40"/>
                              </w:rPr>
                            </w:pPr>
                            <w:r>
                              <w:rPr>
                                <w:sz w:val="40"/>
                                <w:szCs w:val="40"/>
                              </w:rPr>
                              <w:t>DQMetrics &amp; DQMeasures Load Script Details</w:t>
                            </w:r>
                          </w:p>
                          <w:p w14:paraId="1235B545" w14:textId="77777777" w:rsidR="00DE56F4" w:rsidRPr="00201F63" w:rsidRDefault="00DE56F4" w:rsidP="00AE1411"/>
                          <w:p w14:paraId="3177C0D4" w14:textId="77777777" w:rsidR="00DE56F4" w:rsidRPr="00201F63" w:rsidRDefault="00DE56F4" w:rsidP="00AE1411"/>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888D5A6" id="_x0000_t202" coordsize="21600,21600" o:spt="202" path="m,l,21600r21600,l21600,xe">
                <v:stroke joinstyle="miter"/>
                <v:path gradientshapeok="t" o:connecttype="rect"/>
              </v:shapetype>
              <v:shape id="Text Box 37" o:spid="_x0000_s1026" type="#_x0000_t202" alt="Title and subtitle" style="position:absolute;margin-left:68.4pt;margin-top:542.55pt;width:442.2pt;height:111.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" filled="f" stroked="f" strokeweight=".5pt">
                <v:textbox inset="0,0,0,0">
                  <w:txbxContent>
                    <w:p w14:paraId="72D0F7DF" w14:textId="5BA5A31E" w:rsidR="00DE56F4" w:rsidRPr="00AE1411" w:rsidRDefault="00DE56F4" w:rsidP="00AE1411">
                      <w:pPr>
                        <w:pStyle w:val="Title"/>
                        <w:jc w:val="right"/>
                        <w:rPr>
                          <w:color w:val="F79646" w:themeColor="accent6"/>
                        </w:rPr>
                      </w:pPr>
                      <w:r w:rsidRPr="00AE1411">
                        <w:rPr>
                          <w:color w:val="F79646" w:themeColor="accent6"/>
                        </w:rPr>
                        <w:t>Harvard Pilgrim Health Care</w:t>
                      </w:r>
                    </w:p>
                    <w:p w14:paraId="55C21893" w14:textId="77777777" w:rsidR="00DE56F4" w:rsidRPr="00201F63" w:rsidRDefault="00DE56F4" w:rsidP="00AE1411">
                      <w:pPr>
                        <w:jc w:val="right"/>
                        <w:rPr>
                          <w:sz w:val="40"/>
                          <w:szCs w:val="40"/>
                        </w:rPr>
                      </w:pPr>
                      <w:r>
                        <w:rPr>
                          <w:sz w:val="40"/>
                          <w:szCs w:val="40"/>
                        </w:rPr>
                        <w:t>DQMetrics &amp; DQMeasures Load Script Details</w:t>
                      </w:r>
                    </w:p>
                    <w:p w14:paraId="1235B545" w14:textId="77777777" w:rsidR="00DE56F4" w:rsidRPr="00201F63" w:rsidRDefault="00DE56F4" w:rsidP="00AE1411"/>
                    <w:p w14:paraId="3177C0D4" w14:textId="77777777" w:rsidR="00DE56F4" w:rsidRPr="00201F63" w:rsidRDefault="00DE56F4" w:rsidP="00AE1411"/>
                  </w:txbxContent>
                </v:textbox>
                <w10:wrap type="square" anchorx="margin" anchory="page"/>
                <w10:anchorlock/>
              </v:shape>
            </w:pict>
          </mc:Fallback>
        </mc:AlternateContent>
      </w:r>
      <w:r w:rsidRPr="005B22D1">
        <w:rPr>
          <w:rFonts w:ascii="Segoe UI" w:hAnsi="Segoe UI" w:cs="Segoe UI"/>
          <w:noProof/>
        </w:rPr>
        <mc:AlternateContent>
          <mc:Choice Requires="wpg">
            <w:drawing>
              <wp:anchor distT="0" distB="0" distL="114300" distR="114300" simplePos="0" relativeHeight="251659264" behindDoc="0" locked="1" layoutInCell="1" allowOverlap="1" wp14:anchorId="51293311" wp14:editId="00C2285A">
                <wp:simplePos x="0" y="0"/>
                <wp:positionH relativeFrom="page">
                  <wp:posOffset>838200</wp:posOffset>
                </wp:positionH>
                <wp:positionV relativeFrom="page">
                  <wp:posOffset>2118360</wp:posOffset>
                </wp:positionV>
                <wp:extent cx="172720" cy="7691120"/>
                <wp:effectExtent l="0" t="0" r="17780" b="24130"/>
                <wp:wrapNone/>
                <wp:docPr id="38" name="Group 38" descr="Decorative sidebar"/>
                <wp:cNvGraphicFramePr/>
                <a:graphic xmlns:a="http://schemas.openxmlformats.org/drawingml/2006/main">
                  <a:graphicData uri="http://schemas.microsoft.com/office/word/2010/wordprocessingGroup">
                    <wpg:wgp>
                      <wpg:cNvGrpSpPr/>
                      <wpg:grpSpPr>
                        <a:xfrm>
                          <a:off x="0" y="0"/>
                          <a:ext cx="172720" cy="7691120"/>
                          <a:chOff x="0" y="0"/>
                          <a:chExt cx="228600" cy="9144000"/>
                        </a:xfrm>
                      </wpg:grpSpPr>
                      <wps:wsp>
                        <wps:cNvPr id="39" name="Rectangle 39"/>
                        <wps:cNvSpPr/>
                        <wps:spPr>
                          <a:xfrm>
                            <a:off x="0" y="0"/>
                            <a:ext cx="228600" cy="8782050"/>
                          </a:xfrm>
                          <a:prstGeom prst="rect">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a:spLocks noChangeAspect="1"/>
                        </wps:cNvSpPr>
                        <wps:spPr>
                          <a:xfrm>
                            <a:off x="0" y="8915400"/>
                            <a:ext cx="228600" cy="228600"/>
                          </a:xfrm>
                          <a:prstGeom prst="rect">
                            <a:avLst/>
                          </a:prstGeom>
                          <a:solidFill>
                            <a:srgbClr val="FF8000"/>
                          </a:solidFill>
                          <a:ln>
                            <a:solidFill>
                              <a:srgbClr val="FF99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35F5421" id="Group 38" o:spid="_x0000_s1026" alt="Decorative sidebar" style="position:absolute;margin-left:66pt;margin-top:166.8pt;width:13.6pt;height:605.6pt;z-index:251659264;mso-position-horizontal-relative:page;mso-position-vertical-relative:page"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">
                <v:rect id="Rectangle 39"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" fillcolor="#002060" strokecolor="#002060" strokeweight="2pt"/>
                <v:rect id="Rectangle 40"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" fillcolor="#ff8000" strokecolor="#f90" strokeweight="2pt">
                  <v:path arrowok="t"/>
                  <o:lock v:ext="edit" aspectratio="t"/>
                </v:rect>
                <w10:wrap anchorx="page" anchory="page"/>
                <w10:anchorlock/>
              </v:group>
            </w:pict>
          </mc:Fallback>
        </mc:AlternateContent>
      </w:r>
    </w:p>
    <w:p w14:paraId="1B9804FD" w14:textId="1AF9D44E" w:rsidR="00AE1411" w:rsidRDefault="002479B2" w:rsidP="00AE1411">
      <w:r w:rsidRPr="005B22D1">
        <w:rPr>
          <w:rFonts w:ascii="Segoe UI" w:hAnsi="Segoe UI" w:cs="Segoe UI"/>
          <w:noProof/>
        </w:rPr>
        <w:drawing>
          <wp:anchor distT="0" distB="0" distL="114300" distR="114300" simplePos="0" relativeHeight="251661312" behindDoc="0" locked="0" layoutInCell="1" allowOverlap="1" wp14:anchorId="3407D576" wp14:editId="241450ED">
            <wp:simplePos x="0" y="0"/>
            <wp:positionH relativeFrom="column">
              <wp:posOffset>198120</wp:posOffset>
            </wp:positionH>
            <wp:positionV relativeFrom="paragraph">
              <wp:posOffset>111125</wp:posOffset>
            </wp:positionV>
            <wp:extent cx="3114675" cy="1245870"/>
            <wp:effectExtent l="0" t="0" r="952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8Logo.jpg"/>
                    <pic:cNvPicPr/>
                  </pic:nvPicPr>
                  <pic:blipFill>
                    <a:blip r:embed="rId27"/>
                    <a:stretch>
                      <a:fillRect/>
                    </a:stretch>
                  </pic:blipFill>
                  <pic:spPr>
                    <a:xfrm>
                      <a:off x="0" y="0"/>
                      <a:ext cx="3114675" cy="1245870"/>
                    </a:xfrm>
                    <a:prstGeom prst="rect">
                      <a:avLst/>
                    </a:prstGeom>
                  </pic:spPr>
                </pic:pic>
              </a:graphicData>
            </a:graphic>
          </wp:anchor>
        </w:drawing>
      </w:r>
    </w:p>
    <w:p w14:paraId="6680E9FF" w14:textId="7A9DC176" w:rsidR="00AE1411" w:rsidRDefault="00AE1411" w:rsidP="00AE1411"/>
    <w:p w14:paraId="1113C64E" w14:textId="3EAB4A52" w:rsidR="00AE1411" w:rsidRDefault="00AE1411" w:rsidP="00AE1411"/>
    <w:p w14:paraId="4C4EF72B" w14:textId="0C6CFC20" w:rsidR="00AE1411" w:rsidRDefault="00AE1411" w:rsidP="00AE1411"/>
    <w:p w14:paraId="4C110063" w14:textId="4348A89C" w:rsidR="00AE1411" w:rsidRDefault="00AE1411" w:rsidP="00AE1411"/>
    <w:p w14:paraId="55794FEC" w14:textId="29FBF61D" w:rsidR="00AE1411" w:rsidRDefault="00AE1411" w:rsidP="00AE1411"/>
    <w:p w14:paraId="421D8728" w14:textId="01D6F475" w:rsidR="00AE1411" w:rsidRDefault="00AE1411" w:rsidP="00AE1411"/>
    <w:p w14:paraId="2E6CE7B3" w14:textId="2301848A" w:rsidR="00AE1411" w:rsidRDefault="00AE1411" w:rsidP="00AE1411"/>
    <w:p w14:paraId="0C4669B1" w14:textId="045170B0" w:rsidR="00AE1411" w:rsidRDefault="00AE1411" w:rsidP="00AE1411"/>
    <w:p w14:paraId="435CCB0E" w14:textId="59E6BDFD" w:rsidR="00AE1411" w:rsidRDefault="00AE1411" w:rsidP="00AE1411"/>
    <w:p w14:paraId="04136DF4" w14:textId="786DD159" w:rsidR="00AE1411" w:rsidRDefault="00AE1411" w:rsidP="00AE1411"/>
    <w:p w14:paraId="28054DE0" w14:textId="6E895EAB" w:rsidR="00AE1411" w:rsidRDefault="00AE1411" w:rsidP="00AE1411"/>
    <w:p w14:paraId="2701AD39" w14:textId="065F3B27" w:rsidR="00AE1411" w:rsidRDefault="00AE1411" w:rsidP="00AE1411"/>
    <w:p w14:paraId="0E6CF9AC" w14:textId="05B2FF4C" w:rsidR="00AE1411" w:rsidRDefault="00AE1411" w:rsidP="00AE1411"/>
    <w:p w14:paraId="3EF8C8D9" w14:textId="693DF62F" w:rsidR="00AE1411" w:rsidRDefault="00AE1411" w:rsidP="00AE1411"/>
    <w:p w14:paraId="091A629D" w14:textId="5445C5F9" w:rsidR="00AE1411" w:rsidRDefault="00AE1411" w:rsidP="00AE1411"/>
    <w:p w14:paraId="13C8D05B" w14:textId="19EDDFF1" w:rsidR="00AE1411" w:rsidRDefault="00AE1411" w:rsidP="00AE1411"/>
    <w:p w14:paraId="55B4F2D2" w14:textId="19D44D11" w:rsidR="00AE1411" w:rsidRDefault="00AE1411" w:rsidP="00AE1411"/>
    <w:p w14:paraId="009D3270" w14:textId="29A49B13" w:rsidR="00AE1411" w:rsidRDefault="00AE1411" w:rsidP="00AE1411"/>
    <w:p w14:paraId="2ADDFE13" w14:textId="2168D989" w:rsidR="00AE1411" w:rsidRDefault="00AE1411" w:rsidP="00AE1411"/>
    <w:p w14:paraId="4E6E288F" w14:textId="7316D897" w:rsidR="00AE1411" w:rsidRDefault="00AE1411" w:rsidP="00AE1411"/>
    <w:p w14:paraId="70C64ACD" w14:textId="125834E3" w:rsidR="00AE1411" w:rsidRDefault="00AE1411" w:rsidP="00AE1411"/>
    <w:p w14:paraId="5CF1B3B1" w14:textId="77777777" w:rsidR="00647442" w:rsidRDefault="00647442" w:rsidP="00AE1411"/>
    <w:p w14:paraId="1E4E8926" w14:textId="45F04B7A" w:rsidR="00AE1411" w:rsidRDefault="00AE1411" w:rsidP="00AE1411"/>
    <w:p w14:paraId="2E8C5B8B" w14:textId="1C7AE4C7" w:rsidR="00AE1411" w:rsidRDefault="00AE1411" w:rsidP="00AE1411">
      <w:r w:rsidRPr="005B22D1">
        <w:rPr>
          <w:rFonts w:ascii="Segoe UI" w:hAnsi="Segoe UI" w:cs="Segoe UI"/>
          <w:noProof/>
        </w:rPr>
        <mc:AlternateContent>
          <mc:Choice Requires="wps">
            <w:drawing>
              <wp:anchor distT="0" distB="0" distL="114300" distR="114300" simplePos="0" relativeHeight="251667456" behindDoc="0" locked="0" layoutInCell="1" allowOverlap="1" wp14:anchorId="56A8409B" wp14:editId="79CB58D8">
                <wp:simplePos x="0" y="0"/>
                <wp:positionH relativeFrom="column">
                  <wp:posOffset>3559810</wp:posOffset>
                </wp:positionH>
                <wp:positionV relativeFrom="paragraph">
                  <wp:posOffset>10160</wp:posOffset>
                </wp:positionV>
                <wp:extent cx="3064510" cy="3587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064510" cy="35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sz w:val="24"/>
                              </w:rPr>
                              <w:alias w:val="Date"/>
                              <w:tag w:val=""/>
                              <w:id w:val="91754147"/>
                              <w:dataBinding w:prefixMappings="xmlns:ns0='http://schemas.microsoft.com/office/2006/coverPageProps' " w:xpath="/ns0:CoverPageProperties[1]/ns0:PublishDate[1]" w:storeItemID="{55AF091B-3C7A-41E3-B477-F2FDAA23CFDA}"/>
                              <w:date w:fullDate="2019-10-16T00:00:00Z">
                                <w:dateFormat w:val="MMMM d, yyyy"/>
                                <w:lid w:val="en-US"/>
                                <w:storeMappedDataAs w:val="dateTime"/>
                                <w:calendar w:val="gregorian"/>
                              </w:date>
                            </w:sdtPr>
                            <w:sdtEndPr/>
                            <w:sdtContent>
                              <w:p w14:paraId="2A0124AA" w14:textId="7CA95D17" w:rsidR="00DE56F4" w:rsidRPr="00AE1411" w:rsidRDefault="00DE56F4" w:rsidP="00AE1411">
                                <w:pPr>
                                  <w:pStyle w:val="Subtitle"/>
                                  <w:rPr>
                                    <w:sz w:val="24"/>
                                  </w:rPr>
                                </w:pPr>
                                <w:r w:rsidRPr="00AE1411">
                                  <w:rPr>
                                    <w:sz w:val="24"/>
                                  </w:rPr>
                                  <w:t>October 16, 2019</w:t>
                                </w:r>
                              </w:p>
                            </w:sdtContent>
                          </w:sdt>
                          <w:p w14:paraId="08E85B89" w14:textId="77777777" w:rsidR="00DE56F4" w:rsidRDefault="00DE56F4" w:rsidP="00AE14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A8409B" id="Text Box 10" o:spid="_x0000_s1027" type="#_x0000_t202" style="position:absolute;margin-left:280.3pt;margin-top:.8pt;width:241.3pt;height:2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" filled="f" stroked="f" strokeweight=".5pt">
                <v:textbox>
                  <w:txbxContent>
                    <w:sdt>
                      <w:sdtPr>
                        <w:rPr>
                          <w:sz w:val="24"/>
                        </w:rPr>
                        <w:alias w:val="Date"/>
                        <w:tag w:val=""/>
                        <w:id w:val="91754147"/>
                        <w:dataBinding w:prefixMappings="xmlns:ns0='http://schemas.microsoft.com/office/2006/coverPageProps' " w:xpath="/ns0:CoverPageProperties[1]/ns0:PublishDate[1]" w:storeItemID="{55AF091B-3C7A-41E3-B477-F2FDAA23CFDA}"/>
                        <w:date w:fullDate="2019-10-16T00:00:00Z">
                          <w:dateFormat w:val="MMMM d, yyyy"/>
                          <w:lid w:val="en-US"/>
                          <w:storeMappedDataAs w:val="dateTime"/>
                          <w:calendar w:val="gregorian"/>
                        </w:date>
                      </w:sdtPr>
                      <w:sdtEndPr/>
                      <w:sdtContent>
                        <w:p w14:paraId="2A0124AA" w14:textId="7CA95D17" w:rsidR="00DE56F4" w:rsidRPr="00AE1411" w:rsidRDefault="00DE56F4" w:rsidP="00AE1411">
                          <w:pPr>
                            <w:pStyle w:val="Subtitle"/>
                            <w:rPr>
                              <w:sz w:val="24"/>
                            </w:rPr>
                          </w:pPr>
                          <w:r w:rsidRPr="00AE1411">
                            <w:rPr>
                              <w:sz w:val="24"/>
                            </w:rPr>
                            <w:t>October 16, 2019</w:t>
                          </w:r>
                        </w:p>
                      </w:sdtContent>
                    </w:sdt>
                    <w:p w14:paraId="08E85B89" w14:textId="77777777" w:rsidR="00DE56F4" w:rsidRDefault="00DE56F4" w:rsidP="00AE1411"/>
                  </w:txbxContent>
                </v:textbox>
              </v:shape>
            </w:pict>
          </mc:Fallback>
        </mc:AlternateContent>
      </w:r>
    </w:p>
    <w:p w14:paraId="01BE1545" w14:textId="05584687" w:rsidR="00AE1411" w:rsidRDefault="00AE1411" w:rsidP="00AE1411"/>
    <w:p w14:paraId="269664C3" w14:textId="77777777" w:rsidR="00EF12A3" w:rsidRDefault="00EF12A3" w:rsidP="00AE1411"/>
    <w:p w14:paraId="3C880780" w14:textId="70C37080" w:rsidR="00AE1411" w:rsidRDefault="00AE1411" w:rsidP="00AE1411">
      <w:r w:rsidRPr="005B22D1">
        <w:rPr>
          <w:rFonts w:ascii="Segoe UI" w:hAnsi="Segoe UI" w:cs="Segoe UI"/>
          <w:noProof/>
        </w:rPr>
        <mc:AlternateContent>
          <mc:Choice Requires="wps">
            <w:drawing>
              <wp:anchor distT="0" distB="0" distL="114300" distR="114300" simplePos="0" relativeHeight="251669504" behindDoc="0" locked="1" layoutInCell="1" allowOverlap="1" wp14:anchorId="14BFD471" wp14:editId="7CF8436E">
                <wp:simplePos x="0" y="0"/>
                <wp:positionH relativeFrom="margin">
                  <wp:align>right</wp:align>
                </wp:positionH>
                <wp:positionV relativeFrom="margin">
                  <wp:align>bottom</wp:align>
                </wp:positionV>
                <wp:extent cx="3825875" cy="819150"/>
                <wp:effectExtent l="0" t="0" r="3175" b="0"/>
                <wp:wrapSquare wrapText="bothSides"/>
                <wp:docPr id="35" name="Text Box 35" descr="Presenter, company name and address"/>
                <wp:cNvGraphicFramePr/>
                <a:graphic xmlns:a="http://schemas.openxmlformats.org/drawingml/2006/main">
                  <a:graphicData uri="http://schemas.microsoft.com/office/word/2010/wordprocessingShape">
                    <wps:wsp>
                      <wps:cNvSpPr txBox="1"/>
                      <wps:spPr>
                        <a:xfrm>
                          <a:off x="0" y="0"/>
                          <a:ext cx="3825875" cy="819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1BF568" w14:textId="0249CED9" w:rsidR="00DE56F4" w:rsidRPr="004151E3" w:rsidRDefault="00DE56F4" w:rsidP="00AE1411">
                            <w:pPr>
                              <w:pStyle w:val="Contactinfo"/>
                              <w:ind w:left="0" w:right="69"/>
                              <w:rPr>
                                <w:sz w:val="24"/>
                                <w:szCs w:val="24"/>
                              </w:rPr>
                            </w:pPr>
                            <w:r>
                              <w:rPr>
                                <w:sz w:val="24"/>
                                <w:szCs w:val="24"/>
                              </w:rPr>
                              <w:t xml:space="preserve">written </w:t>
                            </w:r>
                            <w:r w:rsidRPr="004151E3">
                              <w:rPr>
                                <w:sz w:val="24"/>
                                <w:szCs w:val="24"/>
                              </w:rPr>
                              <w:t xml:space="preserve">by: </w:t>
                            </w:r>
                            <w:sdt>
                              <w:sdtPr>
                                <w:rPr>
                                  <w:sz w:val="24"/>
                                  <w:szCs w:val="24"/>
                                </w:rPr>
                                <w:alias w:val="Your Name"/>
                                <w:tag w:val=""/>
                                <w:id w:val="-1048827159"/>
                                <w:dataBinding w:prefixMappings="xmlns:ns0='http://purl.org/dc/elements/1.1/' xmlns:ns1='http://schemas.openxmlformats.org/package/2006/metadata/core-properties' " w:xpath="/ns1:coreProperties[1]/ns0:creator[1]" w:storeItemID="{6C3C8BC8-F283-45AE-878A-BAB7291924A1}"/>
                                <w:text/>
                              </w:sdtPr>
                              <w:sdtEndPr/>
                              <w:sdtContent>
                                <w:r>
                                  <w:rPr>
                                    <w:sz w:val="24"/>
                                    <w:szCs w:val="24"/>
                                  </w:rPr>
                                  <w:t>Chris domain</w:t>
                                </w:r>
                              </w:sdtContent>
                            </w:sdt>
                          </w:p>
                          <w:p w14:paraId="58A2988E" w14:textId="72CA65D6" w:rsidR="00DE56F4" w:rsidRPr="004151E3" w:rsidRDefault="000444BD" w:rsidP="00AE1411">
                            <w:pPr>
                              <w:pStyle w:val="Contactinfo"/>
                              <w:ind w:right="69"/>
                              <w:rPr>
                                <w:sz w:val="24"/>
                                <w:szCs w:val="24"/>
                              </w:rPr>
                            </w:pPr>
                            <w:sdt>
                              <w:sdtPr>
                                <w:rPr>
                                  <w:sz w:val="24"/>
                                  <w:szCs w:val="24"/>
                                </w:rPr>
                                <w:alias w:val="Company Address"/>
                                <w:tag w:val=""/>
                                <w:id w:val="-2094156756"/>
                                <w:dataBinding w:prefixMappings="xmlns:ns0='http://schemas.microsoft.com/office/2006/coverPageProps' " w:xpath="/ns0:CoverPageProperties[1]/ns0:CompanyAddress[1]" w:storeItemID="{55AF091B-3C7A-41E3-B477-F2FDAA23CFDA}"/>
                                <w:text/>
                              </w:sdtPr>
                              <w:sdtEndPr/>
                              <w:sdtContent>
                                <w:r w:rsidR="00DE56F4">
                                  <w:rPr>
                                    <w:sz w:val="24"/>
                                    <w:szCs w:val="24"/>
                                  </w:rPr>
                                  <w:t>cdomain@analytics8.com</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4BFD471" id="Text Box 35" o:spid="_x0000_s1028" type="#_x0000_t202" alt="Presenter, company name and address" style="position:absolute;margin-left:250.05pt;margin-top:0;width:301.25pt;height:64.5pt;z-index:251669504;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" filled="f" stroked="f" strokeweight=".5pt">
                <v:textbox inset="0,0,0,0">
                  <w:txbxContent>
                    <w:p w14:paraId="711BF568" w14:textId="0249CED9" w:rsidR="00DE56F4" w:rsidRPr="004151E3" w:rsidRDefault="00DE56F4" w:rsidP="00AE1411">
                      <w:pPr>
                        <w:pStyle w:val="Contactinfo"/>
                        <w:ind w:left="0" w:right="69"/>
                        <w:rPr>
                          <w:sz w:val="24"/>
                          <w:szCs w:val="24"/>
                        </w:rPr>
                      </w:pPr>
                      <w:r>
                        <w:rPr>
                          <w:sz w:val="24"/>
                          <w:szCs w:val="24"/>
                        </w:rPr>
                        <w:t xml:space="preserve">written </w:t>
                      </w:r>
                      <w:r w:rsidRPr="004151E3">
                        <w:rPr>
                          <w:sz w:val="24"/>
                          <w:szCs w:val="24"/>
                        </w:rPr>
                        <w:t xml:space="preserve">by: </w:t>
                      </w:r>
                      <w:sdt>
                        <w:sdtPr>
                          <w:rPr>
                            <w:sz w:val="24"/>
                            <w:szCs w:val="24"/>
                          </w:rPr>
                          <w:alias w:val="Your Name"/>
                          <w:tag w:val=""/>
                          <w:id w:val="-1048827159"/>
                          <w:dataBinding w:prefixMappings="xmlns:ns0='http://purl.org/dc/elements/1.1/' xmlns:ns1='http://schemas.openxmlformats.org/package/2006/metadata/core-properties' " w:xpath="/ns1:coreProperties[1]/ns0:creator[1]" w:storeItemID="{6C3C8BC8-F283-45AE-878A-BAB7291924A1}"/>
                          <w:text/>
                        </w:sdtPr>
                        <w:sdtEndPr/>
                        <w:sdtContent>
                          <w:r>
                            <w:rPr>
                              <w:sz w:val="24"/>
                              <w:szCs w:val="24"/>
                            </w:rPr>
                            <w:t>Chris domain</w:t>
                          </w:r>
                        </w:sdtContent>
                      </w:sdt>
                    </w:p>
                    <w:p w14:paraId="58A2988E" w14:textId="72CA65D6" w:rsidR="00DE56F4" w:rsidRPr="004151E3" w:rsidRDefault="00094950" w:rsidP="00AE1411">
                      <w:pPr>
                        <w:pStyle w:val="Contactinfo"/>
                        <w:ind w:right="69"/>
                        <w:rPr>
                          <w:sz w:val="24"/>
                          <w:szCs w:val="24"/>
                        </w:rPr>
                      </w:pPr>
                      <w:sdt>
                        <w:sdtPr>
                          <w:rPr>
                            <w:sz w:val="24"/>
                            <w:szCs w:val="24"/>
                          </w:rPr>
                          <w:alias w:val="Company Address"/>
                          <w:tag w:val=""/>
                          <w:id w:val="-2094156756"/>
                          <w:dataBinding w:prefixMappings="xmlns:ns0='http://schemas.microsoft.com/office/2006/coverPageProps' " w:xpath="/ns0:CoverPageProperties[1]/ns0:CompanyAddress[1]" w:storeItemID="{55AF091B-3C7A-41E3-B477-F2FDAA23CFDA}"/>
                          <w:text/>
                        </w:sdtPr>
                        <w:sdtEndPr/>
                        <w:sdtContent>
                          <w:r w:rsidR="00DE56F4">
                            <w:rPr>
                              <w:sz w:val="24"/>
                              <w:szCs w:val="24"/>
                            </w:rPr>
                            <w:t>cdomain@analytics8.com</w:t>
                          </w:r>
                        </w:sdtContent>
                      </w:sdt>
                    </w:p>
                  </w:txbxContent>
                </v:textbox>
                <w10:wrap type="square" anchorx="margin" anchory="margin"/>
                <w10:anchorlock/>
              </v:shape>
            </w:pict>
          </mc:Fallback>
        </mc:AlternateContent>
      </w:r>
    </w:p>
    <w:p w14:paraId="03C5E2BA" w14:textId="1C6DF03A" w:rsidR="00AE1411" w:rsidRPr="00EF12A3" w:rsidRDefault="00EF12A3" w:rsidP="00EF12A3">
      <w:pPr>
        <w:rPr>
          <w:rFonts w:ascii="Segoe UI" w:hAnsi="Segoe UI" w:cs="Segoe UI"/>
          <w:b/>
          <w:color w:val="F79646" w:themeColor="accent6"/>
          <w:sz w:val="24"/>
        </w:rPr>
      </w:pPr>
      <w:bookmarkStart w:id="33" w:name="_Toc437935243"/>
      <w:r w:rsidRPr="00EF12A3">
        <w:rPr>
          <w:rFonts w:ascii="Segoe UI" w:hAnsi="Segoe UI" w:cs="Segoe UI"/>
          <w:b/>
          <w:color w:val="F79646" w:themeColor="accent6"/>
          <w:sz w:val="24"/>
        </w:rPr>
        <w:t>REVISION HISTORY</w:t>
      </w:r>
    </w:p>
    <w:tbl>
      <w:tblPr>
        <w:tblStyle w:val="TableGrid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8"/>
        <w:gridCol w:w="1683"/>
        <w:gridCol w:w="3647"/>
        <w:gridCol w:w="2332"/>
      </w:tblGrid>
      <w:tr w:rsidR="00AE1411" w:rsidRPr="007A2CD9" w14:paraId="1219FC50" w14:textId="77777777" w:rsidTr="00647442">
        <w:trPr>
          <w:trHeight w:val="144"/>
        </w:trPr>
        <w:tc>
          <w:tcPr>
            <w:tcW w:w="1705" w:type="dxa"/>
            <w:shd w:val="clear" w:color="auto" w:fill="D9D9D9" w:themeFill="background1" w:themeFillShade="D9"/>
            <w:vAlign w:val="center"/>
          </w:tcPr>
          <w:p w14:paraId="5997B729" w14:textId="77777777" w:rsidR="00AE1411" w:rsidRPr="007A2CD9" w:rsidRDefault="00AE1411" w:rsidP="00647442">
            <w:pPr>
              <w:spacing w:before="0"/>
              <w:rPr>
                <w:rFonts w:ascii="Segoe UI" w:hAnsi="Segoe UI" w:cs="Segoe UI"/>
                <w:b/>
                <w:sz w:val="20"/>
                <w:szCs w:val="20"/>
              </w:rPr>
            </w:pPr>
            <w:r w:rsidRPr="007A2CD9">
              <w:rPr>
                <w:rFonts w:ascii="Segoe UI" w:hAnsi="Segoe UI" w:cs="Segoe UI"/>
                <w:b/>
                <w:sz w:val="20"/>
                <w:szCs w:val="20"/>
              </w:rPr>
              <w:t>Date</w:t>
            </w:r>
          </w:p>
        </w:tc>
        <w:tc>
          <w:tcPr>
            <w:tcW w:w="1710" w:type="dxa"/>
            <w:shd w:val="clear" w:color="auto" w:fill="D9D9D9" w:themeFill="background1" w:themeFillShade="D9"/>
            <w:vAlign w:val="center"/>
          </w:tcPr>
          <w:p w14:paraId="2C5A8593" w14:textId="77777777" w:rsidR="00AE1411" w:rsidRPr="007A2CD9" w:rsidRDefault="00AE1411" w:rsidP="00647442">
            <w:pPr>
              <w:spacing w:before="0"/>
              <w:jc w:val="center"/>
              <w:rPr>
                <w:rFonts w:ascii="Segoe UI" w:hAnsi="Segoe UI" w:cs="Segoe UI"/>
                <w:b/>
                <w:sz w:val="20"/>
                <w:szCs w:val="20"/>
              </w:rPr>
            </w:pPr>
            <w:r w:rsidRPr="007A2CD9">
              <w:rPr>
                <w:rFonts w:ascii="Segoe UI" w:hAnsi="Segoe UI" w:cs="Segoe UI"/>
                <w:b/>
                <w:sz w:val="20"/>
                <w:szCs w:val="20"/>
              </w:rPr>
              <w:t>Version</w:t>
            </w:r>
          </w:p>
        </w:tc>
        <w:tc>
          <w:tcPr>
            <w:tcW w:w="3732" w:type="dxa"/>
            <w:shd w:val="clear" w:color="auto" w:fill="D9D9D9" w:themeFill="background1" w:themeFillShade="D9"/>
            <w:vAlign w:val="center"/>
          </w:tcPr>
          <w:p w14:paraId="27C31E89" w14:textId="77777777" w:rsidR="00AE1411" w:rsidRPr="007A2CD9" w:rsidRDefault="00AE1411" w:rsidP="00647442">
            <w:pPr>
              <w:spacing w:before="0"/>
              <w:jc w:val="center"/>
              <w:rPr>
                <w:rFonts w:ascii="Segoe UI" w:hAnsi="Segoe UI" w:cs="Segoe UI"/>
                <w:b/>
                <w:sz w:val="20"/>
                <w:szCs w:val="20"/>
              </w:rPr>
            </w:pPr>
            <w:r w:rsidRPr="007A2CD9">
              <w:rPr>
                <w:rFonts w:ascii="Segoe UI" w:hAnsi="Segoe UI" w:cs="Segoe UI"/>
                <w:b/>
                <w:sz w:val="20"/>
                <w:szCs w:val="20"/>
              </w:rPr>
              <w:t>Description</w:t>
            </w:r>
          </w:p>
        </w:tc>
        <w:tc>
          <w:tcPr>
            <w:tcW w:w="2383" w:type="dxa"/>
            <w:shd w:val="clear" w:color="auto" w:fill="D9D9D9" w:themeFill="background1" w:themeFillShade="D9"/>
            <w:vAlign w:val="center"/>
          </w:tcPr>
          <w:p w14:paraId="03774836" w14:textId="77777777" w:rsidR="00AE1411" w:rsidRPr="007A2CD9" w:rsidRDefault="00AE1411" w:rsidP="00647442">
            <w:pPr>
              <w:spacing w:before="0"/>
              <w:jc w:val="center"/>
              <w:rPr>
                <w:rFonts w:ascii="Segoe UI" w:hAnsi="Segoe UI" w:cs="Segoe UI"/>
                <w:b/>
                <w:sz w:val="20"/>
                <w:szCs w:val="20"/>
              </w:rPr>
            </w:pPr>
            <w:r w:rsidRPr="007A2CD9">
              <w:rPr>
                <w:rFonts w:ascii="Segoe UI" w:hAnsi="Segoe UI" w:cs="Segoe UI"/>
                <w:b/>
                <w:sz w:val="20"/>
                <w:szCs w:val="20"/>
              </w:rPr>
              <w:t>Author</w:t>
            </w:r>
          </w:p>
        </w:tc>
      </w:tr>
      <w:tr w:rsidR="00AE1411" w:rsidRPr="007A2CD9" w14:paraId="4959C7B7" w14:textId="77777777" w:rsidTr="00647442">
        <w:trPr>
          <w:trHeight w:val="144"/>
        </w:trPr>
        <w:tc>
          <w:tcPr>
            <w:tcW w:w="1705" w:type="dxa"/>
            <w:vAlign w:val="center"/>
          </w:tcPr>
          <w:p w14:paraId="09F1417D" w14:textId="77777777" w:rsidR="00AE1411" w:rsidRPr="007A2CD9" w:rsidRDefault="00AE1411" w:rsidP="00647442">
            <w:pPr>
              <w:spacing w:before="0"/>
              <w:rPr>
                <w:rFonts w:ascii="Segoe UI" w:hAnsi="Segoe UI" w:cs="Segoe UI"/>
                <w:sz w:val="20"/>
                <w:szCs w:val="20"/>
              </w:rPr>
            </w:pPr>
            <w:r>
              <w:rPr>
                <w:rFonts w:ascii="Segoe UI" w:hAnsi="Segoe UI" w:cs="Segoe UI"/>
                <w:sz w:val="20"/>
                <w:szCs w:val="20"/>
              </w:rPr>
              <w:t>10/16/2019</w:t>
            </w:r>
          </w:p>
        </w:tc>
        <w:tc>
          <w:tcPr>
            <w:tcW w:w="1710" w:type="dxa"/>
            <w:vAlign w:val="center"/>
          </w:tcPr>
          <w:p w14:paraId="076A0346" w14:textId="77777777" w:rsidR="00AE1411" w:rsidRDefault="00AE1411" w:rsidP="00647442">
            <w:pPr>
              <w:spacing w:before="0"/>
              <w:jc w:val="center"/>
              <w:rPr>
                <w:rFonts w:cs="Segoe UI"/>
              </w:rPr>
            </w:pPr>
            <w:r>
              <w:rPr>
                <w:rFonts w:cs="Segoe UI"/>
              </w:rPr>
              <w:t>1.0</w:t>
            </w:r>
          </w:p>
        </w:tc>
        <w:tc>
          <w:tcPr>
            <w:tcW w:w="3732" w:type="dxa"/>
            <w:vAlign w:val="center"/>
          </w:tcPr>
          <w:p w14:paraId="090C4403" w14:textId="77777777" w:rsidR="00AE1411" w:rsidRDefault="00AE1411" w:rsidP="00647442">
            <w:pPr>
              <w:spacing w:before="0"/>
              <w:rPr>
                <w:rFonts w:cs="Segoe UI"/>
              </w:rPr>
            </w:pPr>
            <w:r>
              <w:rPr>
                <w:rFonts w:cs="Segoe UI"/>
              </w:rPr>
              <w:t>Initial Document Creation</w:t>
            </w:r>
          </w:p>
        </w:tc>
        <w:tc>
          <w:tcPr>
            <w:tcW w:w="2383" w:type="dxa"/>
            <w:vAlign w:val="center"/>
          </w:tcPr>
          <w:p w14:paraId="3699E7AE" w14:textId="77777777" w:rsidR="00AE1411" w:rsidRDefault="00AE1411" w:rsidP="00647442">
            <w:pPr>
              <w:spacing w:before="0"/>
              <w:rPr>
                <w:rFonts w:cs="Segoe UI"/>
              </w:rPr>
            </w:pPr>
            <w:r>
              <w:rPr>
                <w:rFonts w:cs="Segoe UI"/>
              </w:rPr>
              <w:t>Chris Domain</w:t>
            </w:r>
          </w:p>
        </w:tc>
      </w:tr>
    </w:tbl>
    <w:p w14:paraId="144F9897" w14:textId="77777777" w:rsidR="00AE1411" w:rsidRPr="00B103FB" w:rsidRDefault="00AE1411" w:rsidP="00AE1411"/>
    <w:p w14:paraId="4C9D9BEA" w14:textId="69AC75D3" w:rsidR="00AE1411" w:rsidRPr="00EF12A3" w:rsidRDefault="00EF12A3" w:rsidP="00EF12A3">
      <w:pPr>
        <w:rPr>
          <w:rFonts w:ascii="Segoe UI" w:hAnsi="Segoe UI" w:cs="Segoe UI"/>
          <w:b/>
          <w:color w:val="F79646" w:themeColor="accent6"/>
          <w:sz w:val="24"/>
        </w:rPr>
      </w:pPr>
      <w:r w:rsidRPr="00EF12A3">
        <w:rPr>
          <w:rFonts w:ascii="Segoe UI" w:hAnsi="Segoe UI" w:cs="Segoe UI"/>
          <w:b/>
          <w:color w:val="F79646" w:themeColor="accent6"/>
          <w:sz w:val="24"/>
        </w:rPr>
        <w:t>DOCUMENT OVERVIEW</w:t>
      </w:r>
    </w:p>
    <w:p w14:paraId="55734FA6" w14:textId="77777777" w:rsidR="00AE1411" w:rsidRDefault="00AE1411" w:rsidP="00AE1411">
      <w:pPr>
        <w:spacing w:before="0"/>
        <w:jc w:val="both"/>
      </w:pPr>
      <w:r>
        <w:t>This document provides details on all the load scripts used in the DQMetrics Final and DQMeasures final applications. For each app I will be describing what each script is being used for and how it affects the final application.</w:t>
      </w:r>
    </w:p>
    <w:p w14:paraId="43C385DF" w14:textId="77777777" w:rsidR="00AE1411" w:rsidRPr="00EF12A3" w:rsidRDefault="00AE1411" w:rsidP="00AE1411">
      <w:pPr>
        <w:spacing w:before="0"/>
        <w:jc w:val="both"/>
        <w:rPr>
          <w:rFonts w:ascii="Segoe UI" w:hAnsi="Segoe UI" w:cs="Segoe UI"/>
          <w:b/>
          <w:color w:val="F79646" w:themeColor="accent6"/>
          <w:sz w:val="24"/>
        </w:rPr>
      </w:pPr>
    </w:p>
    <w:p w14:paraId="3EF38B70" w14:textId="5E257025" w:rsidR="00AE1411" w:rsidRPr="00EF12A3" w:rsidRDefault="00EF12A3" w:rsidP="00EF12A3">
      <w:pPr>
        <w:rPr>
          <w:rFonts w:ascii="Segoe UI" w:hAnsi="Segoe UI" w:cs="Segoe UI"/>
          <w:b/>
          <w:color w:val="F79646" w:themeColor="accent6"/>
          <w:sz w:val="24"/>
        </w:rPr>
      </w:pPr>
      <w:r w:rsidRPr="00EF12A3">
        <w:rPr>
          <w:rFonts w:ascii="Segoe UI" w:hAnsi="Segoe UI" w:cs="Segoe UI"/>
          <w:b/>
          <w:color w:val="F79646" w:themeColor="accent6"/>
          <w:sz w:val="24"/>
        </w:rPr>
        <w:t>DQ METRICS APPLICATION</w:t>
      </w:r>
    </w:p>
    <w:p w14:paraId="4821A83C" w14:textId="5B3FDA94" w:rsidR="00AE1411" w:rsidRPr="00647442" w:rsidRDefault="00AE1411" w:rsidP="00AE1411">
      <w:pPr>
        <w:spacing w:before="0"/>
        <w:rPr>
          <w:b/>
          <w:bCs/>
          <w:sz w:val="28"/>
          <w:szCs w:val="28"/>
        </w:rPr>
      </w:pPr>
      <w:r w:rsidRPr="00516508">
        <w:rPr>
          <w:b/>
          <w:bCs/>
          <w:sz w:val="28"/>
          <w:szCs w:val="28"/>
        </w:rPr>
        <w:t>API/REST Connections:</w:t>
      </w:r>
    </w:p>
    <w:p w14:paraId="4E3FECAC" w14:textId="77777777" w:rsidR="00AE1411" w:rsidRDefault="00AE1411" w:rsidP="00AE1411">
      <w:pPr>
        <w:spacing w:before="0"/>
        <w:ind w:firstLine="720"/>
      </w:pPr>
      <w:r>
        <w:t>The DQMetrics Application pulls data from five separate API’s using five rest connectors. Below I’ve listed the names of the rest connectors as well as the API URL’s that they are connected to:</w:t>
      </w:r>
    </w:p>
    <w:p w14:paraId="05676B63" w14:textId="77777777" w:rsidR="00AE1411" w:rsidRDefault="00AE1411" w:rsidP="00AE1411">
      <w:pPr>
        <w:spacing w:before="0"/>
      </w:pPr>
    </w:p>
    <w:p w14:paraId="6B8F73D4" w14:textId="77777777" w:rsidR="00AE1411" w:rsidRDefault="00AE1411" w:rsidP="00AE1411">
      <w:pPr>
        <w:spacing w:before="0"/>
      </w:pPr>
      <w:r>
        <w:t>REST_METRICS:</w:t>
      </w:r>
      <w:hyperlink r:id="rId28" w:history="1">
        <w:r w:rsidRPr="0016282E">
          <w:rPr>
            <w:rStyle w:val="Hyperlink"/>
            <w:rFonts w:ascii="Arial" w:hAnsi="Arial" w:cs="Arial"/>
            <w:sz w:val="23"/>
            <w:szCs w:val="23"/>
            <w:shd w:val="clear" w:color="auto" w:fill="F8F8F8"/>
          </w:rPr>
          <w:t>https://dataquality.healthdatacollaboration.net/api/qlik-export/metrics</w:t>
        </w:r>
      </w:hyperlink>
    </w:p>
    <w:p w14:paraId="795B7510" w14:textId="77777777" w:rsidR="00AE1411" w:rsidRDefault="00AE1411" w:rsidP="00AE1411">
      <w:pPr>
        <w:spacing w:before="0"/>
      </w:pPr>
      <w:r>
        <w:t>REST_HARMONIZATION_CATEGORIES:</w:t>
      </w:r>
      <w:hyperlink r:id="rId29" w:history="1">
        <w:r w:rsidRPr="0016282E">
          <w:rPr>
            <w:rStyle w:val="Hyperlink"/>
            <w:rFonts w:ascii="Arial" w:hAnsi="Arial" w:cs="Arial"/>
            <w:sz w:val="23"/>
            <w:szCs w:val="23"/>
            <w:shd w:val="clear" w:color="auto" w:fill="F8F8F8"/>
          </w:rPr>
          <w:t>https://dataquality.healthdatacollaboration.net/api/qlik-export/data-quality-harmonization-categories</w:t>
        </w:r>
      </w:hyperlink>
    </w:p>
    <w:p w14:paraId="44A6DA21" w14:textId="77777777" w:rsidR="00AE1411" w:rsidRDefault="00AE1411" w:rsidP="00AE1411">
      <w:pPr>
        <w:spacing w:before="0"/>
      </w:pPr>
      <w:r>
        <w:t>REST_RESULTS_TYPES:</w:t>
      </w:r>
      <w:hyperlink r:id="rId30" w:tgtFrame="_blank" w:history="1">
        <w:r>
          <w:rPr>
            <w:rStyle w:val="Hyperlink"/>
            <w:rFonts w:ascii="Arial" w:hAnsi="Arial" w:cs="Arial"/>
            <w:sz w:val="23"/>
            <w:szCs w:val="23"/>
            <w:shd w:val="clear" w:color="auto" w:fill="F8F8F8"/>
          </w:rPr>
          <w:t>https://dataquality.healthdatacollaboration.net/api/qlik-export/results-types</w:t>
        </w:r>
      </w:hyperlink>
    </w:p>
    <w:p w14:paraId="500AEC71" w14:textId="77777777" w:rsidR="00AE1411" w:rsidRDefault="00AE1411" w:rsidP="00AE1411">
      <w:pPr>
        <w:spacing w:before="0"/>
      </w:pPr>
      <w:r>
        <w:t>REST_DOMAINS:</w:t>
      </w:r>
      <w:hyperlink r:id="rId31" w:tgtFrame="_blank" w:history="1">
        <w:r>
          <w:rPr>
            <w:rStyle w:val="Hyperlink"/>
            <w:rFonts w:ascii="Arial" w:hAnsi="Arial" w:cs="Arial"/>
            <w:sz w:val="23"/>
            <w:szCs w:val="23"/>
            <w:shd w:val="clear" w:color="auto" w:fill="F8F8F8"/>
          </w:rPr>
          <w:t>https://dataquality.healthdatacollaboration.net/api/qlik-export/domains</w:t>
        </w:r>
      </w:hyperlink>
      <w:r>
        <w:br/>
        <w:t>REST_STATUSES:</w:t>
      </w:r>
      <w:r w:rsidRPr="00F96E9E">
        <w:t xml:space="preserve"> </w:t>
      </w:r>
      <w:hyperlink r:id="rId32" w:tgtFrame="_blank" w:history="1">
        <w:r>
          <w:rPr>
            <w:rStyle w:val="Hyperlink"/>
            <w:rFonts w:ascii="Arial" w:hAnsi="Arial" w:cs="Arial"/>
            <w:sz w:val="23"/>
            <w:szCs w:val="23"/>
            <w:shd w:val="clear" w:color="auto" w:fill="F8F8F8"/>
          </w:rPr>
          <w:t>https://dataquality.healthdatacollaboration.net/api/qlik-export/metric-statuses</w:t>
        </w:r>
      </w:hyperlink>
    </w:p>
    <w:p w14:paraId="4E1D9DB1" w14:textId="77777777" w:rsidR="00AE1411" w:rsidRDefault="00AE1411" w:rsidP="00AE1411">
      <w:pPr>
        <w:spacing w:before="0"/>
      </w:pPr>
    </w:p>
    <w:p w14:paraId="254521B3" w14:textId="3BB15747" w:rsidR="00AE1411" w:rsidRDefault="00AE1411" w:rsidP="00AE1411">
      <w:pPr>
        <w:spacing w:before="0"/>
      </w:pPr>
      <w:r>
        <w:t>From here on out I will be referring to the connections by their rest connector names.</w:t>
      </w:r>
    </w:p>
    <w:p w14:paraId="682AA72B" w14:textId="77777777" w:rsidR="00AE1411" w:rsidRDefault="00AE1411" w:rsidP="00AE1411">
      <w:pPr>
        <w:spacing w:before="0"/>
      </w:pPr>
    </w:p>
    <w:p w14:paraId="593E12A0" w14:textId="77777777" w:rsidR="00647442" w:rsidRDefault="00647442" w:rsidP="00AE1411">
      <w:pPr>
        <w:spacing w:before="0"/>
        <w:rPr>
          <w:b/>
          <w:bCs/>
          <w:sz w:val="28"/>
          <w:szCs w:val="28"/>
        </w:rPr>
      </w:pPr>
    </w:p>
    <w:p w14:paraId="43B96995" w14:textId="77777777" w:rsidR="00647442" w:rsidRDefault="00647442" w:rsidP="00AE1411">
      <w:pPr>
        <w:spacing w:before="0"/>
        <w:rPr>
          <w:b/>
          <w:bCs/>
          <w:sz w:val="28"/>
          <w:szCs w:val="28"/>
        </w:rPr>
      </w:pPr>
    </w:p>
    <w:p w14:paraId="13FC7A13" w14:textId="77777777" w:rsidR="00647442" w:rsidRDefault="00647442" w:rsidP="00AE1411">
      <w:pPr>
        <w:spacing w:before="0"/>
        <w:rPr>
          <w:b/>
          <w:bCs/>
          <w:sz w:val="28"/>
          <w:szCs w:val="28"/>
        </w:rPr>
      </w:pPr>
    </w:p>
    <w:p w14:paraId="5AFF6A9C" w14:textId="77777777" w:rsidR="00647442" w:rsidRDefault="00647442" w:rsidP="00AE1411">
      <w:pPr>
        <w:spacing w:before="0"/>
        <w:rPr>
          <w:b/>
          <w:bCs/>
          <w:sz w:val="28"/>
          <w:szCs w:val="28"/>
        </w:rPr>
      </w:pPr>
    </w:p>
    <w:p w14:paraId="71F3DC49" w14:textId="77777777" w:rsidR="00647442" w:rsidRDefault="00647442" w:rsidP="00AE1411">
      <w:pPr>
        <w:spacing w:before="0"/>
        <w:rPr>
          <w:b/>
          <w:bCs/>
          <w:sz w:val="28"/>
          <w:szCs w:val="28"/>
        </w:rPr>
      </w:pPr>
    </w:p>
    <w:p w14:paraId="23B50D8D" w14:textId="77777777" w:rsidR="00EF12A3" w:rsidRDefault="00EF12A3" w:rsidP="00AE1411">
      <w:pPr>
        <w:spacing w:before="0"/>
        <w:rPr>
          <w:b/>
          <w:bCs/>
          <w:sz w:val="28"/>
          <w:szCs w:val="28"/>
        </w:rPr>
      </w:pPr>
    </w:p>
    <w:p w14:paraId="475BFFFA" w14:textId="1775F7ED" w:rsidR="00AE1411" w:rsidRPr="00516508" w:rsidRDefault="00AE1411" w:rsidP="00AE1411">
      <w:pPr>
        <w:spacing w:before="0"/>
        <w:rPr>
          <w:b/>
          <w:bCs/>
          <w:sz w:val="28"/>
          <w:szCs w:val="28"/>
        </w:rPr>
      </w:pPr>
      <w:r>
        <w:rPr>
          <w:b/>
          <w:bCs/>
          <w:sz w:val="28"/>
          <w:szCs w:val="28"/>
        </w:rPr>
        <w:t>Load Script Overview:</w:t>
      </w:r>
    </w:p>
    <w:p w14:paraId="2F77EE1E" w14:textId="77777777" w:rsidR="00AE1411" w:rsidRDefault="00AE1411" w:rsidP="00AE1411">
      <w:pPr>
        <w:spacing w:before="0"/>
      </w:pPr>
      <w:r>
        <w:rPr>
          <w:noProof/>
        </w:rPr>
        <w:drawing>
          <wp:anchor distT="0" distB="0" distL="114300" distR="114300" simplePos="0" relativeHeight="251665408" behindDoc="0" locked="0" layoutInCell="1" allowOverlap="1" wp14:anchorId="09A6C9DB" wp14:editId="5EC2E8A6">
            <wp:simplePos x="914400" y="6521450"/>
            <wp:positionH relativeFrom="column">
              <wp:align>left</wp:align>
            </wp:positionH>
            <wp:positionV relativeFrom="paragraph">
              <wp:align>top</wp:align>
            </wp:positionV>
            <wp:extent cx="1536700" cy="2254150"/>
            <wp:effectExtent l="0" t="0" r="635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6700" cy="2254150"/>
                    </a:xfrm>
                    <a:prstGeom prst="rect">
                      <a:avLst/>
                    </a:prstGeom>
                    <a:noFill/>
                    <a:ln>
                      <a:noFill/>
                    </a:ln>
                  </pic:spPr>
                </pic:pic>
              </a:graphicData>
            </a:graphic>
          </wp:anchor>
        </w:drawing>
      </w:r>
      <w:r>
        <w:br w:type="textWrapping" w:clear="all"/>
      </w:r>
    </w:p>
    <w:p w14:paraId="26F6B5A3" w14:textId="77777777" w:rsidR="00AE1411" w:rsidRDefault="00AE1411" w:rsidP="00AE1411">
      <w:pPr>
        <w:spacing w:before="0"/>
        <w:ind w:firstLine="720"/>
      </w:pPr>
      <w:r>
        <w:t xml:space="preserve">The DQMetrics script is broken up into eight sections. </w:t>
      </w:r>
      <w:r w:rsidRPr="00516508">
        <w:rPr>
          <w:b/>
          <w:bCs/>
        </w:rPr>
        <w:t>Main</w:t>
      </w:r>
      <w:r>
        <w:t xml:space="preserve"> initializes the qlik sense settings. </w:t>
      </w:r>
      <w:r w:rsidRPr="00516508">
        <w:rPr>
          <w:b/>
          <w:bCs/>
        </w:rPr>
        <w:t xml:space="preserve">Metric Load Script </w:t>
      </w:r>
      <w:r>
        <w:t xml:space="preserve">connects using the REST_METRIC connector, it pulls in seven tables: Root, Author, User, Statuses, Categories, Domains, and Documents. </w:t>
      </w:r>
      <w:r w:rsidRPr="00516508">
        <w:rPr>
          <w:b/>
          <w:bCs/>
        </w:rPr>
        <w:t>----Harmonization</w:t>
      </w:r>
      <w:r>
        <w:rPr>
          <w:b/>
          <w:bCs/>
        </w:rPr>
        <w:t xml:space="preserve"> </w:t>
      </w:r>
      <w:r w:rsidRPr="00516508">
        <w:rPr>
          <w:b/>
          <w:bCs/>
        </w:rPr>
        <w:t>Categories</w:t>
      </w:r>
      <w:r>
        <w:rPr>
          <w:b/>
          <w:bCs/>
        </w:rPr>
        <w:t xml:space="preserve"> </w:t>
      </w:r>
      <w:r>
        <w:t xml:space="preserve">connects using the      </w:t>
      </w:r>
    </w:p>
    <w:p w14:paraId="61A305A8" w14:textId="77777777" w:rsidR="00AE1411" w:rsidRDefault="00AE1411" w:rsidP="00AE1411">
      <w:pPr>
        <w:spacing w:before="0"/>
      </w:pPr>
      <w:r>
        <w:t xml:space="preserve">REST_HARMONIZATION_CATEGORIES connector, it pulls in one table: HarmonizationCategories. </w:t>
      </w:r>
      <w:r w:rsidRPr="00516508">
        <w:rPr>
          <w:b/>
          <w:bCs/>
        </w:rPr>
        <w:t>----Result Type</w:t>
      </w:r>
      <w:r>
        <w:rPr>
          <w:b/>
          <w:bCs/>
        </w:rPr>
        <w:t xml:space="preserve"> </w:t>
      </w:r>
      <w:r>
        <w:t xml:space="preserve">uses the REST_RESULT_TYPES connector, it pulls in one table: ResultType. </w:t>
      </w:r>
      <w:r w:rsidRPr="00516508">
        <w:rPr>
          <w:b/>
          <w:bCs/>
        </w:rPr>
        <w:t>----</w:t>
      </w:r>
      <w:r>
        <w:rPr>
          <w:b/>
          <w:bCs/>
        </w:rPr>
        <w:t xml:space="preserve">Domain </w:t>
      </w:r>
      <w:r>
        <w:t xml:space="preserve">uses the REST_DOMAINS connector, it pulls in one table: Domain. </w:t>
      </w:r>
      <w:r w:rsidRPr="00516508">
        <w:rPr>
          <w:b/>
          <w:bCs/>
        </w:rPr>
        <w:t>----</w:t>
      </w:r>
      <w:r>
        <w:rPr>
          <w:b/>
          <w:bCs/>
        </w:rPr>
        <w:t xml:space="preserve">Status </w:t>
      </w:r>
      <w:r>
        <w:t xml:space="preserve">uses the REST_STATUSES connector, it pulls in one table: Status. </w:t>
      </w:r>
      <w:r w:rsidRPr="00685CA4">
        <w:rPr>
          <w:b/>
          <w:bCs/>
        </w:rPr>
        <w:t>Master Calendar</w:t>
      </w:r>
      <w:r>
        <w:t xml:space="preserve"> creates and additional table MasterCalender used for date visualizations. Finally </w:t>
      </w:r>
      <w:r w:rsidRPr="00685CA4">
        <w:rPr>
          <w:b/>
          <w:bCs/>
        </w:rPr>
        <w:t>Exit</w:t>
      </w:r>
      <w:r>
        <w:t xml:space="preserve"> just contains the Exit Script to stop the script.</w:t>
      </w:r>
    </w:p>
    <w:p w14:paraId="461CD6E5" w14:textId="77777777" w:rsidR="00AE1411" w:rsidRDefault="00AE1411" w:rsidP="00AE1411">
      <w:pPr>
        <w:spacing w:before="0"/>
      </w:pPr>
    </w:p>
    <w:p w14:paraId="5B6CF95D" w14:textId="77777777" w:rsidR="00AE1411" w:rsidRDefault="00AE1411" w:rsidP="00AE1411">
      <w:pPr>
        <w:spacing w:before="0"/>
      </w:pPr>
      <w:r>
        <w:t>The final data model looks like this:</w:t>
      </w:r>
    </w:p>
    <w:p w14:paraId="7EA74D62" w14:textId="77777777" w:rsidR="00AE1411" w:rsidRDefault="00AE1411" w:rsidP="00AE1411">
      <w:pPr>
        <w:spacing w:before="0"/>
      </w:pPr>
    </w:p>
    <w:p w14:paraId="73509851" w14:textId="77777777" w:rsidR="00AE1411" w:rsidRDefault="00AE1411" w:rsidP="00AE1411">
      <w:pPr>
        <w:spacing w:before="0"/>
      </w:pPr>
      <w:r>
        <w:rPr>
          <w:noProof/>
        </w:rPr>
        <w:drawing>
          <wp:inline distT="0" distB="0" distL="0" distR="0" wp14:anchorId="69D96B00" wp14:editId="54EAC74D">
            <wp:extent cx="6051550" cy="43434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51550" cy="4343400"/>
                    </a:xfrm>
                    <a:prstGeom prst="rect">
                      <a:avLst/>
                    </a:prstGeom>
                    <a:noFill/>
                    <a:ln>
                      <a:noFill/>
                    </a:ln>
                  </pic:spPr>
                </pic:pic>
              </a:graphicData>
            </a:graphic>
          </wp:inline>
        </w:drawing>
      </w:r>
    </w:p>
    <w:p w14:paraId="75F05508" w14:textId="77777777" w:rsidR="00AE1411" w:rsidRDefault="00AE1411" w:rsidP="00AE1411">
      <w:pPr>
        <w:spacing w:before="0"/>
      </w:pPr>
    </w:p>
    <w:p w14:paraId="1FFB0C9E" w14:textId="77777777" w:rsidR="00AE1411" w:rsidRDefault="00AE1411" w:rsidP="00AE1411">
      <w:pPr>
        <w:spacing w:before="0"/>
      </w:pPr>
    </w:p>
    <w:p w14:paraId="7D1FD4D9" w14:textId="77777777" w:rsidR="00AE1411" w:rsidRDefault="00AE1411" w:rsidP="00AE1411">
      <w:pPr>
        <w:spacing w:before="0"/>
      </w:pPr>
    </w:p>
    <w:p w14:paraId="493585AA" w14:textId="77777777" w:rsidR="00AE1411" w:rsidRDefault="00AE1411" w:rsidP="00AE1411">
      <w:pPr>
        <w:spacing w:before="0"/>
      </w:pPr>
    </w:p>
    <w:p w14:paraId="255595EA" w14:textId="77777777" w:rsidR="00AE1411" w:rsidRDefault="00AE1411" w:rsidP="00AE1411">
      <w:pPr>
        <w:spacing w:before="0"/>
      </w:pPr>
    </w:p>
    <w:p w14:paraId="5F64EC9A" w14:textId="77777777" w:rsidR="00AE1411" w:rsidRDefault="00AE1411" w:rsidP="00AE1411">
      <w:pPr>
        <w:spacing w:before="0"/>
      </w:pPr>
    </w:p>
    <w:p w14:paraId="3DD5AB6F" w14:textId="77777777" w:rsidR="00AE1411" w:rsidRDefault="00AE1411" w:rsidP="00AE1411">
      <w:pPr>
        <w:spacing w:before="0"/>
      </w:pPr>
    </w:p>
    <w:p w14:paraId="491E92D9" w14:textId="77777777" w:rsidR="00AE1411" w:rsidRDefault="00AE1411" w:rsidP="00AE1411">
      <w:pPr>
        <w:spacing w:before="0"/>
      </w:pPr>
    </w:p>
    <w:p w14:paraId="34F45A49" w14:textId="77777777" w:rsidR="00AE1411" w:rsidRDefault="00AE1411" w:rsidP="00AE1411">
      <w:pPr>
        <w:spacing w:before="0"/>
      </w:pPr>
    </w:p>
    <w:p w14:paraId="1D3878FD" w14:textId="77777777" w:rsidR="00AE1411" w:rsidRDefault="00AE1411" w:rsidP="00AE1411">
      <w:pPr>
        <w:spacing w:before="0"/>
      </w:pPr>
    </w:p>
    <w:p w14:paraId="1A864CEA" w14:textId="77777777" w:rsidR="00AE1411" w:rsidRDefault="00AE1411" w:rsidP="00AE1411">
      <w:pPr>
        <w:spacing w:before="0"/>
      </w:pPr>
    </w:p>
    <w:p w14:paraId="2D418008" w14:textId="77777777" w:rsidR="00AE1411" w:rsidRDefault="00AE1411" w:rsidP="00AE1411">
      <w:pPr>
        <w:spacing w:before="0"/>
      </w:pPr>
    </w:p>
    <w:p w14:paraId="239876D3" w14:textId="77777777" w:rsidR="00647442" w:rsidRDefault="00647442" w:rsidP="00AE1411">
      <w:pPr>
        <w:spacing w:before="0"/>
        <w:rPr>
          <w:b/>
          <w:bCs/>
          <w:sz w:val="28"/>
          <w:szCs w:val="28"/>
        </w:rPr>
      </w:pPr>
      <w:bookmarkStart w:id="34" w:name="_Hlk22110222"/>
    </w:p>
    <w:p w14:paraId="64B4FE33" w14:textId="2B134423" w:rsidR="00AE1411" w:rsidRPr="00647442" w:rsidRDefault="00AE1411" w:rsidP="00AE1411">
      <w:pPr>
        <w:spacing w:before="0"/>
        <w:rPr>
          <w:b/>
          <w:bCs/>
          <w:sz w:val="28"/>
          <w:szCs w:val="28"/>
        </w:rPr>
      </w:pPr>
      <w:r>
        <w:rPr>
          <w:b/>
          <w:bCs/>
          <w:sz w:val="28"/>
          <w:szCs w:val="28"/>
        </w:rPr>
        <w:t>Metric Load Script:</w:t>
      </w:r>
    </w:p>
    <w:p w14:paraId="0E88E364" w14:textId="77777777" w:rsidR="00AE1411" w:rsidRDefault="00AE1411" w:rsidP="00AE1411">
      <w:pPr>
        <w:spacing w:before="0"/>
        <w:ind w:firstLine="720"/>
      </w:pPr>
      <w:r>
        <w:t xml:space="preserve">In this section all the data from REST_METRICS is pulled into a temporary table named </w:t>
      </w:r>
    </w:p>
    <w:p w14:paraId="34882648" w14:textId="77777777" w:rsidR="00AE1411" w:rsidRDefault="00AE1411" w:rsidP="00AE1411">
      <w:pPr>
        <w:spacing w:before="0"/>
      </w:pPr>
      <w:r>
        <w:t>RestConnectorMasterTable</w:t>
      </w:r>
      <w:bookmarkEnd w:id="34"/>
      <w:r>
        <w:t>, the seven final tables are created using resident loads from the master table. Once the seven final tables are created the RestConnectorMasterTable is dropped. In this section the only editing done mostly is by renaming fields. In the Root, Categories, Domains, Statuses, and Documents tables I have renamed their key values to %key_values, this is how the supporting tables are linked to the Root table. At the bottom of the Root table you will see “1 AS RecordCounter”, the one measure in this application (# Metrics) sums this field to get the count of Metrics. Summing is more efficient than counting in qlik.</w:t>
      </w:r>
    </w:p>
    <w:p w14:paraId="66315F69" w14:textId="77777777" w:rsidR="00AE1411" w:rsidRDefault="00AE1411" w:rsidP="00AE1411">
      <w:pPr>
        <w:spacing w:before="0"/>
      </w:pPr>
    </w:p>
    <w:p w14:paraId="0F263562" w14:textId="77777777" w:rsidR="00AE1411" w:rsidRDefault="00AE1411" w:rsidP="00AE1411">
      <w:pPr>
        <w:spacing w:before="0"/>
      </w:pPr>
      <w:r>
        <w:rPr>
          <w:noProof/>
        </w:rPr>
        <w:drawing>
          <wp:inline distT="0" distB="0" distL="0" distR="0" wp14:anchorId="4DECA8D1" wp14:editId="0B153D95">
            <wp:extent cx="2683710" cy="23177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886" cy="2332584"/>
                    </a:xfrm>
                    <a:prstGeom prst="rect">
                      <a:avLst/>
                    </a:prstGeom>
                    <a:noFill/>
                    <a:ln>
                      <a:noFill/>
                    </a:ln>
                  </pic:spPr>
                </pic:pic>
              </a:graphicData>
            </a:graphic>
          </wp:inline>
        </w:drawing>
      </w:r>
      <w:r>
        <w:t xml:space="preserve"> </w:t>
      </w:r>
    </w:p>
    <w:p w14:paraId="47DABC34" w14:textId="77777777" w:rsidR="00AE1411" w:rsidRDefault="00AE1411" w:rsidP="00AE1411">
      <w:pPr>
        <w:spacing w:before="0"/>
      </w:pPr>
    </w:p>
    <w:p w14:paraId="2D72FB4C" w14:textId="77777777" w:rsidR="00AE1411" w:rsidRDefault="00AE1411" w:rsidP="00AE1411">
      <w:pPr>
        <w:spacing w:before="0"/>
        <w:ind w:firstLine="720"/>
      </w:pPr>
      <w:r>
        <w:t>The only other additions to this section is the creation of the Author and User tables. I created these tables as a distinct load so all the Authors/Users can be visualized in one place. Knowing this information helps with visualization creation as well as for filtering, the tables look like this:</w:t>
      </w:r>
    </w:p>
    <w:p w14:paraId="2F1F555F" w14:textId="77777777" w:rsidR="00AE1411" w:rsidRDefault="00AE1411" w:rsidP="00AE1411">
      <w:pPr>
        <w:spacing w:before="0"/>
      </w:pPr>
    </w:p>
    <w:p w14:paraId="601AF148" w14:textId="3A011716" w:rsidR="00AE1411" w:rsidRDefault="007705BC" w:rsidP="00AE1411">
      <w:pPr>
        <w:spacing w:before="0"/>
      </w:pPr>
      <w:r>
        <w:rPr>
          <w:noProof/>
        </w:rPr>
        <w:drawing>
          <wp:inline distT="0" distB="0" distL="0" distR="0" wp14:anchorId="56DF7750" wp14:editId="5BB1596E">
            <wp:extent cx="5943600" cy="216598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165985"/>
                    </a:xfrm>
                    <a:prstGeom prst="rect">
                      <a:avLst/>
                    </a:prstGeom>
                  </pic:spPr>
                </pic:pic>
              </a:graphicData>
            </a:graphic>
          </wp:inline>
        </w:drawing>
      </w:r>
    </w:p>
    <w:p w14:paraId="65858704" w14:textId="77777777" w:rsidR="00AE1411" w:rsidRDefault="00AE1411" w:rsidP="00AE1411">
      <w:pPr>
        <w:spacing w:before="0"/>
      </w:pPr>
      <w:r>
        <w:t>This section alone is responsible for this portion of the data model:</w:t>
      </w:r>
    </w:p>
    <w:p w14:paraId="4E998E67" w14:textId="77777777" w:rsidR="00AE1411" w:rsidRDefault="00AE1411" w:rsidP="00AE1411">
      <w:pPr>
        <w:spacing w:before="0"/>
      </w:pPr>
    </w:p>
    <w:p w14:paraId="73F8D91C" w14:textId="77777777" w:rsidR="00AE1411" w:rsidRDefault="00AE1411" w:rsidP="00AE1411">
      <w:pPr>
        <w:spacing w:before="0"/>
      </w:pPr>
      <w:r>
        <w:rPr>
          <w:noProof/>
        </w:rPr>
        <w:drawing>
          <wp:inline distT="0" distB="0" distL="0" distR="0" wp14:anchorId="28A168FE" wp14:editId="5345A30D">
            <wp:extent cx="5029200" cy="36269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978" cy="3635422"/>
                    </a:xfrm>
                    <a:prstGeom prst="rect">
                      <a:avLst/>
                    </a:prstGeom>
                    <a:noFill/>
                    <a:ln>
                      <a:noFill/>
                    </a:ln>
                  </pic:spPr>
                </pic:pic>
              </a:graphicData>
            </a:graphic>
          </wp:inline>
        </w:drawing>
      </w:r>
    </w:p>
    <w:p w14:paraId="2CAE0341" w14:textId="77777777" w:rsidR="00AE1411" w:rsidRDefault="00AE1411" w:rsidP="00AE1411">
      <w:pPr>
        <w:spacing w:before="0"/>
      </w:pPr>
    </w:p>
    <w:p w14:paraId="15697744" w14:textId="1D29B122" w:rsidR="00AE1411" w:rsidRDefault="00AE1411" w:rsidP="00AE1411">
      <w:pPr>
        <w:spacing w:before="0"/>
      </w:pPr>
      <w:r>
        <w:t xml:space="preserve">The rest of the sections are supporting tables used for filtering and visualization enhancement. </w:t>
      </w:r>
    </w:p>
    <w:p w14:paraId="0A112554" w14:textId="77777777" w:rsidR="00AE1411" w:rsidRPr="00516508" w:rsidRDefault="00AE1411" w:rsidP="00AE1411">
      <w:pPr>
        <w:spacing w:before="0"/>
      </w:pPr>
    </w:p>
    <w:p w14:paraId="4ED1AEC7" w14:textId="77777777" w:rsidR="00AE1411" w:rsidRPr="00516508" w:rsidRDefault="00AE1411" w:rsidP="00AE1411">
      <w:pPr>
        <w:spacing w:before="0"/>
        <w:rPr>
          <w:b/>
          <w:bCs/>
          <w:sz w:val="28"/>
          <w:szCs w:val="28"/>
        </w:rPr>
      </w:pPr>
      <w:r>
        <w:rPr>
          <w:b/>
          <w:bCs/>
          <w:sz w:val="28"/>
          <w:szCs w:val="28"/>
        </w:rPr>
        <w:t>The ‘----’ Indented Sections:</w:t>
      </w:r>
    </w:p>
    <w:p w14:paraId="5D2AE906" w14:textId="77777777" w:rsidR="00AE1411" w:rsidRDefault="00AE1411" w:rsidP="00AE1411">
      <w:pPr>
        <w:spacing w:before="0"/>
      </w:pPr>
    </w:p>
    <w:p w14:paraId="523A7820" w14:textId="77777777" w:rsidR="00AE1411" w:rsidRDefault="00AE1411" w:rsidP="00AE1411">
      <w:pPr>
        <w:spacing w:before="0"/>
        <w:rPr>
          <w:rFonts w:ascii="Arial" w:hAnsi="Arial" w:cs="Arial"/>
          <w:color w:val="1D1C1D"/>
          <w:sz w:val="23"/>
          <w:szCs w:val="23"/>
        </w:rPr>
      </w:pPr>
      <w:r>
        <w:rPr>
          <w:rFonts w:ascii="Arial" w:hAnsi="Arial" w:cs="Arial"/>
          <w:noProof/>
          <w:color w:val="1D1C1D"/>
          <w:sz w:val="23"/>
          <w:szCs w:val="23"/>
        </w:rPr>
        <w:drawing>
          <wp:inline distT="0" distB="0" distL="0" distR="0" wp14:anchorId="318D0E34" wp14:editId="0B66AAA0">
            <wp:extent cx="2063750" cy="1466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63750" cy="1466850"/>
                    </a:xfrm>
                    <a:prstGeom prst="rect">
                      <a:avLst/>
                    </a:prstGeom>
                    <a:noFill/>
                    <a:ln>
                      <a:noFill/>
                    </a:ln>
                  </pic:spPr>
                </pic:pic>
              </a:graphicData>
            </a:graphic>
          </wp:inline>
        </w:drawing>
      </w:r>
    </w:p>
    <w:p w14:paraId="281F4183" w14:textId="77777777" w:rsidR="00AE1411" w:rsidRDefault="00AE1411" w:rsidP="00AE1411">
      <w:pPr>
        <w:spacing w:before="0"/>
        <w:rPr>
          <w:rFonts w:ascii="Arial" w:hAnsi="Arial" w:cs="Arial"/>
          <w:color w:val="1D1C1D"/>
          <w:sz w:val="23"/>
          <w:szCs w:val="23"/>
        </w:rPr>
      </w:pPr>
    </w:p>
    <w:p w14:paraId="522108EB" w14:textId="6F8D8793" w:rsidR="00AE1411" w:rsidRPr="00A032C7" w:rsidRDefault="00AE1411" w:rsidP="00AE1411">
      <w:pPr>
        <w:spacing w:before="0"/>
        <w:ind w:firstLine="720"/>
        <w:rPr>
          <w:rFonts w:cstheme="minorHAnsi"/>
          <w:color w:val="1D1C1D"/>
        </w:rPr>
      </w:pPr>
      <w:r w:rsidRPr="00A032C7">
        <w:rPr>
          <w:rFonts w:cstheme="minorHAnsi"/>
          <w:color w:val="1D1C1D"/>
        </w:rPr>
        <w:t>The four sections</w:t>
      </w:r>
      <w:r>
        <w:rPr>
          <w:rFonts w:cstheme="minorHAnsi"/>
          <w:color w:val="1D1C1D"/>
        </w:rPr>
        <w:t xml:space="preserve"> above pull data from the other four rest connectors: </w:t>
      </w:r>
      <w:r>
        <w:t>REST_HARMONIZATION_CATEGORIES, REST_RESULTS_TYPES,</w:t>
      </w:r>
      <w:r>
        <w:rPr>
          <w:rFonts w:cstheme="minorHAnsi"/>
          <w:color w:val="1D1C1D"/>
        </w:rPr>
        <w:t xml:space="preserve"> </w:t>
      </w:r>
      <w:r>
        <w:t xml:space="preserve">REST_DOMAINS, REST_STATUSES. Each one comes with two fields, [id] and [title] (harmonization categories has an extra for subcategory). The [title]s are renamed to what their value represents and the [id]s are renamed to match the ID in the metric tables: DomainID, StatusID, etc. </w:t>
      </w:r>
    </w:p>
    <w:p w14:paraId="58600067" w14:textId="77777777" w:rsidR="00AE1411" w:rsidRDefault="00AE1411" w:rsidP="00AE1411">
      <w:pPr>
        <w:spacing w:before="0"/>
      </w:pPr>
    </w:p>
    <w:bookmarkEnd w:id="33"/>
    <w:p w14:paraId="75FC51DF" w14:textId="77777777" w:rsidR="00AE1411" w:rsidRDefault="00AE1411" w:rsidP="00AE1411">
      <w:pPr>
        <w:spacing w:before="0"/>
      </w:pPr>
      <w:r>
        <w:rPr>
          <w:noProof/>
        </w:rPr>
        <w:drawing>
          <wp:inline distT="0" distB="0" distL="0" distR="0" wp14:anchorId="7CAC6568" wp14:editId="7CBB4A34">
            <wp:extent cx="5283200" cy="2853426"/>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10434" cy="2868135"/>
                    </a:xfrm>
                    <a:prstGeom prst="rect">
                      <a:avLst/>
                    </a:prstGeom>
                    <a:noFill/>
                    <a:ln>
                      <a:noFill/>
                    </a:ln>
                  </pic:spPr>
                </pic:pic>
              </a:graphicData>
            </a:graphic>
          </wp:inline>
        </w:drawing>
      </w:r>
    </w:p>
    <w:p w14:paraId="6BDDCBC6" w14:textId="77777777" w:rsidR="00AE1411" w:rsidRDefault="00AE1411" w:rsidP="00AE1411">
      <w:pPr>
        <w:spacing w:before="0"/>
      </w:pPr>
    </w:p>
    <w:p w14:paraId="36DF5D32" w14:textId="77777777" w:rsidR="00AE1411" w:rsidRDefault="00AE1411" w:rsidP="00AE1411">
      <w:pPr>
        <w:spacing w:before="0"/>
        <w:ind w:firstLine="720"/>
      </w:pPr>
      <w:r>
        <w:t xml:space="preserve">As seen above in the data model, these tables sit on the peripheral of the schema connected by their renamed ID’s. They exist to show all the possible values a given category, domain, or status can be regardless if those values exist in the metrics data. These tables allow us to have a complete view of possible values and is important when it comes to filtering and creating visuals later on. </w:t>
      </w:r>
    </w:p>
    <w:p w14:paraId="568FB4C7" w14:textId="77777777" w:rsidR="00AE1411" w:rsidRDefault="00AE1411" w:rsidP="00AE1411">
      <w:pPr>
        <w:spacing w:before="0"/>
      </w:pPr>
    </w:p>
    <w:p w14:paraId="28854907" w14:textId="2396F4B6" w:rsidR="00AE1411" w:rsidRPr="00647442" w:rsidRDefault="00AE1411" w:rsidP="00AE1411">
      <w:pPr>
        <w:spacing w:before="0"/>
        <w:rPr>
          <w:b/>
          <w:bCs/>
          <w:sz w:val="28"/>
          <w:szCs w:val="28"/>
        </w:rPr>
      </w:pPr>
      <w:r>
        <w:rPr>
          <w:b/>
          <w:bCs/>
          <w:sz w:val="28"/>
          <w:szCs w:val="28"/>
        </w:rPr>
        <w:t>Master Calendar:</w:t>
      </w:r>
    </w:p>
    <w:p w14:paraId="1C4F5641" w14:textId="77777777" w:rsidR="00AE1411" w:rsidRDefault="00AE1411" w:rsidP="00AE1411">
      <w:pPr>
        <w:spacing w:before="0"/>
      </w:pPr>
      <w:r>
        <w:t xml:space="preserve">The master calendar is the last section in the metric script. It’s connected to the Root table by the CreatedOn date field. The way it works is by finding the minimum and maximum date in the CreatedOn dataset. It then fills in a table with every single day between the min and max date to create a full date dataset. </w:t>
      </w:r>
    </w:p>
    <w:p w14:paraId="2AACC4BF" w14:textId="77777777" w:rsidR="00AE1411" w:rsidRDefault="00AE1411" w:rsidP="00AE1411">
      <w:pPr>
        <w:spacing w:before="0"/>
      </w:pPr>
    </w:p>
    <w:p w14:paraId="410491A7" w14:textId="77777777" w:rsidR="00AE1411" w:rsidRDefault="00AE1411" w:rsidP="00AE1411">
      <w:pPr>
        <w:spacing w:before="0"/>
      </w:pPr>
      <w:r>
        <w:rPr>
          <w:noProof/>
        </w:rPr>
        <w:drawing>
          <wp:inline distT="0" distB="0" distL="0" distR="0" wp14:anchorId="381A9DCF" wp14:editId="117D7DB7">
            <wp:extent cx="4781550" cy="23274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93164" cy="2333144"/>
                    </a:xfrm>
                    <a:prstGeom prst="rect">
                      <a:avLst/>
                    </a:prstGeom>
                    <a:noFill/>
                    <a:ln>
                      <a:noFill/>
                    </a:ln>
                  </pic:spPr>
                </pic:pic>
              </a:graphicData>
            </a:graphic>
          </wp:inline>
        </w:drawing>
      </w:r>
    </w:p>
    <w:p w14:paraId="03B4A31E" w14:textId="77777777" w:rsidR="00AE1411" w:rsidRDefault="00AE1411" w:rsidP="00AE1411">
      <w:pPr>
        <w:spacing w:before="0"/>
      </w:pPr>
    </w:p>
    <w:p w14:paraId="43E27942" w14:textId="77777777" w:rsidR="00AE1411" w:rsidRDefault="00AE1411" w:rsidP="00AE1411">
      <w:pPr>
        <w:spacing w:before="0"/>
      </w:pPr>
    </w:p>
    <w:p w14:paraId="6252BE21" w14:textId="77777777" w:rsidR="00AE1411" w:rsidRDefault="00AE1411" w:rsidP="00AE1411">
      <w:pPr>
        <w:spacing w:before="0"/>
      </w:pPr>
      <w:r>
        <w:tab/>
        <w:t>The rest of the script is just for formatting. The reason we use a master calendar is so we have all the date values in a given time regardless of whether or not data was gathered on that day. In the application we use the master calendar CreatedOn value in our visualizations instead of the one from the root table. It allows line charts or any other chart of date vs value to be distributed properly across a time span instead of clumping the dates together.</w:t>
      </w:r>
    </w:p>
    <w:p w14:paraId="1B54DA12" w14:textId="77777777" w:rsidR="00AE1411" w:rsidRDefault="00AE1411" w:rsidP="00AE1411">
      <w:pPr>
        <w:spacing w:before="0"/>
      </w:pPr>
    </w:p>
    <w:p w14:paraId="213EB577" w14:textId="77777777" w:rsidR="00AE1411" w:rsidRDefault="00AE1411" w:rsidP="00AE1411">
      <w:pPr>
        <w:spacing w:before="0"/>
      </w:pPr>
      <w:r>
        <w:rPr>
          <w:noProof/>
        </w:rPr>
        <w:drawing>
          <wp:inline distT="0" distB="0" distL="0" distR="0" wp14:anchorId="515FAAE4" wp14:editId="5E2BDDBE">
            <wp:extent cx="3403600" cy="22796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03600" cy="2279650"/>
                    </a:xfrm>
                    <a:prstGeom prst="rect">
                      <a:avLst/>
                    </a:prstGeom>
                    <a:noFill/>
                    <a:ln>
                      <a:noFill/>
                    </a:ln>
                  </pic:spPr>
                </pic:pic>
              </a:graphicData>
            </a:graphic>
          </wp:inline>
        </w:drawing>
      </w:r>
    </w:p>
    <w:p w14:paraId="7DC4504C" w14:textId="77777777" w:rsidR="00AE1411" w:rsidRDefault="00AE1411" w:rsidP="00AE1411">
      <w:pPr>
        <w:spacing w:before="0"/>
      </w:pPr>
    </w:p>
    <w:p w14:paraId="6F496B0B" w14:textId="77777777" w:rsidR="00AE1411" w:rsidRDefault="00AE1411" w:rsidP="00AE1411">
      <w:pPr>
        <w:spacing w:before="0"/>
      </w:pPr>
    </w:p>
    <w:p w14:paraId="030865CD" w14:textId="7136A994" w:rsidR="00AE1411" w:rsidRPr="00647442" w:rsidRDefault="00AE1411" w:rsidP="00AE1411">
      <w:pPr>
        <w:spacing w:before="0"/>
        <w:rPr>
          <w:b/>
          <w:bCs/>
          <w:sz w:val="28"/>
          <w:szCs w:val="28"/>
        </w:rPr>
      </w:pPr>
      <w:r>
        <w:rPr>
          <w:b/>
          <w:bCs/>
          <w:sz w:val="28"/>
          <w:szCs w:val="28"/>
        </w:rPr>
        <w:t>In Analysis:</w:t>
      </w:r>
    </w:p>
    <w:p w14:paraId="44E0D86C" w14:textId="59148D32" w:rsidR="00AE1411" w:rsidRDefault="00AE1411" w:rsidP="00647442">
      <w:pPr>
        <w:spacing w:before="0"/>
        <w:ind w:firstLine="720"/>
      </w:pPr>
      <w:r>
        <w:t>All the fields used to create visualizations in this application I have made as master dimensions and measures. When editing a sheet in qlik sense you can go to the left side of the screen and click on master items below the fields tab. There are seven master dimensions and one master measure. They are the only fields I used to create every visual in this app.</w:t>
      </w:r>
    </w:p>
    <w:p w14:paraId="63AF71EE" w14:textId="77777777" w:rsidR="00EF12A3" w:rsidRDefault="00EF12A3" w:rsidP="00EF12A3"/>
    <w:p w14:paraId="00DB8B0B" w14:textId="10487CCC" w:rsidR="00AE1411" w:rsidRPr="00EF12A3" w:rsidRDefault="00EF12A3" w:rsidP="00EF12A3">
      <w:pPr>
        <w:rPr>
          <w:rFonts w:ascii="Segoe UI" w:hAnsi="Segoe UI" w:cs="Segoe UI"/>
          <w:b/>
          <w:color w:val="F79646" w:themeColor="accent6"/>
          <w:sz w:val="24"/>
        </w:rPr>
      </w:pPr>
      <w:r w:rsidRPr="00EF12A3">
        <w:rPr>
          <w:rFonts w:ascii="Segoe UI" w:hAnsi="Segoe UI" w:cs="Segoe UI"/>
          <w:b/>
          <w:color w:val="F79646" w:themeColor="accent6"/>
          <w:sz w:val="24"/>
        </w:rPr>
        <w:t>DQ MEASURES APPLICATION</w:t>
      </w:r>
    </w:p>
    <w:p w14:paraId="0739EF41" w14:textId="699E185B" w:rsidR="00AE1411" w:rsidRPr="00EF12A3" w:rsidRDefault="00AE1411" w:rsidP="00AE1411">
      <w:pPr>
        <w:spacing w:before="0"/>
        <w:rPr>
          <w:b/>
          <w:bCs/>
          <w:sz w:val="28"/>
          <w:szCs w:val="28"/>
        </w:rPr>
      </w:pPr>
      <w:r w:rsidRPr="00516508">
        <w:rPr>
          <w:b/>
          <w:bCs/>
          <w:sz w:val="28"/>
          <w:szCs w:val="28"/>
        </w:rPr>
        <w:t>API/REST Connection:</w:t>
      </w:r>
    </w:p>
    <w:p w14:paraId="0BA05D72" w14:textId="71194C0C" w:rsidR="00AE1411" w:rsidRDefault="00AE1411" w:rsidP="00EF12A3">
      <w:pPr>
        <w:spacing w:before="0"/>
        <w:ind w:firstLine="720"/>
      </w:pPr>
      <w:r>
        <w:t>The DQMeasures Application pulls data from one API. The rest connector name and API URL are listed below:</w:t>
      </w:r>
    </w:p>
    <w:p w14:paraId="03F0FB78" w14:textId="0479AFE1" w:rsidR="00AE1411" w:rsidRPr="00647442" w:rsidRDefault="00AE1411" w:rsidP="00AE1411">
      <w:pPr>
        <w:spacing w:before="0"/>
      </w:pPr>
      <w:r>
        <w:t>REST_MEASURES_BY_METRICS:</w:t>
      </w:r>
      <w:hyperlink r:id="rId42" w:tgtFrame="_blank" w:history="1">
        <w:r>
          <w:rPr>
            <w:rStyle w:val="Hyperlink"/>
            <w:rFonts w:ascii="Arial" w:hAnsi="Arial" w:cs="Arial"/>
            <w:sz w:val="23"/>
            <w:szCs w:val="23"/>
            <w:shd w:val="clear" w:color="auto" w:fill="F8F8F8"/>
          </w:rPr>
          <w:t>https://dataquality.healthdatacollaboration.net/api/qlik-export/measures-by-metric</w:t>
        </w:r>
      </w:hyperlink>
    </w:p>
    <w:p w14:paraId="4EEBD12E" w14:textId="77777777" w:rsidR="00AE1411" w:rsidRDefault="00AE1411" w:rsidP="00AE1411">
      <w:pPr>
        <w:spacing w:before="0"/>
        <w:rPr>
          <w:b/>
          <w:bCs/>
          <w:sz w:val="28"/>
          <w:szCs w:val="28"/>
        </w:rPr>
      </w:pPr>
    </w:p>
    <w:p w14:paraId="47C4C074" w14:textId="77777777" w:rsidR="00AE1411" w:rsidRPr="00516508" w:rsidRDefault="00AE1411" w:rsidP="00AE1411">
      <w:pPr>
        <w:spacing w:before="0"/>
        <w:rPr>
          <w:b/>
          <w:bCs/>
          <w:sz w:val="28"/>
          <w:szCs w:val="28"/>
        </w:rPr>
      </w:pPr>
      <w:r>
        <w:rPr>
          <w:b/>
          <w:bCs/>
          <w:sz w:val="28"/>
          <w:szCs w:val="28"/>
        </w:rPr>
        <w:t>Load Script Overview:</w:t>
      </w:r>
    </w:p>
    <w:p w14:paraId="62180DD0" w14:textId="77777777" w:rsidR="00AE1411" w:rsidRDefault="00AE1411" w:rsidP="00AE1411">
      <w:pPr>
        <w:spacing w:before="0"/>
      </w:pPr>
      <w:r>
        <w:rPr>
          <w:noProof/>
        </w:rPr>
        <w:drawing>
          <wp:inline distT="0" distB="0" distL="0" distR="0" wp14:anchorId="53E6B7F6" wp14:editId="552C2E75">
            <wp:extent cx="1447800" cy="17589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47800" cy="1758950"/>
                    </a:xfrm>
                    <a:prstGeom prst="rect">
                      <a:avLst/>
                    </a:prstGeom>
                    <a:noFill/>
                    <a:ln>
                      <a:noFill/>
                    </a:ln>
                  </pic:spPr>
                </pic:pic>
              </a:graphicData>
            </a:graphic>
          </wp:inline>
        </w:drawing>
      </w:r>
    </w:p>
    <w:p w14:paraId="4FD6BF13" w14:textId="77777777" w:rsidR="00AE1411" w:rsidRDefault="00AE1411" w:rsidP="00AE1411">
      <w:pPr>
        <w:spacing w:before="0"/>
      </w:pPr>
    </w:p>
    <w:p w14:paraId="7C6D25EC" w14:textId="77777777" w:rsidR="00AE1411" w:rsidRDefault="00AE1411" w:rsidP="00AE1411">
      <w:pPr>
        <w:spacing w:before="0"/>
        <w:ind w:firstLine="720"/>
      </w:pPr>
      <w:r>
        <w:t xml:space="preserve">The DQMeasures script is broken up into five sections. </w:t>
      </w:r>
      <w:r w:rsidRPr="00516508">
        <w:rPr>
          <w:b/>
          <w:bCs/>
        </w:rPr>
        <w:t>Main</w:t>
      </w:r>
      <w:r>
        <w:t xml:space="preserve"> initializes the qlik sense settings. </w:t>
      </w:r>
      <w:r w:rsidRPr="00516508">
        <w:rPr>
          <w:b/>
          <w:bCs/>
        </w:rPr>
        <w:t>Me</w:t>
      </w:r>
      <w:r>
        <w:rPr>
          <w:b/>
          <w:bCs/>
        </w:rPr>
        <w:t>asures</w:t>
      </w:r>
      <w:r w:rsidRPr="00516508">
        <w:rPr>
          <w:b/>
          <w:bCs/>
        </w:rPr>
        <w:t xml:space="preserve"> </w:t>
      </w:r>
      <w:r>
        <w:t xml:space="preserve">connects using the REST_MEASURES_BY_METRIC connector, it pulls in three tables: Root, Metadata, and MeasuresMaster. </w:t>
      </w:r>
      <w:r>
        <w:rPr>
          <w:b/>
          <w:bCs/>
        </w:rPr>
        <w:t xml:space="preserve">Mapping Tables </w:t>
      </w:r>
      <w:r>
        <w:t xml:space="preserve">contains all the mapping tables used in Measure Drill Down. </w:t>
      </w:r>
      <w:r>
        <w:rPr>
          <w:b/>
          <w:bCs/>
        </w:rPr>
        <w:t xml:space="preserve">Measure Drill Down </w:t>
      </w:r>
      <w:r>
        <w:t xml:space="preserve">are resident tables based off the MeasuresMaster table, and are used to create visualizations focused on a particular type of measure. Finally </w:t>
      </w:r>
      <w:r w:rsidRPr="00685CA4">
        <w:rPr>
          <w:b/>
          <w:bCs/>
        </w:rPr>
        <w:t>Exit</w:t>
      </w:r>
      <w:r>
        <w:t xml:space="preserve"> just contains the Exit Script to stop the script.</w:t>
      </w:r>
    </w:p>
    <w:p w14:paraId="0254CFC4" w14:textId="77777777" w:rsidR="00AE1411" w:rsidRDefault="00AE1411" w:rsidP="00AE1411">
      <w:pPr>
        <w:spacing w:before="0"/>
      </w:pPr>
    </w:p>
    <w:p w14:paraId="0AB33D97" w14:textId="77777777" w:rsidR="00AE1411" w:rsidRDefault="00AE1411" w:rsidP="00AE1411">
      <w:pPr>
        <w:spacing w:before="0"/>
        <w:rPr>
          <w:b/>
          <w:bCs/>
          <w:sz w:val="28"/>
          <w:szCs w:val="28"/>
        </w:rPr>
      </w:pPr>
      <w:r>
        <w:rPr>
          <w:b/>
          <w:bCs/>
          <w:sz w:val="28"/>
          <w:szCs w:val="28"/>
        </w:rPr>
        <w:t>Measures Section:</w:t>
      </w:r>
    </w:p>
    <w:p w14:paraId="194E83DB" w14:textId="77777777" w:rsidR="00AE1411" w:rsidRDefault="00AE1411" w:rsidP="00AE1411">
      <w:pPr>
        <w:spacing w:before="0"/>
        <w:ind w:firstLine="720"/>
      </w:pPr>
      <w:r>
        <w:t>In this section the three main tables are pulled into qlik, most of the editing here is just renaming fields but there are a few important things to note.</w:t>
      </w:r>
    </w:p>
    <w:p w14:paraId="7425234A" w14:textId="77777777" w:rsidR="00AE1411" w:rsidRDefault="00AE1411" w:rsidP="00AE1411">
      <w:pPr>
        <w:pStyle w:val="ListParagraph"/>
        <w:widowControl/>
        <w:numPr>
          <w:ilvl w:val="0"/>
          <w:numId w:val="48"/>
        </w:numPr>
        <w:spacing w:before="0" w:after="0"/>
        <w:contextualSpacing w:val="0"/>
        <w:rPr>
          <w:rFonts w:asciiTheme="minorHAnsi" w:hAnsiTheme="minorHAnsi" w:cstheme="minorHAnsi"/>
        </w:rPr>
      </w:pPr>
      <w:r w:rsidRPr="00D41AFC">
        <w:rPr>
          <w:rFonts w:asciiTheme="minorHAnsi" w:hAnsiTheme="minorHAnsi" w:cstheme="minorHAnsi"/>
        </w:rPr>
        <w:t xml:space="preserve">The </w:t>
      </w:r>
      <w:r>
        <w:rPr>
          <w:rFonts w:asciiTheme="minorHAnsi" w:hAnsiTheme="minorHAnsi" w:cstheme="minorHAnsi"/>
        </w:rPr>
        <w:t>R</w:t>
      </w:r>
      <w:r w:rsidRPr="00D41AFC">
        <w:rPr>
          <w:rFonts w:asciiTheme="minorHAnsi" w:hAnsiTheme="minorHAnsi" w:cstheme="minorHAnsi"/>
        </w:rPr>
        <w:t>oot t</w:t>
      </w:r>
      <w:r>
        <w:rPr>
          <w:rFonts w:asciiTheme="minorHAnsi" w:hAnsiTheme="minorHAnsi" w:cstheme="minorHAnsi"/>
        </w:rPr>
        <w:t>able which contains all the measure types is connected to the Metadata table by a field I have named %key_root, and the Metadata table is connected to all the rest of the tables including the MeasuresMaster table by a field I have named %key_measures.</w:t>
      </w:r>
    </w:p>
    <w:p w14:paraId="4FC7CE6C" w14:textId="77777777" w:rsidR="00AE1411" w:rsidRDefault="00AE1411" w:rsidP="00AE1411">
      <w:pPr>
        <w:pStyle w:val="ListParagraph"/>
        <w:widowControl/>
        <w:numPr>
          <w:ilvl w:val="0"/>
          <w:numId w:val="48"/>
        </w:numPr>
        <w:spacing w:before="0" w:after="0"/>
        <w:contextualSpacing w:val="0"/>
        <w:rPr>
          <w:rFonts w:asciiTheme="minorHAnsi" w:hAnsiTheme="minorHAnsi" w:cstheme="minorHAnsi"/>
        </w:rPr>
      </w:pPr>
      <w:r>
        <w:rPr>
          <w:rFonts w:asciiTheme="minorHAnsi" w:hAnsiTheme="minorHAnsi" w:cstheme="minorHAnsi"/>
        </w:rPr>
        <w:t xml:space="preserve">To be able to divide up the MeasuresMaster table I needed to map the %key_root value to the MeasuresMaster table, and I have renamed that field to RootValue. This is what the Root_map table it for, it is not seen in the final data model. </w:t>
      </w:r>
    </w:p>
    <w:p w14:paraId="3F46E31F" w14:textId="77777777" w:rsidR="00AE1411" w:rsidRDefault="00AE1411" w:rsidP="00AE1411">
      <w:pPr>
        <w:pStyle w:val="ListParagraph"/>
        <w:rPr>
          <w:rFonts w:asciiTheme="minorHAnsi" w:hAnsiTheme="minorHAnsi" w:cstheme="minorHAnsi"/>
        </w:rPr>
      </w:pPr>
    </w:p>
    <w:p w14:paraId="1D83E698" w14:textId="77777777" w:rsidR="00AE1411" w:rsidRDefault="00AE1411" w:rsidP="00AE1411">
      <w:pPr>
        <w:pStyle w:val="ListParagraph"/>
        <w:rPr>
          <w:rFonts w:asciiTheme="minorHAnsi" w:hAnsiTheme="minorHAnsi" w:cstheme="minorHAnsi"/>
        </w:rPr>
      </w:pPr>
      <w:r>
        <w:rPr>
          <w:rFonts w:asciiTheme="minorHAnsi" w:hAnsiTheme="minorHAnsi" w:cstheme="minorHAnsi"/>
          <w:noProof/>
        </w:rPr>
        <w:drawing>
          <wp:inline distT="0" distB="0" distL="0" distR="0" wp14:anchorId="1AFF3365" wp14:editId="4B636AF4">
            <wp:extent cx="2753798" cy="1098550"/>
            <wp:effectExtent l="0" t="0" r="889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56456" cy="1099611"/>
                    </a:xfrm>
                    <a:prstGeom prst="rect">
                      <a:avLst/>
                    </a:prstGeom>
                    <a:noFill/>
                    <a:ln>
                      <a:noFill/>
                    </a:ln>
                  </pic:spPr>
                </pic:pic>
              </a:graphicData>
            </a:graphic>
          </wp:inline>
        </w:drawing>
      </w:r>
    </w:p>
    <w:p w14:paraId="68320FE3" w14:textId="77777777" w:rsidR="00AE1411" w:rsidRDefault="00AE1411" w:rsidP="00AE1411">
      <w:pPr>
        <w:pStyle w:val="ListParagraph"/>
        <w:rPr>
          <w:rFonts w:asciiTheme="minorHAnsi" w:hAnsiTheme="minorHAnsi" w:cstheme="minorHAnsi"/>
        </w:rPr>
      </w:pPr>
    </w:p>
    <w:p w14:paraId="639859EB" w14:textId="77777777" w:rsidR="00AE1411" w:rsidRDefault="00AE1411" w:rsidP="00AE1411">
      <w:pPr>
        <w:pStyle w:val="ListParagraph"/>
        <w:widowControl/>
        <w:numPr>
          <w:ilvl w:val="0"/>
          <w:numId w:val="48"/>
        </w:numPr>
        <w:spacing w:before="0" w:after="0"/>
        <w:contextualSpacing w:val="0"/>
        <w:rPr>
          <w:rFonts w:asciiTheme="minorHAnsi" w:hAnsiTheme="minorHAnsi" w:cstheme="minorHAnsi"/>
        </w:rPr>
      </w:pPr>
      <w:r>
        <w:rPr>
          <w:rFonts w:asciiTheme="minorHAnsi" w:hAnsiTheme="minorHAnsi" w:cstheme="minorHAnsi"/>
        </w:rPr>
        <w:t>Likewise there is a Suspended_Map table which maps the [suspendedOn] date value from the Metadata table to the MeasuresMaster table. This allowed me to write a condition at the bottom of the Metadata and MeasuresMaster tables that states only records which have not been suspend are pulled into qlik. If someone suspends a record in the website then when the app is refreshed that record will no longer appear in the app. Allows junk data to be cleaned by the end user.</w:t>
      </w:r>
    </w:p>
    <w:p w14:paraId="66BE8022" w14:textId="77777777" w:rsidR="00AE1411" w:rsidRDefault="00AE1411" w:rsidP="00AE1411">
      <w:pPr>
        <w:pStyle w:val="ListParagraph"/>
        <w:rPr>
          <w:rFonts w:asciiTheme="minorHAnsi" w:hAnsiTheme="minorHAnsi" w:cstheme="minorHAnsi"/>
        </w:rPr>
      </w:pPr>
      <w:r>
        <w:rPr>
          <w:rFonts w:asciiTheme="minorHAnsi" w:hAnsiTheme="minorHAnsi" w:cstheme="minorHAnsi"/>
          <w:noProof/>
        </w:rPr>
        <w:drawing>
          <wp:inline distT="0" distB="0" distL="0" distR="0" wp14:anchorId="400AF47F" wp14:editId="7F528E84">
            <wp:extent cx="3155950" cy="1514057"/>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78828" cy="1525033"/>
                    </a:xfrm>
                    <a:prstGeom prst="rect">
                      <a:avLst/>
                    </a:prstGeom>
                    <a:noFill/>
                    <a:ln>
                      <a:noFill/>
                    </a:ln>
                  </pic:spPr>
                </pic:pic>
              </a:graphicData>
            </a:graphic>
          </wp:inline>
        </w:drawing>
      </w:r>
    </w:p>
    <w:p w14:paraId="35468A8B" w14:textId="77777777" w:rsidR="00AE1411" w:rsidRDefault="00AE1411" w:rsidP="00AE1411">
      <w:pPr>
        <w:pStyle w:val="ListParagraph"/>
        <w:rPr>
          <w:rFonts w:asciiTheme="minorHAnsi" w:hAnsiTheme="minorHAnsi" w:cstheme="minorHAnsi"/>
        </w:rPr>
      </w:pPr>
    </w:p>
    <w:p w14:paraId="6E3DC970" w14:textId="77777777" w:rsidR="00AE1411" w:rsidRDefault="00AE1411" w:rsidP="00AE1411">
      <w:pPr>
        <w:pStyle w:val="ListParagraph"/>
        <w:widowControl/>
        <w:numPr>
          <w:ilvl w:val="0"/>
          <w:numId w:val="48"/>
        </w:numPr>
        <w:spacing w:before="0" w:after="0"/>
        <w:contextualSpacing w:val="0"/>
        <w:rPr>
          <w:rFonts w:asciiTheme="minorHAnsi" w:hAnsiTheme="minorHAnsi" w:cstheme="minorHAnsi"/>
        </w:rPr>
      </w:pPr>
      <w:r>
        <w:rPr>
          <w:rFonts w:asciiTheme="minorHAnsi" w:hAnsiTheme="minorHAnsi" w:cstheme="minorHAnsi"/>
        </w:rPr>
        <w:t>The final notable thing in this section is that I added counter values in the Metadata table and MeasureMaster table. In the analysis these values are summed to create the # Rows and # Submissions master measures.</w:t>
      </w:r>
    </w:p>
    <w:p w14:paraId="5365D0D0" w14:textId="77777777" w:rsidR="00AE1411" w:rsidRPr="00CD61B8" w:rsidRDefault="00AE1411" w:rsidP="00AE1411">
      <w:pPr>
        <w:rPr>
          <w:rFonts w:cstheme="minorHAnsi"/>
        </w:rPr>
      </w:pPr>
    </w:p>
    <w:p w14:paraId="57A06A5E" w14:textId="4B5CEFC1" w:rsidR="00AE1411" w:rsidRDefault="00AE1411" w:rsidP="00AE1411">
      <w:pPr>
        <w:spacing w:before="0"/>
        <w:rPr>
          <w:b/>
          <w:bCs/>
          <w:sz w:val="28"/>
          <w:szCs w:val="28"/>
        </w:rPr>
      </w:pPr>
      <w:r>
        <w:rPr>
          <w:b/>
          <w:bCs/>
          <w:sz w:val="28"/>
          <w:szCs w:val="28"/>
        </w:rPr>
        <w:t>Mapping Tables:</w:t>
      </w:r>
    </w:p>
    <w:p w14:paraId="401D6CBE" w14:textId="77777777" w:rsidR="00AE1411" w:rsidRDefault="00AE1411" w:rsidP="00AE1411">
      <w:pPr>
        <w:spacing w:before="0"/>
      </w:pPr>
      <w:r>
        <w:rPr>
          <w:b/>
          <w:bCs/>
        </w:rPr>
        <w:tab/>
      </w:r>
      <w:r w:rsidRPr="00CD61B8">
        <w:t>This section</w:t>
      </w:r>
      <w:r>
        <w:t xml:space="preserve"> contains five additional mapping tables that are used by the tables in the Measure Drill Down section. This application has a lot of filters that are based in the Metadata table. When creating visualizations we can easily pull the fields directly from the Metadata table to filter our data but it presents a slight problem. For example if we wanted to filter by Organization for RX Counts Per Year data and we pulled the Organization field for the filter directly from the Metadata table it will show every single Organization for any type of submissions as options. Even if those Organizations have no submissions for RX Counts Per Year. When the organization is mapped to RX Counts Per year then used as a filter then only Organizations that have submissions for RX Count will appear in the filter.</w:t>
      </w:r>
    </w:p>
    <w:p w14:paraId="43E191A3" w14:textId="77777777" w:rsidR="00AE1411" w:rsidRPr="00CD61B8" w:rsidRDefault="00AE1411" w:rsidP="00AE1411">
      <w:pPr>
        <w:spacing w:before="0"/>
      </w:pPr>
    </w:p>
    <w:p w14:paraId="00772F5A" w14:textId="1465B38B" w:rsidR="00AE1411" w:rsidRDefault="00AE1411" w:rsidP="00AE1411">
      <w:pPr>
        <w:spacing w:before="0"/>
        <w:rPr>
          <w:b/>
          <w:bCs/>
          <w:sz w:val="28"/>
          <w:szCs w:val="28"/>
        </w:rPr>
      </w:pPr>
      <w:r>
        <w:rPr>
          <w:b/>
          <w:bCs/>
          <w:sz w:val="28"/>
          <w:szCs w:val="28"/>
        </w:rPr>
        <w:t>Measure Drill Down</w:t>
      </w:r>
      <w:r w:rsidR="00647442">
        <w:rPr>
          <w:b/>
          <w:bCs/>
          <w:sz w:val="28"/>
          <w:szCs w:val="28"/>
        </w:rPr>
        <w:t>:</w:t>
      </w:r>
    </w:p>
    <w:p w14:paraId="7760456A" w14:textId="77777777" w:rsidR="00AE1411" w:rsidRDefault="00AE1411" w:rsidP="00AE1411">
      <w:pPr>
        <w:spacing w:before="0"/>
      </w:pPr>
      <w:r>
        <w:rPr>
          <w:b/>
          <w:bCs/>
        </w:rPr>
        <w:tab/>
      </w:r>
      <w:r w:rsidRPr="00CD61B8">
        <w:t>This section</w:t>
      </w:r>
      <w:r>
        <w:t xml:space="preserve"> pulls data from the MeasuresMasters by filtering on the RootValue mentioned early. Five tables are created here for five focus areas: Age Distribution, Average Number of Scripts Per Patient Per Year, Prostate Cancer By Sex Per Year, Encounter Type By Year Month, and RX Days Supply Distribution. These tables utilize the maps from the previous sections for filter values. Whenever there was multiple data in a single column I split it using the subfield() function.</w:t>
      </w:r>
    </w:p>
    <w:p w14:paraId="4353FCC7" w14:textId="77777777" w:rsidR="00AE1411" w:rsidRDefault="00AE1411" w:rsidP="00AE1411">
      <w:pPr>
        <w:spacing w:before="0"/>
      </w:pPr>
    </w:p>
    <w:p w14:paraId="08153AAF" w14:textId="77777777" w:rsidR="00AE1411" w:rsidRDefault="00AE1411" w:rsidP="00AE1411">
      <w:pPr>
        <w:spacing w:before="0"/>
      </w:pPr>
      <w:r>
        <w:t>The resulting data model looks like this:</w:t>
      </w:r>
    </w:p>
    <w:p w14:paraId="3178FDA1" w14:textId="77777777" w:rsidR="00AE1411" w:rsidRPr="003C04D3" w:rsidRDefault="00AE1411" w:rsidP="00AE1411">
      <w:pPr>
        <w:spacing w:before="0"/>
      </w:pPr>
      <w:r>
        <w:rPr>
          <w:b/>
          <w:bCs/>
          <w:noProof/>
          <w:sz w:val="28"/>
          <w:szCs w:val="28"/>
        </w:rPr>
        <w:drawing>
          <wp:inline distT="0" distB="0" distL="0" distR="0" wp14:anchorId="1D324AC0" wp14:editId="6B83D6DA">
            <wp:extent cx="4330700" cy="2133573"/>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42429" cy="2139352"/>
                    </a:xfrm>
                    <a:prstGeom prst="rect">
                      <a:avLst/>
                    </a:prstGeom>
                    <a:noFill/>
                    <a:ln>
                      <a:noFill/>
                    </a:ln>
                  </pic:spPr>
                </pic:pic>
              </a:graphicData>
            </a:graphic>
          </wp:inline>
        </w:drawing>
      </w:r>
    </w:p>
    <w:p w14:paraId="3928A2D3" w14:textId="479B8249" w:rsidR="00AE1411" w:rsidRDefault="00AE1411">
      <w:pPr>
        <w:widowControl/>
        <w:spacing w:before="0" w:after="200" w:line="276" w:lineRule="auto"/>
      </w:pPr>
      <w:r>
        <w:br w:type="page"/>
      </w:r>
    </w:p>
    <w:p w14:paraId="33E1F885" w14:textId="6B81F635" w:rsidR="00AE1411" w:rsidRDefault="00AE1411" w:rsidP="00EA2370">
      <w:pPr>
        <w:pStyle w:val="Heading2"/>
      </w:pPr>
      <w:bookmarkStart w:id="35" w:name="_Toc27738368"/>
      <w:r>
        <w:t>Registering a sheet in the dqm site</w:t>
      </w:r>
      <w:bookmarkEnd w:id="35"/>
    </w:p>
    <w:p w14:paraId="32C3E8DF" w14:textId="20C9703B" w:rsidR="00AE1411" w:rsidRDefault="00AE1411" w:rsidP="00AE1411"/>
    <w:p w14:paraId="694E3C8A" w14:textId="77777777" w:rsidR="00AE1411" w:rsidRDefault="00AE1411" w:rsidP="00AE1411">
      <w:r w:rsidRPr="00AE1411">
        <w:rPr>
          <w:rFonts w:ascii="Segoe UI" w:hAnsi="Segoe UI" w:cs="Segoe UI"/>
          <w:noProof/>
          <w:kern w:val="22"/>
          <w:szCs w:val="22"/>
          <w14:ligatures w14:val="standard"/>
        </w:rPr>
        <mc:AlternateContent>
          <mc:Choice Requires="wps">
            <w:drawing>
              <wp:anchor distT="0" distB="0" distL="114300" distR="114300" simplePos="0" relativeHeight="251673600" behindDoc="0" locked="1" layoutInCell="1" allowOverlap="1" wp14:anchorId="4E14546B" wp14:editId="7CF75ED7">
                <wp:simplePos x="0" y="0"/>
                <wp:positionH relativeFrom="margin">
                  <wp:posOffset>868680</wp:posOffset>
                </wp:positionH>
                <wp:positionV relativeFrom="page">
                  <wp:posOffset>6890385</wp:posOffset>
                </wp:positionV>
                <wp:extent cx="5615940" cy="1417955"/>
                <wp:effectExtent l="0" t="0" r="3810" b="10795"/>
                <wp:wrapSquare wrapText="bothSides"/>
                <wp:docPr id="42" name="Text Box 42" descr="Title and subtitle"/>
                <wp:cNvGraphicFramePr/>
                <a:graphic xmlns:a="http://schemas.openxmlformats.org/drawingml/2006/main">
                  <a:graphicData uri="http://schemas.microsoft.com/office/word/2010/wordprocessingShape">
                    <wps:wsp>
                      <wps:cNvSpPr txBox="1"/>
                      <wps:spPr>
                        <a:xfrm>
                          <a:off x="0" y="0"/>
                          <a:ext cx="5615940" cy="1417955"/>
                        </a:xfrm>
                        <a:prstGeom prst="rect">
                          <a:avLst/>
                        </a:prstGeom>
                        <a:noFill/>
                        <a:ln w="6350">
                          <a:noFill/>
                        </a:ln>
                        <a:effectLst/>
                      </wps:spPr>
                      <wps:txbx>
                        <w:txbxContent>
                          <w:p w14:paraId="2CA513CE" w14:textId="77777777" w:rsidR="00DE56F4" w:rsidRPr="00AE1411" w:rsidRDefault="00DE56F4" w:rsidP="00AE1411">
                            <w:pPr>
                              <w:pStyle w:val="Title"/>
                              <w:jc w:val="right"/>
                              <w:rPr>
                                <w:color w:val="F79646" w:themeColor="accent6"/>
                              </w:rPr>
                            </w:pPr>
                            <w:r w:rsidRPr="00AE1411">
                              <w:rPr>
                                <w:color w:val="F79646" w:themeColor="accent6"/>
                              </w:rPr>
                              <w:t>Harvard Pilgrim Health Care</w:t>
                            </w:r>
                          </w:p>
                          <w:p w14:paraId="15BB6996" w14:textId="77777777" w:rsidR="00DE56F4" w:rsidRDefault="00DE56F4" w:rsidP="00AE1411">
                            <w:pPr>
                              <w:jc w:val="right"/>
                              <w:rPr>
                                <w:sz w:val="40"/>
                                <w:szCs w:val="40"/>
                              </w:rPr>
                            </w:pPr>
                            <w:r>
                              <w:rPr>
                                <w:sz w:val="40"/>
                                <w:szCs w:val="40"/>
                              </w:rPr>
                              <w:t>Registering a sheet in the DQM site</w:t>
                            </w:r>
                          </w:p>
                          <w:p w14:paraId="10CD8398" w14:textId="77777777" w:rsidR="00DE56F4" w:rsidRPr="00201F63" w:rsidRDefault="00DE56F4" w:rsidP="00AE1411"/>
                          <w:p w14:paraId="373E0675" w14:textId="77777777" w:rsidR="00DE56F4" w:rsidRPr="00201F63" w:rsidRDefault="00DE56F4" w:rsidP="00AE1411"/>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E14546B" id="Text Box 42" o:spid="_x0000_s1029" type="#_x0000_t202" alt="Title and subtitle" style="position:absolute;margin-left:68.4pt;margin-top:542.55pt;width:442.2pt;height:111.6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" filled="f" stroked="f" strokeweight=".5pt">
                <v:textbox inset="0,0,0,0">
                  <w:txbxContent>
                    <w:p w14:paraId="2CA513CE" w14:textId="77777777" w:rsidR="00DE56F4" w:rsidRPr="00AE1411" w:rsidRDefault="00DE56F4" w:rsidP="00AE1411">
                      <w:pPr>
                        <w:pStyle w:val="Title"/>
                        <w:jc w:val="right"/>
                        <w:rPr>
                          <w:color w:val="F79646" w:themeColor="accent6"/>
                        </w:rPr>
                      </w:pPr>
                      <w:r w:rsidRPr="00AE1411">
                        <w:rPr>
                          <w:color w:val="F79646" w:themeColor="accent6"/>
                        </w:rPr>
                        <w:t>Harvard Pilgrim Health Care</w:t>
                      </w:r>
                    </w:p>
                    <w:p w14:paraId="15BB6996" w14:textId="77777777" w:rsidR="00DE56F4" w:rsidRDefault="00DE56F4" w:rsidP="00AE1411">
                      <w:pPr>
                        <w:jc w:val="right"/>
                        <w:rPr>
                          <w:sz w:val="40"/>
                          <w:szCs w:val="40"/>
                        </w:rPr>
                      </w:pPr>
                      <w:r>
                        <w:rPr>
                          <w:sz w:val="40"/>
                          <w:szCs w:val="40"/>
                        </w:rPr>
                        <w:t>Registering a sheet in the DQM site</w:t>
                      </w:r>
                    </w:p>
                    <w:p w14:paraId="10CD8398" w14:textId="77777777" w:rsidR="00DE56F4" w:rsidRPr="00201F63" w:rsidRDefault="00DE56F4" w:rsidP="00AE1411"/>
                    <w:p w14:paraId="373E0675" w14:textId="77777777" w:rsidR="00DE56F4" w:rsidRPr="00201F63" w:rsidRDefault="00DE56F4" w:rsidP="00AE1411"/>
                  </w:txbxContent>
                </v:textbox>
                <w10:wrap type="square" anchorx="margin" anchory="page"/>
                <w10:anchorlock/>
              </v:shape>
            </w:pict>
          </mc:Fallback>
        </mc:AlternateContent>
      </w:r>
      <w:r w:rsidRPr="005B22D1">
        <w:rPr>
          <w:rFonts w:ascii="Segoe UI" w:hAnsi="Segoe UI" w:cs="Segoe UI"/>
          <w:noProof/>
        </w:rPr>
        <w:drawing>
          <wp:anchor distT="0" distB="0" distL="114300" distR="114300" simplePos="0" relativeHeight="251672576" behindDoc="0" locked="0" layoutInCell="1" allowOverlap="1" wp14:anchorId="38FE535E" wp14:editId="0FD12155">
            <wp:simplePos x="0" y="0"/>
            <wp:positionH relativeFrom="column">
              <wp:posOffset>198120</wp:posOffset>
            </wp:positionH>
            <wp:positionV relativeFrom="paragraph">
              <wp:posOffset>29845</wp:posOffset>
            </wp:positionV>
            <wp:extent cx="3114675" cy="1245870"/>
            <wp:effectExtent l="0" t="0" r="952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8Logo.jpg"/>
                    <pic:cNvPicPr/>
                  </pic:nvPicPr>
                  <pic:blipFill>
                    <a:blip r:embed="rId27"/>
                    <a:stretch>
                      <a:fillRect/>
                    </a:stretch>
                  </pic:blipFill>
                  <pic:spPr>
                    <a:xfrm>
                      <a:off x="0" y="0"/>
                      <a:ext cx="3114675" cy="1245870"/>
                    </a:xfrm>
                    <a:prstGeom prst="rect">
                      <a:avLst/>
                    </a:prstGeom>
                  </pic:spPr>
                </pic:pic>
              </a:graphicData>
            </a:graphic>
          </wp:anchor>
        </w:drawing>
      </w:r>
      <w:r w:rsidRPr="005B22D1">
        <w:rPr>
          <w:rFonts w:ascii="Segoe UI" w:hAnsi="Segoe UI" w:cs="Segoe UI"/>
          <w:noProof/>
        </w:rPr>
        <mc:AlternateContent>
          <mc:Choice Requires="wpg">
            <w:drawing>
              <wp:anchor distT="0" distB="0" distL="114300" distR="114300" simplePos="0" relativeHeight="251671552" behindDoc="0" locked="1" layoutInCell="1" allowOverlap="1" wp14:anchorId="64F867BC" wp14:editId="2D76771E">
                <wp:simplePos x="0" y="0"/>
                <wp:positionH relativeFrom="page">
                  <wp:posOffset>830580</wp:posOffset>
                </wp:positionH>
                <wp:positionV relativeFrom="page">
                  <wp:posOffset>1859280</wp:posOffset>
                </wp:positionV>
                <wp:extent cx="180340" cy="7950200"/>
                <wp:effectExtent l="0" t="0" r="10160" b="12700"/>
                <wp:wrapNone/>
                <wp:docPr id="43" name="Group 43" descr="Decorative sidebar"/>
                <wp:cNvGraphicFramePr/>
                <a:graphic xmlns:a="http://schemas.openxmlformats.org/drawingml/2006/main">
                  <a:graphicData uri="http://schemas.microsoft.com/office/word/2010/wordprocessingGroup">
                    <wpg:wgp>
                      <wpg:cNvGrpSpPr/>
                      <wpg:grpSpPr>
                        <a:xfrm>
                          <a:off x="0" y="0"/>
                          <a:ext cx="180340" cy="7950200"/>
                          <a:chOff x="0" y="0"/>
                          <a:chExt cx="228600" cy="9144000"/>
                        </a:xfrm>
                      </wpg:grpSpPr>
                      <wps:wsp>
                        <wps:cNvPr id="44" name="Rectangle 44"/>
                        <wps:cNvSpPr/>
                        <wps:spPr>
                          <a:xfrm>
                            <a:off x="0" y="0"/>
                            <a:ext cx="228600" cy="8782050"/>
                          </a:xfrm>
                          <a:prstGeom prst="rect">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a:spLocks noChangeAspect="1"/>
                        </wps:cNvSpPr>
                        <wps:spPr>
                          <a:xfrm>
                            <a:off x="0" y="8915400"/>
                            <a:ext cx="228600" cy="228600"/>
                          </a:xfrm>
                          <a:prstGeom prst="rect">
                            <a:avLst/>
                          </a:prstGeom>
                          <a:solidFill>
                            <a:srgbClr val="FF8000"/>
                          </a:solidFill>
                          <a:ln>
                            <a:solidFill>
                              <a:srgbClr val="FF99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DA4A197" id="Group 43" o:spid="_x0000_s1026" alt="Decorative sidebar" style="position:absolute;margin-left:65.4pt;margin-top:146.4pt;width:14.2pt;height:626pt;z-index:251671552;mso-position-horizontal-relative:page;mso-position-vertical-relative:page"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">
                <v:rect id="Rectangle 44"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" fillcolor="#002060" strokecolor="#002060" strokeweight="2pt"/>
                <v:rect id="Rectangle 45"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" fillcolor="#ff8000" strokecolor="#f90" strokeweight="2pt">
                  <v:path arrowok="t"/>
                  <o:lock v:ext="edit" aspectratio="t"/>
                </v:rect>
                <w10:wrap anchorx="page" anchory="page"/>
                <w10:anchorlock/>
              </v:group>
            </w:pict>
          </mc:Fallback>
        </mc:AlternateContent>
      </w:r>
    </w:p>
    <w:p w14:paraId="79756FB1" w14:textId="77777777" w:rsidR="00AE1411" w:rsidRDefault="00AE1411" w:rsidP="00AE1411"/>
    <w:p w14:paraId="294AD948" w14:textId="77777777" w:rsidR="00AE1411" w:rsidRDefault="00AE1411" w:rsidP="00AE1411"/>
    <w:p w14:paraId="377E5BED" w14:textId="77777777" w:rsidR="00AE1411" w:rsidRDefault="00AE1411" w:rsidP="00AE1411"/>
    <w:p w14:paraId="0599527E" w14:textId="77777777" w:rsidR="00AE1411" w:rsidRDefault="00AE1411" w:rsidP="00AE1411"/>
    <w:p w14:paraId="65FE5282" w14:textId="77777777" w:rsidR="00AE1411" w:rsidRDefault="00AE1411" w:rsidP="00AE1411"/>
    <w:p w14:paraId="68B041E8" w14:textId="77777777" w:rsidR="00AE1411" w:rsidRDefault="00AE1411" w:rsidP="00AE1411"/>
    <w:p w14:paraId="4CDD44B6" w14:textId="77777777" w:rsidR="00AE1411" w:rsidRDefault="00AE1411" w:rsidP="00AE1411"/>
    <w:p w14:paraId="5FA1D561" w14:textId="77777777" w:rsidR="00AE1411" w:rsidRDefault="00AE1411" w:rsidP="00AE1411"/>
    <w:p w14:paraId="5E83CD38" w14:textId="77777777" w:rsidR="00AE1411" w:rsidRDefault="00AE1411" w:rsidP="00AE1411"/>
    <w:p w14:paraId="0164B52A" w14:textId="77777777" w:rsidR="00AE1411" w:rsidRDefault="00AE1411" w:rsidP="00AE1411"/>
    <w:p w14:paraId="0F86BB3E" w14:textId="77777777" w:rsidR="00AE1411" w:rsidRDefault="00AE1411" w:rsidP="00AE1411"/>
    <w:p w14:paraId="3EC9E8BB" w14:textId="77777777" w:rsidR="00AE1411" w:rsidRDefault="00AE1411" w:rsidP="00AE1411"/>
    <w:p w14:paraId="62F21D8B" w14:textId="77777777" w:rsidR="00AE1411" w:rsidRDefault="00AE1411" w:rsidP="00AE1411"/>
    <w:p w14:paraId="7D644A4A" w14:textId="77777777" w:rsidR="00AE1411" w:rsidRDefault="00AE1411" w:rsidP="00AE1411"/>
    <w:p w14:paraId="0B82EF33" w14:textId="77777777" w:rsidR="00AE1411" w:rsidRDefault="00AE1411" w:rsidP="00AE1411"/>
    <w:p w14:paraId="391F23D0" w14:textId="77777777" w:rsidR="00AE1411" w:rsidRDefault="00AE1411" w:rsidP="00AE1411"/>
    <w:p w14:paraId="7AADA372" w14:textId="77777777" w:rsidR="00AE1411" w:rsidRDefault="00AE1411" w:rsidP="00AE1411"/>
    <w:p w14:paraId="72645827" w14:textId="77777777" w:rsidR="00AE1411" w:rsidRDefault="00AE1411" w:rsidP="00AE1411"/>
    <w:p w14:paraId="0E96C73B" w14:textId="77777777" w:rsidR="00AE1411" w:rsidRDefault="00AE1411" w:rsidP="00AE1411"/>
    <w:p w14:paraId="4965EE09" w14:textId="77777777" w:rsidR="00AE1411" w:rsidRDefault="00AE1411" w:rsidP="00AE1411"/>
    <w:p w14:paraId="6669B3AC" w14:textId="77777777" w:rsidR="00AE1411" w:rsidRDefault="00AE1411" w:rsidP="00AE1411"/>
    <w:p w14:paraId="001EB69D" w14:textId="77777777" w:rsidR="00AE1411" w:rsidRDefault="00AE1411" w:rsidP="00AE1411"/>
    <w:p w14:paraId="35505271" w14:textId="77777777" w:rsidR="00AE1411" w:rsidRDefault="00AE1411" w:rsidP="00AE1411"/>
    <w:p w14:paraId="657795BD" w14:textId="77777777" w:rsidR="00AE1411" w:rsidRDefault="00AE1411" w:rsidP="00AE1411"/>
    <w:p w14:paraId="37B84FF9" w14:textId="4CF5E513" w:rsidR="00AE1411" w:rsidRDefault="00AE1411" w:rsidP="00AE1411">
      <w:r w:rsidRPr="005B22D1">
        <w:rPr>
          <w:rFonts w:ascii="Segoe UI" w:hAnsi="Segoe UI" w:cs="Segoe UI"/>
          <w:noProof/>
        </w:rPr>
        <mc:AlternateContent>
          <mc:Choice Requires="wps">
            <w:drawing>
              <wp:anchor distT="0" distB="0" distL="114300" distR="114300" simplePos="0" relativeHeight="251674624" behindDoc="0" locked="0" layoutInCell="1" allowOverlap="1" wp14:anchorId="14E29287" wp14:editId="7CCA5567">
                <wp:simplePos x="0" y="0"/>
                <wp:positionH relativeFrom="column">
                  <wp:posOffset>3613150</wp:posOffset>
                </wp:positionH>
                <wp:positionV relativeFrom="paragraph">
                  <wp:posOffset>11430</wp:posOffset>
                </wp:positionV>
                <wp:extent cx="3064510" cy="35877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3064510" cy="35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sz w:val="24"/>
                              </w:rPr>
                              <w:alias w:val="Date"/>
                              <w:tag w:val=""/>
                              <w:id w:val="844746346"/>
                              <w:dataBinding w:prefixMappings="xmlns:ns0='http://schemas.microsoft.com/office/2006/coverPageProps' " w:xpath="/ns0:CoverPageProperties[1]/ns0:PublishDate[1]" w:storeItemID="{55AF091B-3C7A-41E3-B477-F2FDAA23CFDA}"/>
                              <w:date w:fullDate="2019-10-16T00:00:00Z">
                                <w:dateFormat w:val="MMMM d, yyyy"/>
                                <w:lid w:val="en-US"/>
                                <w:storeMappedDataAs w:val="dateTime"/>
                                <w:calendar w:val="gregorian"/>
                              </w:date>
                            </w:sdtPr>
                            <w:sdtEndPr/>
                            <w:sdtContent>
                              <w:p w14:paraId="10212DAC" w14:textId="0EFB7183" w:rsidR="00DE56F4" w:rsidRPr="00AE1411" w:rsidRDefault="00DE56F4" w:rsidP="00AE1411">
                                <w:pPr>
                                  <w:pStyle w:val="Subtitle"/>
                                  <w:rPr>
                                    <w:sz w:val="24"/>
                                  </w:rPr>
                                </w:pPr>
                                <w:r>
                                  <w:rPr>
                                    <w:sz w:val="24"/>
                                  </w:rPr>
                                  <w:t>October 16, 2019</w:t>
                                </w:r>
                              </w:p>
                            </w:sdtContent>
                          </w:sdt>
                          <w:p w14:paraId="63E1DAD3" w14:textId="77777777" w:rsidR="00DE56F4" w:rsidRDefault="00DE56F4" w:rsidP="00AE14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E29287" id="Text Box 46" o:spid="_x0000_s1030" type="#_x0000_t202" style="position:absolute;margin-left:284.5pt;margin-top:.9pt;width:241.3pt;height:28.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" filled="f" stroked="f" strokeweight=".5pt">
                <v:textbox>
                  <w:txbxContent>
                    <w:sdt>
                      <w:sdtPr>
                        <w:rPr>
                          <w:sz w:val="24"/>
                        </w:rPr>
                        <w:alias w:val="Date"/>
                        <w:tag w:val=""/>
                        <w:id w:val="844746346"/>
                        <w:dataBinding w:prefixMappings="xmlns:ns0='http://schemas.microsoft.com/office/2006/coverPageProps' " w:xpath="/ns0:CoverPageProperties[1]/ns0:PublishDate[1]" w:storeItemID="{55AF091B-3C7A-41E3-B477-F2FDAA23CFDA}"/>
                        <w:date w:fullDate="2019-10-16T00:00:00Z">
                          <w:dateFormat w:val="MMMM d, yyyy"/>
                          <w:lid w:val="en-US"/>
                          <w:storeMappedDataAs w:val="dateTime"/>
                          <w:calendar w:val="gregorian"/>
                        </w:date>
                      </w:sdtPr>
                      <w:sdtEndPr/>
                      <w:sdtContent>
                        <w:p w14:paraId="10212DAC" w14:textId="0EFB7183" w:rsidR="00DE56F4" w:rsidRPr="00AE1411" w:rsidRDefault="00DE56F4" w:rsidP="00AE1411">
                          <w:pPr>
                            <w:pStyle w:val="Subtitle"/>
                            <w:rPr>
                              <w:sz w:val="24"/>
                            </w:rPr>
                          </w:pPr>
                          <w:r>
                            <w:rPr>
                              <w:sz w:val="24"/>
                            </w:rPr>
                            <w:t>October 16, 2019</w:t>
                          </w:r>
                        </w:p>
                      </w:sdtContent>
                    </w:sdt>
                    <w:p w14:paraId="63E1DAD3" w14:textId="77777777" w:rsidR="00DE56F4" w:rsidRDefault="00DE56F4" w:rsidP="00AE1411"/>
                  </w:txbxContent>
                </v:textbox>
              </v:shape>
            </w:pict>
          </mc:Fallback>
        </mc:AlternateContent>
      </w:r>
    </w:p>
    <w:p w14:paraId="34E0D4E8" w14:textId="77777777" w:rsidR="00AE1411" w:rsidRDefault="00AE1411" w:rsidP="00AE1411"/>
    <w:p w14:paraId="30548CC4" w14:textId="5E1767EB" w:rsidR="00AE1411" w:rsidRDefault="00AE1411" w:rsidP="00AE1411"/>
    <w:p w14:paraId="36A915CB" w14:textId="78D8D9B6" w:rsidR="00AE1411" w:rsidRDefault="00AE1411" w:rsidP="00AE1411">
      <w:r w:rsidRPr="005B22D1">
        <w:rPr>
          <w:rFonts w:ascii="Segoe UI" w:hAnsi="Segoe UI" w:cs="Segoe UI"/>
          <w:noProof/>
        </w:rPr>
        <mc:AlternateContent>
          <mc:Choice Requires="wps">
            <w:drawing>
              <wp:anchor distT="0" distB="0" distL="114300" distR="114300" simplePos="0" relativeHeight="251676672" behindDoc="0" locked="1" layoutInCell="1" allowOverlap="1" wp14:anchorId="3225237D" wp14:editId="10C5FB2D">
                <wp:simplePos x="0" y="0"/>
                <wp:positionH relativeFrom="margin">
                  <wp:align>right</wp:align>
                </wp:positionH>
                <wp:positionV relativeFrom="margin">
                  <wp:align>bottom</wp:align>
                </wp:positionV>
                <wp:extent cx="3825875" cy="819150"/>
                <wp:effectExtent l="0" t="0" r="3175" b="0"/>
                <wp:wrapSquare wrapText="bothSides"/>
                <wp:docPr id="48" name="Text Box 48" descr="Presenter, company name and address"/>
                <wp:cNvGraphicFramePr/>
                <a:graphic xmlns:a="http://schemas.openxmlformats.org/drawingml/2006/main">
                  <a:graphicData uri="http://schemas.microsoft.com/office/word/2010/wordprocessingShape">
                    <wps:wsp>
                      <wps:cNvSpPr txBox="1"/>
                      <wps:spPr>
                        <a:xfrm>
                          <a:off x="0" y="0"/>
                          <a:ext cx="3825875" cy="819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B96A6C" w14:textId="082C7FD9" w:rsidR="00DE56F4" w:rsidRPr="004151E3" w:rsidRDefault="00DE56F4" w:rsidP="00AE1411">
                            <w:pPr>
                              <w:pStyle w:val="Contactinfo"/>
                              <w:ind w:left="0" w:right="69"/>
                              <w:rPr>
                                <w:sz w:val="24"/>
                                <w:szCs w:val="24"/>
                              </w:rPr>
                            </w:pPr>
                            <w:r>
                              <w:rPr>
                                <w:sz w:val="24"/>
                                <w:szCs w:val="24"/>
                              </w:rPr>
                              <w:t xml:space="preserve">written </w:t>
                            </w:r>
                            <w:r w:rsidRPr="004151E3">
                              <w:rPr>
                                <w:sz w:val="24"/>
                                <w:szCs w:val="24"/>
                              </w:rPr>
                              <w:t xml:space="preserve">by: </w:t>
                            </w:r>
                            <w:sdt>
                              <w:sdtPr>
                                <w:rPr>
                                  <w:sz w:val="24"/>
                                  <w:szCs w:val="24"/>
                                </w:rPr>
                                <w:alias w:val="Your Name"/>
                                <w:tag w:val=""/>
                                <w:id w:val="-1635556056"/>
                                <w:dataBinding w:prefixMappings="xmlns:ns0='http://purl.org/dc/elements/1.1/' xmlns:ns1='http://schemas.openxmlformats.org/package/2006/metadata/core-properties' " w:xpath="/ns1:coreProperties[1]/ns0:creator[1]" w:storeItemID="{6C3C8BC8-F283-45AE-878A-BAB7291924A1}"/>
                                <w:text/>
                              </w:sdtPr>
                              <w:sdtEndPr/>
                              <w:sdtContent>
                                <w:r>
                                  <w:rPr>
                                    <w:sz w:val="24"/>
                                    <w:szCs w:val="24"/>
                                  </w:rPr>
                                  <w:t>Chris domain</w:t>
                                </w:r>
                              </w:sdtContent>
                            </w:sdt>
                          </w:p>
                          <w:p w14:paraId="7634769D" w14:textId="775BCB33" w:rsidR="00DE56F4" w:rsidRPr="004151E3" w:rsidRDefault="000444BD" w:rsidP="00AE1411">
                            <w:pPr>
                              <w:pStyle w:val="Contactinfo"/>
                              <w:ind w:right="69"/>
                              <w:rPr>
                                <w:sz w:val="24"/>
                                <w:szCs w:val="24"/>
                              </w:rPr>
                            </w:pPr>
                            <w:sdt>
                              <w:sdtPr>
                                <w:rPr>
                                  <w:sz w:val="24"/>
                                  <w:szCs w:val="24"/>
                                </w:rPr>
                                <w:alias w:val="Company Address"/>
                                <w:tag w:val=""/>
                                <w:id w:val="-120305637"/>
                                <w:dataBinding w:prefixMappings="xmlns:ns0='http://schemas.microsoft.com/office/2006/coverPageProps' " w:xpath="/ns0:CoverPageProperties[1]/ns0:CompanyAddress[1]" w:storeItemID="{55AF091B-3C7A-41E3-B477-F2FDAA23CFDA}"/>
                                <w:text/>
                              </w:sdtPr>
                              <w:sdtEndPr/>
                              <w:sdtContent>
                                <w:r w:rsidR="00DE56F4">
                                  <w:rPr>
                                    <w:sz w:val="24"/>
                                    <w:szCs w:val="24"/>
                                  </w:rPr>
                                  <w:t>cdomain@analytics8.com</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225237D" id="Text Box 48" o:spid="_x0000_s1031" type="#_x0000_t202" alt="Presenter, company name and address" style="position:absolute;margin-left:250.05pt;margin-top:0;width:301.25pt;height:64.5pt;z-index:25167667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" filled="f" stroked="f" strokeweight=".5pt">
                <v:textbox inset="0,0,0,0">
                  <w:txbxContent>
                    <w:p w14:paraId="3AB96A6C" w14:textId="082C7FD9" w:rsidR="00DE56F4" w:rsidRPr="004151E3" w:rsidRDefault="00DE56F4" w:rsidP="00AE1411">
                      <w:pPr>
                        <w:pStyle w:val="Contactinfo"/>
                        <w:ind w:left="0" w:right="69"/>
                        <w:rPr>
                          <w:sz w:val="24"/>
                          <w:szCs w:val="24"/>
                        </w:rPr>
                      </w:pPr>
                      <w:r>
                        <w:rPr>
                          <w:sz w:val="24"/>
                          <w:szCs w:val="24"/>
                        </w:rPr>
                        <w:t xml:space="preserve">written </w:t>
                      </w:r>
                      <w:r w:rsidRPr="004151E3">
                        <w:rPr>
                          <w:sz w:val="24"/>
                          <w:szCs w:val="24"/>
                        </w:rPr>
                        <w:t xml:space="preserve">by: </w:t>
                      </w:r>
                      <w:sdt>
                        <w:sdtPr>
                          <w:rPr>
                            <w:sz w:val="24"/>
                            <w:szCs w:val="24"/>
                          </w:rPr>
                          <w:alias w:val="Your Name"/>
                          <w:tag w:val=""/>
                          <w:id w:val="-1635556056"/>
                          <w:dataBinding w:prefixMappings="xmlns:ns0='http://purl.org/dc/elements/1.1/' xmlns:ns1='http://schemas.openxmlformats.org/package/2006/metadata/core-properties' " w:xpath="/ns1:coreProperties[1]/ns0:creator[1]" w:storeItemID="{6C3C8BC8-F283-45AE-878A-BAB7291924A1}"/>
                          <w:text/>
                        </w:sdtPr>
                        <w:sdtEndPr/>
                        <w:sdtContent>
                          <w:r>
                            <w:rPr>
                              <w:sz w:val="24"/>
                              <w:szCs w:val="24"/>
                            </w:rPr>
                            <w:t>Chris domain</w:t>
                          </w:r>
                        </w:sdtContent>
                      </w:sdt>
                    </w:p>
                    <w:p w14:paraId="7634769D" w14:textId="775BCB33" w:rsidR="00DE56F4" w:rsidRPr="004151E3" w:rsidRDefault="00094950" w:rsidP="00AE1411">
                      <w:pPr>
                        <w:pStyle w:val="Contactinfo"/>
                        <w:ind w:right="69"/>
                        <w:rPr>
                          <w:sz w:val="24"/>
                          <w:szCs w:val="24"/>
                        </w:rPr>
                      </w:pPr>
                      <w:sdt>
                        <w:sdtPr>
                          <w:rPr>
                            <w:sz w:val="24"/>
                            <w:szCs w:val="24"/>
                          </w:rPr>
                          <w:alias w:val="Company Address"/>
                          <w:tag w:val=""/>
                          <w:id w:val="-120305637"/>
                          <w:dataBinding w:prefixMappings="xmlns:ns0='http://schemas.microsoft.com/office/2006/coverPageProps' " w:xpath="/ns0:CoverPageProperties[1]/ns0:CompanyAddress[1]" w:storeItemID="{55AF091B-3C7A-41E3-B477-F2FDAA23CFDA}"/>
                          <w:text/>
                        </w:sdtPr>
                        <w:sdtEndPr/>
                        <w:sdtContent>
                          <w:r w:rsidR="00DE56F4">
                            <w:rPr>
                              <w:sz w:val="24"/>
                              <w:szCs w:val="24"/>
                            </w:rPr>
                            <w:t>cdomain@analytics8.com</w:t>
                          </w:r>
                        </w:sdtContent>
                      </w:sdt>
                    </w:p>
                  </w:txbxContent>
                </v:textbox>
                <w10:wrap type="square" anchorx="margin" anchory="margin"/>
                <w10:anchorlock/>
              </v:shape>
            </w:pict>
          </mc:Fallback>
        </mc:AlternateContent>
      </w:r>
    </w:p>
    <w:p w14:paraId="424BA074" w14:textId="1C4D1F72" w:rsidR="00AE1411" w:rsidRPr="00EF12A3" w:rsidRDefault="00EF12A3" w:rsidP="00EF12A3">
      <w:pPr>
        <w:rPr>
          <w:rFonts w:ascii="Segoe UI" w:hAnsi="Segoe UI" w:cs="Segoe UI"/>
          <w:b/>
          <w:color w:val="F79646" w:themeColor="accent6"/>
          <w:sz w:val="24"/>
        </w:rPr>
      </w:pPr>
      <w:r w:rsidRPr="00EF12A3">
        <w:rPr>
          <w:rFonts w:ascii="Segoe UI" w:hAnsi="Segoe UI" w:cs="Segoe UI"/>
          <w:b/>
          <w:color w:val="F79646" w:themeColor="accent6"/>
          <w:sz w:val="24"/>
        </w:rPr>
        <w:t>REVISION HISTORY</w:t>
      </w:r>
    </w:p>
    <w:tbl>
      <w:tblPr>
        <w:tblStyle w:val="TableGridLigh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8"/>
        <w:gridCol w:w="1683"/>
        <w:gridCol w:w="3647"/>
        <w:gridCol w:w="2332"/>
      </w:tblGrid>
      <w:tr w:rsidR="00AE1411" w:rsidRPr="007A2CD9" w14:paraId="423D6BD7" w14:textId="77777777" w:rsidTr="00647442">
        <w:trPr>
          <w:trHeight w:val="144"/>
        </w:trPr>
        <w:tc>
          <w:tcPr>
            <w:tcW w:w="1705" w:type="dxa"/>
            <w:shd w:val="clear" w:color="auto" w:fill="D9D9D9" w:themeFill="background1" w:themeFillShade="D9"/>
            <w:vAlign w:val="center"/>
          </w:tcPr>
          <w:p w14:paraId="6A575DDA" w14:textId="77777777" w:rsidR="00AE1411" w:rsidRPr="007A2CD9" w:rsidRDefault="00AE1411" w:rsidP="00647442">
            <w:pPr>
              <w:spacing w:before="0"/>
              <w:rPr>
                <w:rFonts w:ascii="Segoe UI" w:hAnsi="Segoe UI" w:cs="Segoe UI"/>
                <w:b/>
                <w:sz w:val="20"/>
                <w:szCs w:val="20"/>
              </w:rPr>
            </w:pPr>
            <w:r w:rsidRPr="007A2CD9">
              <w:rPr>
                <w:rFonts w:ascii="Segoe UI" w:hAnsi="Segoe UI" w:cs="Segoe UI"/>
                <w:b/>
                <w:sz w:val="20"/>
                <w:szCs w:val="20"/>
              </w:rPr>
              <w:t>Date</w:t>
            </w:r>
          </w:p>
        </w:tc>
        <w:tc>
          <w:tcPr>
            <w:tcW w:w="1710" w:type="dxa"/>
            <w:shd w:val="clear" w:color="auto" w:fill="D9D9D9" w:themeFill="background1" w:themeFillShade="D9"/>
            <w:vAlign w:val="center"/>
          </w:tcPr>
          <w:p w14:paraId="34B85AA0" w14:textId="77777777" w:rsidR="00AE1411" w:rsidRPr="007A2CD9" w:rsidRDefault="00AE1411" w:rsidP="00647442">
            <w:pPr>
              <w:spacing w:before="0"/>
              <w:jc w:val="center"/>
              <w:rPr>
                <w:rFonts w:ascii="Segoe UI" w:hAnsi="Segoe UI" w:cs="Segoe UI"/>
                <w:b/>
                <w:sz w:val="20"/>
                <w:szCs w:val="20"/>
              </w:rPr>
            </w:pPr>
            <w:r w:rsidRPr="007A2CD9">
              <w:rPr>
                <w:rFonts w:ascii="Segoe UI" w:hAnsi="Segoe UI" w:cs="Segoe UI"/>
                <w:b/>
                <w:sz w:val="20"/>
                <w:szCs w:val="20"/>
              </w:rPr>
              <w:t>Version</w:t>
            </w:r>
          </w:p>
        </w:tc>
        <w:tc>
          <w:tcPr>
            <w:tcW w:w="3732" w:type="dxa"/>
            <w:shd w:val="clear" w:color="auto" w:fill="D9D9D9" w:themeFill="background1" w:themeFillShade="D9"/>
            <w:vAlign w:val="center"/>
          </w:tcPr>
          <w:p w14:paraId="1F796B38" w14:textId="77777777" w:rsidR="00AE1411" w:rsidRPr="007A2CD9" w:rsidRDefault="00AE1411" w:rsidP="00647442">
            <w:pPr>
              <w:spacing w:before="0"/>
              <w:jc w:val="center"/>
              <w:rPr>
                <w:rFonts w:ascii="Segoe UI" w:hAnsi="Segoe UI" w:cs="Segoe UI"/>
                <w:b/>
                <w:sz w:val="20"/>
                <w:szCs w:val="20"/>
              </w:rPr>
            </w:pPr>
            <w:r w:rsidRPr="007A2CD9">
              <w:rPr>
                <w:rFonts w:ascii="Segoe UI" w:hAnsi="Segoe UI" w:cs="Segoe UI"/>
                <w:b/>
                <w:sz w:val="20"/>
                <w:szCs w:val="20"/>
              </w:rPr>
              <w:t>Description</w:t>
            </w:r>
          </w:p>
        </w:tc>
        <w:tc>
          <w:tcPr>
            <w:tcW w:w="2383" w:type="dxa"/>
            <w:shd w:val="clear" w:color="auto" w:fill="D9D9D9" w:themeFill="background1" w:themeFillShade="D9"/>
            <w:vAlign w:val="center"/>
          </w:tcPr>
          <w:p w14:paraId="1012F493" w14:textId="77777777" w:rsidR="00AE1411" w:rsidRPr="007A2CD9" w:rsidRDefault="00AE1411" w:rsidP="00647442">
            <w:pPr>
              <w:spacing w:before="0"/>
              <w:jc w:val="center"/>
              <w:rPr>
                <w:rFonts w:ascii="Segoe UI" w:hAnsi="Segoe UI" w:cs="Segoe UI"/>
                <w:b/>
                <w:sz w:val="20"/>
                <w:szCs w:val="20"/>
              </w:rPr>
            </w:pPr>
            <w:r w:rsidRPr="007A2CD9">
              <w:rPr>
                <w:rFonts w:ascii="Segoe UI" w:hAnsi="Segoe UI" w:cs="Segoe UI"/>
                <w:b/>
                <w:sz w:val="20"/>
                <w:szCs w:val="20"/>
              </w:rPr>
              <w:t>Author</w:t>
            </w:r>
          </w:p>
        </w:tc>
      </w:tr>
      <w:tr w:rsidR="00AE1411" w:rsidRPr="007A2CD9" w14:paraId="4CE33E1F" w14:textId="77777777" w:rsidTr="00647442">
        <w:trPr>
          <w:trHeight w:val="144"/>
        </w:trPr>
        <w:tc>
          <w:tcPr>
            <w:tcW w:w="1705" w:type="dxa"/>
            <w:vAlign w:val="center"/>
          </w:tcPr>
          <w:p w14:paraId="495EF909" w14:textId="77777777" w:rsidR="00AE1411" w:rsidRPr="007A2CD9" w:rsidRDefault="00AE1411" w:rsidP="00647442">
            <w:pPr>
              <w:spacing w:before="0"/>
              <w:rPr>
                <w:rFonts w:ascii="Segoe UI" w:hAnsi="Segoe UI" w:cs="Segoe UI"/>
                <w:sz w:val="20"/>
                <w:szCs w:val="20"/>
              </w:rPr>
            </w:pPr>
            <w:r>
              <w:rPr>
                <w:rFonts w:ascii="Segoe UI" w:hAnsi="Segoe UI" w:cs="Segoe UI"/>
                <w:sz w:val="20"/>
                <w:szCs w:val="20"/>
              </w:rPr>
              <w:t>10/16/2019</w:t>
            </w:r>
          </w:p>
        </w:tc>
        <w:tc>
          <w:tcPr>
            <w:tcW w:w="1710" w:type="dxa"/>
            <w:vAlign w:val="center"/>
          </w:tcPr>
          <w:p w14:paraId="5B84B79E" w14:textId="77777777" w:rsidR="00AE1411" w:rsidRDefault="00AE1411" w:rsidP="00647442">
            <w:pPr>
              <w:spacing w:before="0"/>
              <w:jc w:val="center"/>
              <w:rPr>
                <w:rFonts w:cs="Segoe UI"/>
              </w:rPr>
            </w:pPr>
            <w:r>
              <w:rPr>
                <w:rFonts w:cs="Segoe UI"/>
              </w:rPr>
              <w:t>1.0</w:t>
            </w:r>
          </w:p>
        </w:tc>
        <w:tc>
          <w:tcPr>
            <w:tcW w:w="3732" w:type="dxa"/>
            <w:vAlign w:val="center"/>
          </w:tcPr>
          <w:p w14:paraId="0D851114" w14:textId="77777777" w:rsidR="00AE1411" w:rsidRDefault="00AE1411" w:rsidP="00647442">
            <w:pPr>
              <w:spacing w:before="0"/>
              <w:rPr>
                <w:rFonts w:cs="Segoe UI"/>
              </w:rPr>
            </w:pPr>
            <w:r>
              <w:rPr>
                <w:rFonts w:cs="Segoe UI"/>
              </w:rPr>
              <w:t>Initial Document Creation</w:t>
            </w:r>
          </w:p>
        </w:tc>
        <w:tc>
          <w:tcPr>
            <w:tcW w:w="2383" w:type="dxa"/>
            <w:vAlign w:val="center"/>
          </w:tcPr>
          <w:p w14:paraId="44ECD63A" w14:textId="77777777" w:rsidR="00AE1411" w:rsidRDefault="00AE1411" w:rsidP="00647442">
            <w:pPr>
              <w:spacing w:before="0"/>
              <w:rPr>
                <w:rFonts w:cs="Segoe UI"/>
              </w:rPr>
            </w:pPr>
            <w:r>
              <w:rPr>
                <w:rFonts w:cs="Segoe UI"/>
              </w:rPr>
              <w:t>Chris Domain</w:t>
            </w:r>
          </w:p>
        </w:tc>
      </w:tr>
    </w:tbl>
    <w:p w14:paraId="44D2F6F0" w14:textId="77777777" w:rsidR="00AE1411" w:rsidRPr="00B103FB" w:rsidRDefault="00AE1411" w:rsidP="00AE1411"/>
    <w:p w14:paraId="6C58408F" w14:textId="3636C458" w:rsidR="00AE1411" w:rsidRPr="00EF12A3" w:rsidRDefault="00EF12A3" w:rsidP="00EF12A3">
      <w:pPr>
        <w:rPr>
          <w:rFonts w:ascii="Segoe UI" w:hAnsi="Segoe UI" w:cs="Segoe UI"/>
          <w:b/>
          <w:color w:val="F79646" w:themeColor="accent6"/>
          <w:sz w:val="24"/>
        </w:rPr>
      </w:pPr>
      <w:r w:rsidRPr="00EF12A3">
        <w:rPr>
          <w:rFonts w:ascii="Segoe UI" w:hAnsi="Segoe UI" w:cs="Segoe UI"/>
          <w:b/>
          <w:color w:val="F79646" w:themeColor="accent6"/>
          <w:sz w:val="24"/>
        </w:rPr>
        <w:t>DOCUMENT OVERVIEW</w:t>
      </w:r>
    </w:p>
    <w:p w14:paraId="10B192F5" w14:textId="77777777" w:rsidR="00AE1411" w:rsidRDefault="00AE1411" w:rsidP="00AE1411">
      <w:pPr>
        <w:spacing w:before="0"/>
        <w:jc w:val="both"/>
      </w:pPr>
      <w:r>
        <w:t>This document provides details on how to register a qlik sheet into the DQM measures website for viewing.</w:t>
      </w:r>
    </w:p>
    <w:p w14:paraId="075F6ECA" w14:textId="77777777" w:rsidR="00AE1411" w:rsidRPr="00E6071B" w:rsidRDefault="00AE1411" w:rsidP="00AE1411">
      <w:pPr>
        <w:spacing w:before="0"/>
        <w:jc w:val="both"/>
      </w:pPr>
    </w:p>
    <w:p w14:paraId="2AA360C2" w14:textId="538EA4CD" w:rsidR="00AE1411" w:rsidRPr="00EF12A3" w:rsidRDefault="00EF12A3" w:rsidP="00EF12A3">
      <w:pPr>
        <w:rPr>
          <w:rFonts w:ascii="Segoe UI" w:hAnsi="Segoe UI" w:cs="Segoe UI"/>
          <w:b/>
          <w:color w:val="F79646" w:themeColor="accent6"/>
          <w:sz w:val="24"/>
        </w:rPr>
      </w:pPr>
      <w:r w:rsidRPr="00EF12A3">
        <w:rPr>
          <w:rFonts w:ascii="Segoe UI" w:hAnsi="Segoe UI" w:cs="Segoe UI"/>
          <w:b/>
          <w:color w:val="F79646" w:themeColor="accent6"/>
          <w:sz w:val="24"/>
        </w:rPr>
        <w:t>STEPS</w:t>
      </w:r>
    </w:p>
    <w:p w14:paraId="58C3CAAA" w14:textId="77777777" w:rsidR="00AE1411" w:rsidRDefault="00AE1411" w:rsidP="00AE1411">
      <w:pPr>
        <w:pStyle w:val="ListParagraph"/>
        <w:widowControl/>
        <w:numPr>
          <w:ilvl w:val="0"/>
          <w:numId w:val="50"/>
        </w:numPr>
        <w:spacing w:before="0" w:after="0"/>
        <w:contextualSpacing w:val="0"/>
      </w:pPr>
      <w:r>
        <w:t>Open up the qlikdev hub and right click on the application you want to register, select publish.</w:t>
      </w:r>
    </w:p>
    <w:p w14:paraId="6A42D3F1" w14:textId="77777777" w:rsidR="00AE1411" w:rsidRDefault="00AE1411" w:rsidP="00AE1411">
      <w:pPr>
        <w:pStyle w:val="ListParagraph"/>
      </w:pPr>
      <w:r>
        <w:rPr>
          <w:noProof/>
        </w:rPr>
        <w:drawing>
          <wp:inline distT="0" distB="0" distL="0" distR="0" wp14:anchorId="18C2BA79" wp14:editId="017884CF">
            <wp:extent cx="4171950" cy="28460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87451" cy="2856631"/>
                    </a:xfrm>
                    <a:prstGeom prst="rect">
                      <a:avLst/>
                    </a:prstGeom>
                    <a:noFill/>
                    <a:ln>
                      <a:noFill/>
                    </a:ln>
                  </pic:spPr>
                </pic:pic>
              </a:graphicData>
            </a:graphic>
          </wp:inline>
        </w:drawing>
      </w:r>
    </w:p>
    <w:p w14:paraId="20C9ABE1" w14:textId="77777777" w:rsidR="00AE1411" w:rsidRDefault="00AE1411" w:rsidP="00AE1411">
      <w:pPr>
        <w:pStyle w:val="ListParagraph"/>
      </w:pPr>
    </w:p>
    <w:p w14:paraId="73D39CB8" w14:textId="77777777" w:rsidR="00AE1411" w:rsidRDefault="00AE1411" w:rsidP="00AE1411">
      <w:pPr>
        <w:pStyle w:val="ListParagraph"/>
        <w:widowControl/>
        <w:numPr>
          <w:ilvl w:val="0"/>
          <w:numId w:val="50"/>
        </w:numPr>
        <w:spacing w:before="0" w:after="0"/>
        <w:contextualSpacing w:val="0"/>
      </w:pPr>
      <w:r>
        <w:t>Select the ‘Everyone’ stream and give the application a name, hit Publish.</w:t>
      </w:r>
    </w:p>
    <w:p w14:paraId="183031B6" w14:textId="77777777" w:rsidR="00AE1411" w:rsidRDefault="00AE1411" w:rsidP="00AE1411">
      <w:pPr>
        <w:pStyle w:val="ListParagraph"/>
      </w:pPr>
      <w:r>
        <w:rPr>
          <w:noProof/>
        </w:rPr>
        <w:drawing>
          <wp:inline distT="0" distB="0" distL="0" distR="0" wp14:anchorId="078BAC4E" wp14:editId="145DDB2C">
            <wp:extent cx="3188104" cy="25082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93690" cy="2512645"/>
                    </a:xfrm>
                    <a:prstGeom prst="rect">
                      <a:avLst/>
                    </a:prstGeom>
                    <a:noFill/>
                    <a:ln>
                      <a:noFill/>
                    </a:ln>
                  </pic:spPr>
                </pic:pic>
              </a:graphicData>
            </a:graphic>
          </wp:inline>
        </w:drawing>
      </w:r>
    </w:p>
    <w:p w14:paraId="0BEFD821" w14:textId="77777777" w:rsidR="00AE1411" w:rsidRDefault="00AE1411" w:rsidP="00AE1411">
      <w:pPr>
        <w:pStyle w:val="ListParagraph"/>
        <w:widowControl/>
        <w:numPr>
          <w:ilvl w:val="0"/>
          <w:numId w:val="50"/>
        </w:numPr>
        <w:spacing w:before="0" w:after="0"/>
        <w:contextualSpacing w:val="0"/>
      </w:pPr>
      <w:r>
        <w:t>Open the application you just published in the Everyone stream, keep this page open then open a new tab.</w:t>
      </w:r>
    </w:p>
    <w:p w14:paraId="0B4328A2" w14:textId="77777777" w:rsidR="00AE1411" w:rsidRDefault="00AE1411" w:rsidP="00AE1411">
      <w:pPr>
        <w:pStyle w:val="ListParagraph"/>
        <w:widowControl/>
        <w:numPr>
          <w:ilvl w:val="0"/>
          <w:numId w:val="50"/>
        </w:numPr>
        <w:spacing w:before="0" w:after="0"/>
        <w:contextualSpacing w:val="0"/>
      </w:pPr>
      <w:r>
        <w:t xml:space="preserve">Go to the DQM site: </w:t>
      </w:r>
      <w:hyperlink r:id="rId49" w:tgtFrame="_blank" w:history="1">
        <w:r>
          <w:rPr>
            <w:rStyle w:val="Hyperlink"/>
            <w:rFonts w:ascii="Arial" w:hAnsi="Arial" w:cs="Arial"/>
            <w:sz w:val="23"/>
            <w:szCs w:val="23"/>
            <w:shd w:val="clear" w:color="auto" w:fill="F8F8F8"/>
          </w:rPr>
          <w:t>https://dataquality.healthdatacollaboration.net/</w:t>
        </w:r>
      </w:hyperlink>
      <w:r>
        <w:t xml:space="preserve"> , click Login and enter your credentials, click Login.</w:t>
      </w:r>
    </w:p>
    <w:p w14:paraId="2A7A7CA2" w14:textId="77777777" w:rsidR="00AE1411" w:rsidRDefault="00AE1411" w:rsidP="00AE1411">
      <w:pPr>
        <w:pStyle w:val="ListParagraph"/>
      </w:pPr>
      <w:r>
        <w:rPr>
          <w:noProof/>
        </w:rPr>
        <w:drawing>
          <wp:inline distT="0" distB="0" distL="0" distR="0" wp14:anchorId="6FADD3C0" wp14:editId="7AA16E1C">
            <wp:extent cx="5480050" cy="2748651"/>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93384" cy="2755339"/>
                    </a:xfrm>
                    <a:prstGeom prst="rect">
                      <a:avLst/>
                    </a:prstGeom>
                    <a:noFill/>
                    <a:ln>
                      <a:noFill/>
                    </a:ln>
                  </pic:spPr>
                </pic:pic>
              </a:graphicData>
            </a:graphic>
          </wp:inline>
        </w:drawing>
      </w:r>
    </w:p>
    <w:p w14:paraId="380C2C04" w14:textId="77777777" w:rsidR="00AE1411" w:rsidRDefault="00AE1411" w:rsidP="00AE1411">
      <w:pPr>
        <w:pStyle w:val="ListParagraph"/>
      </w:pPr>
    </w:p>
    <w:p w14:paraId="46017523" w14:textId="77777777" w:rsidR="00AE1411" w:rsidRDefault="00AE1411" w:rsidP="00AE1411">
      <w:pPr>
        <w:pStyle w:val="ListParagraph"/>
        <w:widowControl/>
        <w:numPr>
          <w:ilvl w:val="0"/>
          <w:numId w:val="50"/>
        </w:numPr>
        <w:spacing w:before="0" w:after="0"/>
        <w:contextualSpacing w:val="0"/>
      </w:pPr>
      <w:r>
        <w:t>On the bottom of the left menu select ‘Register Visualization’, you will be brought to the screen below.</w:t>
      </w:r>
    </w:p>
    <w:p w14:paraId="40F797D5" w14:textId="77777777" w:rsidR="00AE1411" w:rsidRDefault="00AE1411" w:rsidP="00AE1411">
      <w:pPr>
        <w:pStyle w:val="ListParagraph"/>
      </w:pPr>
    </w:p>
    <w:p w14:paraId="7588913B" w14:textId="77777777" w:rsidR="00AE1411" w:rsidRDefault="00AE1411" w:rsidP="00AE1411">
      <w:pPr>
        <w:pStyle w:val="ListParagraph"/>
      </w:pPr>
      <w:r>
        <w:rPr>
          <w:noProof/>
        </w:rPr>
        <w:drawing>
          <wp:inline distT="0" distB="0" distL="0" distR="0" wp14:anchorId="1E0A2C6C" wp14:editId="0756F5A4">
            <wp:extent cx="5471652" cy="3378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3153" cy="3385301"/>
                    </a:xfrm>
                    <a:prstGeom prst="rect">
                      <a:avLst/>
                    </a:prstGeom>
                    <a:noFill/>
                    <a:ln>
                      <a:noFill/>
                    </a:ln>
                  </pic:spPr>
                </pic:pic>
              </a:graphicData>
            </a:graphic>
          </wp:inline>
        </w:drawing>
      </w:r>
    </w:p>
    <w:p w14:paraId="13386FE2" w14:textId="77777777" w:rsidR="00AE1411" w:rsidRDefault="00AE1411" w:rsidP="00AE1411">
      <w:pPr>
        <w:pStyle w:val="ListParagraph"/>
      </w:pPr>
    </w:p>
    <w:p w14:paraId="7728F6DB" w14:textId="77777777" w:rsidR="00AE1411" w:rsidRDefault="00AE1411" w:rsidP="00AE1411">
      <w:pPr>
        <w:pStyle w:val="ListParagraph"/>
      </w:pPr>
    </w:p>
    <w:p w14:paraId="799333E1" w14:textId="77777777" w:rsidR="00AE1411" w:rsidRDefault="00AE1411" w:rsidP="00AE1411">
      <w:pPr>
        <w:pStyle w:val="ListParagraph"/>
      </w:pPr>
    </w:p>
    <w:p w14:paraId="1F3A368D" w14:textId="77777777" w:rsidR="00AE1411" w:rsidRDefault="00AE1411" w:rsidP="00AE1411">
      <w:pPr>
        <w:pStyle w:val="ListParagraph"/>
      </w:pPr>
    </w:p>
    <w:p w14:paraId="174B83C9" w14:textId="77777777" w:rsidR="00AE1411" w:rsidRDefault="00AE1411" w:rsidP="00AE1411">
      <w:pPr>
        <w:pStyle w:val="ListParagraph"/>
      </w:pPr>
    </w:p>
    <w:p w14:paraId="470B7136" w14:textId="77777777" w:rsidR="00AE1411" w:rsidRDefault="00AE1411" w:rsidP="00AE1411">
      <w:pPr>
        <w:pStyle w:val="ListParagraph"/>
      </w:pPr>
    </w:p>
    <w:p w14:paraId="1D03117E" w14:textId="77777777" w:rsidR="00AE1411" w:rsidRDefault="00AE1411" w:rsidP="00AE1411">
      <w:pPr>
        <w:pStyle w:val="ListParagraph"/>
        <w:widowControl/>
        <w:numPr>
          <w:ilvl w:val="0"/>
          <w:numId w:val="50"/>
        </w:numPr>
        <w:spacing w:before="0" w:after="0"/>
        <w:contextualSpacing w:val="0"/>
      </w:pPr>
      <w:r>
        <w:t>The title and description can be anything you want. To get App ID and Sheet ID navigate to the sheet you want to register, the ID’s will be located in the url.</w:t>
      </w:r>
    </w:p>
    <w:p w14:paraId="19C2BF54" w14:textId="77777777" w:rsidR="00AE1411" w:rsidRDefault="00AE1411" w:rsidP="00AE1411">
      <w:pPr>
        <w:pStyle w:val="ListParagraph"/>
      </w:pPr>
      <w:r>
        <w:rPr>
          <w:noProof/>
        </w:rPr>
        <w:drawing>
          <wp:inline distT="0" distB="0" distL="0" distR="0" wp14:anchorId="2E1A5637" wp14:editId="436A5A51">
            <wp:extent cx="5518150" cy="1221752"/>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32251" cy="1224874"/>
                    </a:xfrm>
                    <a:prstGeom prst="rect">
                      <a:avLst/>
                    </a:prstGeom>
                    <a:noFill/>
                    <a:ln>
                      <a:noFill/>
                    </a:ln>
                  </pic:spPr>
                </pic:pic>
              </a:graphicData>
            </a:graphic>
          </wp:inline>
        </w:drawing>
      </w:r>
    </w:p>
    <w:p w14:paraId="5F32C7F7" w14:textId="77777777" w:rsidR="00AE1411" w:rsidRDefault="00AE1411" w:rsidP="00AE1411">
      <w:pPr>
        <w:pStyle w:val="ListParagraph"/>
      </w:pPr>
    </w:p>
    <w:p w14:paraId="3A2E2F63" w14:textId="77777777" w:rsidR="00AE1411" w:rsidRDefault="00AE1411" w:rsidP="00AE1411">
      <w:pPr>
        <w:pStyle w:val="ListParagraph"/>
        <w:widowControl/>
        <w:numPr>
          <w:ilvl w:val="0"/>
          <w:numId w:val="50"/>
        </w:numPr>
        <w:spacing w:before="0" w:after="0"/>
        <w:contextualSpacing w:val="0"/>
      </w:pPr>
      <w:r>
        <w:t>Once you enter all the information, check the ‘Published’ box and click register.</w:t>
      </w:r>
    </w:p>
    <w:p w14:paraId="18DCCEF2" w14:textId="77777777" w:rsidR="00AE1411" w:rsidRDefault="00AE1411" w:rsidP="00AE1411">
      <w:pPr>
        <w:pStyle w:val="ListParagraph"/>
      </w:pPr>
      <w:r>
        <w:rPr>
          <w:noProof/>
        </w:rPr>
        <w:drawing>
          <wp:inline distT="0" distB="0" distL="0" distR="0" wp14:anchorId="6217A333" wp14:editId="3FDCCA32">
            <wp:extent cx="4093308" cy="40640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03272" cy="4073893"/>
                    </a:xfrm>
                    <a:prstGeom prst="rect">
                      <a:avLst/>
                    </a:prstGeom>
                    <a:noFill/>
                    <a:ln>
                      <a:noFill/>
                    </a:ln>
                  </pic:spPr>
                </pic:pic>
              </a:graphicData>
            </a:graphic>
          </wp:inline>
        </w:drawing>
      </w:r>
    </w:p>
    <w:p w14:paraId="69FBD58E" w14:textId="77777777" w:rsidR="00AE1411" w:rsidRDefault="00AE1411" w:rsidP="00AE1411">
      <w:pPr>
        <w:pStyle w:val="ListParagraph"/>
      </w:pPr>
    </w:p>
    <w:p w14:paraId="0FB5D761" w14:textId="27026A6F" w:rsidR="00AE1411" w:rsidRDefault="00AE1411" w:rsidP="00AE1411">
      <w:pPr>
        <w:pStyle w:val="ListParagraph"/>
        <w:widowControl/>
        <w:numPr>
          <w:ilvl w:val="0"/>
          <w:numId w:val="50"/>
        </w:numPr>
        <w:spacing w:before="0" w:after="0"/>
        <w:contextualSpacing w:val="0"/>
      </w:pPr>
      <w:r>
        <w:t>To see the report simply select ‘Explore DQM’ from the menu and select the sheet you just registered!</w:t>
      </w:r>
    </w:p>
    <w:p w14:paraId="54BFE99F" w14:textId="77777777" w:rsidR="00DE56F4" w:rsidRDefault="00DE56F4" w:rsidP="00AE1411"/>
    <w:p w14:paraId="4C9B3D8A" w14:textId="7A94BDDB" w:rsidR="00DE56F4" w:rsidRDefault="00600D33" w:rsidP="00600D33">
      <w:pPr>
        <w:widowControl/>
        <w:spacing w:before="0" w:after="200" w:line="276" w:lineRule="auto"/>
      </w:pPr>
      <w:r>
        <w:br w:type="page"/>
      </w:r>
    </w:p>
    <w:p w14:paraId="02ABB584" w14:textId="77777777" w:rsidR="00600D33" w:rsidRPr="00600D33" w:rsidRDefault="00DE56F4" w:rsidP="00600D33">
      <w:pPr>
        <w:pStyle w:val="EndNoteBibliographyTitle"/>
      </w:pPr>
      <w:r>
        <w:fldChar w:fldCharType="begin"/>
      </w:r>
      <w:r>
        <w:instrText xml:space="preserve"> ADDIN EN.REFLIST </w:instrText>
      </w:r>
      <w:r>
        <w:fldChar w:fldCharType="separate"/>
      </w:r>
      <w:r w:rsidR="00600D33" w:rsidRPr="00600D33">
        <w:t>References</w:t>
      </w:r>
    </w:p>
    <w:p w14:paraId="2FF76123" w14:textId="77777777" w:rsidR="00600D33" w:rsidRPr="00600D33" w:rsidRDefault="00600D33" w:rsidP="00600D33">
      <w:pPr>
        <w:pStyle w:val="EndNoteBibliographyTitle"/>
      </w:pPr>
    </w:p>
    <w:p w14:paraId="7E00F4BF" w14:textId="77777777" w:rsidR="00600D33" w:rsidRPr="00600D33" w:rsidRDefault="00600D33" w:rsidP="00600D33">
      <w:pPr>
        <w:pStyle w:val="EndNoteBibliography"/>
        <w:spacing w:after="0"/>
        <w:ind w:left="720" w:hanging="720"/>
      </w:pPr>
      <w:r w:rsidRPr="00600D33">
        <w:t>1.</w:t>
      </w:r>
      <w:r w:rsidRPr="00600D33">
        <w:tab/>
        <w:t xml:space="preserve">Kahn MG, Callahan TJ, Barnard J, et al. A Harmonized Data Quality Assessment Terminology and Framework for the Secondary Use of Electronic Health Record Data. </w:t>
      </w:r>
      <w:r w:rsidRPr="00600D33">
        <w:rPr>
          <w:i/>
        </w:rPr>
        <w:t xml:space="preserve">EGEMS (Wash DC). </w:t>
      </w:r>
      <w:r w:rsidRPr="00600D33">
        <w:t>2016;4(1):1244.</w:t>
      </w:r>
    </w:p>
    <w:p w14:paraId="49D602AB" w14:textId="77777777" w:rsidR="00600D33" w:rsidRPr="00600D33" w:rsidRDefault="00600D33" w:rsidP="00600D33">
      <w:pPr>
        <w:pStyle w:val="EndNoteBibliography"/>
        <w:spacing w:after="0"/>
        <w:ind w:left="720" w:hanging="720"/>
      </w:pPr>
      <w:r w:rsidRPr="00600D33">
        <w:t>2.</w:t>
      </w:r>
      <w:r w:rsidRPr="00600D33">
        <w:tab/>
        <w:t xml:space="preserve">Curtis LH, Brown J, Platt R. Four Health Data Networks Illustrate The Potential For A Shared National Multipurpose Big-Data Network. </w:t>
      </w:r>
      <w:r w:rsidRPr="00600D33">
        <w:rPr>
          <w:i/>
        </w:rPr>
        <w:t xml:space="preserve">Health affairs (Project Hope). </w:t>
      </w:r>
      <w:r w:rsidRPr="00600D33">
        <w:t>2014;33(7):1178-1186.</w:t>
      </w:r>
    </w:p>
    <w:p w14:paraId="2605A0E0" w14:textId="77777777" w:rsidR="00600D33" w:rsidRPr="00600D33" w:rsidRDefault="00600D33" w:rsidP="00600D33">
      <w:pPr>
        <w:pStyle w:val="EndNoteBibliography"/>
        <w:spacing w:after="0"/>
        <w:ind w:left="720" w:hanging="720"/>
      </w:pPr>
      <w:r w:rsidRPr="00600D33">
        <w:t>3.</w:t>
      </w:r>
      <w:r w:rsidRPr="00600D33">
        <w:tab/>
        <w:t xml:space="preserve">Fleurence RL, Curtis LH, Califf RM, Platt R, Selby JV, Brown JS. Launching PCORnet, a national patient-centered clinical research network. </w:t>
      </w:r>
      <w:r w:rsidRPr="00600D33">
        <w:rPr>
          <w:i/>
        </w:rPr>
        <w:t xml:space="preserve">Journal of the American Medical Informatics Association. </w:t>
      </w:r>
      <w:r w:rsidRPr="00600D33">
        <w:t>2014;21(4):578-582.</w:t>
      </w:r>
    </w:p>
    <w:p w14:paraId="30951A38" w14:textId="77777777" w:rsidR="00600D33" w:rsidRPr="00600D33" w:rsidRDefault="00600D33" w:rsidP="00600D33">
      <w:pPr>
        <w:pStyle w:val="EndNoteBibliography"/>
        <w:spacing w:after="0"/>
        <w:ind w:left="720" w:hanging="720"/>
      </w:pPr>
      <w:r w:rsidRPr="00600D33">
        <w:t>4.</w:t>
      </w:r>
      <w:r w:rsidRPr="00600D33">
        <w:tab/>
        <w:t>Vogel J, Brown JS, Land T, Platt R, Klompas M. MDPHnet: Secure, Distributed Sharing of Electronic Health Record Data for Public Health Surveillance, Evaluation, and Planning. 2014;104(12):2265-2270.</w:t>
      </w:r>
    </w:p>
    <w:p w14:paraId="342C7BD2" w14:textId="77777777" w:rsidR="00600D33" w:rsidRPr="00600D33" w:rsidRDefault="00600D33" w:rsidP="00600D33">
      <w:pPr>
        <w:pStyle w:val="EndNoteBibliography"/>
        <w:spacing w:after="0"/>
        <w:ind w:left="720" w:hanging="720"/>
      </w:pPr>
      <w:r w:rsidRPr="00600D33">
        <w:t>5.</w:t>
      </w:r>
      <w:r w:rsidRPr="00600D33">
        <w:tab/>
        <w:t>Electronic medical record Support for Public Health 2018. 2018.</w:t>
      </w:r>
    </w:p>
    <w:p w14:paraId="21975AB7" w14:textId="77777777" w:rsidR="00600D33" w:rsidRPr="00600D33" w:rsidRDefault="00600D33" w:rsidP="00600D33">
      <w:pPr>
        <w:pStyle w:val="EndNoteBibliography"/>
        <w:spacing w:after="0"/>
        <w:ind w:left="720" w:hanging="720"/>
      </w:pPr>
      <w:r w:rsidRPr="00600D33">
        <w:t>6.</w:t>
      </w:r>
      <w:r w:rsidRPr="00600D33">
        <w:tab/>
        <w:t>Natinal Intitutes of Health (NIH) Strategic Plan for Data Science. 2016-2020.</w:t>
      </w:r>
    </w:p>
    <w:p w14:paraId="5397349D" w14:textId="77777777" w:rsidR="00600D33" w:rsidRPr="00600D33" w:rsidRDefault="00600D33" w:rsidP="00600D33">
      <w:pPr>
        <w:pStyle w:val="EndNoteBibliography"/>
        <w:spacing w:after="0"/>
        <w:ind w:left="720" w:hanging="720"/>
      </w:pPr>
      <w:r w:rsidRPr="00600D33">
        <w:t>7.</w:t>
      </w:r>
      <w:r w:rsidRPr="00600D33">
        <w:tab/>
        <w:t xml:space="preserve">Callahan TJ, Bauck AE, Bertoch D, et al. A Comparison of Data Quality Assessment Checks in Six Data Sharing Networks. </w:t>
      </w:r>
      <w:r w:rsidRPr="00600D33">
        <w:rPr>
          <w:i/>
        </w:rPr>
        <w:t xml:space="preserve">EGEMS (Washington, DC). </w:t>
      </w:r>
      <w:r w:rsidRPr="00600D33">
        <w:t>2017;5(1):8.</w:t>
      </w:r>
    </w:p>
    <w:p w14:paraId="32FD86A7" w14:textId="77777777" w:rsidR="00600D33" w:rsidRPr="00600D33" w:rsidRDefault="00600D33" w:rsidP="00600D33">
      <w:pPr>
        <w:pStyle w:val="EndNoteBibliography"/>
        <w:spacing w:after="0"/>
        <w:ind w:left="720" w:hanging="720"/>
      </w:pPr>
      <w:r w:rsidRPr="00600D33">
        <w:t>8.</w:t>
      </w:r>
      <w:r w:rsidRPr="00600D33">
        <w:tab/>
        <w:t xml:space="preserve">Huser V, Kahn MG, Brown JS, Gouripeddi R. Methods for examining data quality in healthcare integrated data repositories. </w:t>
      </w:r>
      <w:r w:rsidRPr="00600D33">
        <w:rPr>
          <w:i/>
        </w:rPr>
        <w:t xml:space="preserve">Pacific Symposium on Biocomputing Pacific Symposium on Biocomputing. </w:t>
      </w:r>
      <w:r w:rsidRPr="00600D33">
        <w:t>2018;23:628-633.</w:t>
      </w:r>
    </w:p>
    <w:p w14:paraId="4378816B" w14:textId="77777777" w:rsidR="00600D33" w:rsidRPr="00600D33" w:rsidRDefault="00600D33" w:rsidP="00600D33">
      <w:pPr>
        <w:pStyle w:val="EndNoteBibliography"/>
        <w:spacing w:after="0"/>
        <w:ind w:left="720" w:hanging="720"/>
      </w:pPr>
      <w:r w:rsidRPr="00600D33">
        <w:t>9.</w:t>
      </w:r>
      <w:r w:rsidRPr="00600D33">
        <w:tab/>
        <w:t xml:space="preserve">Huser V, DeFalco FJ, Schuemie M, et al. Multisite Evaluation of a Data Quality Tool for Patient-Level Clinical Data Sets. </w:t>
      </w:r>
      <w:r w:rsidRPr="00600D33">
        <w:rPr>
          <w:i/>
        </w:rPr>
        <w:t xml:space="preserve">EGEMS (Washington, DC). </w:t>
      </w:r>
      <w:r w:rsidRPr="00600D33">
        <w:t>2016;4(1):1239.</w:t>
      </w:r>
    </w:p>
    <w:p w14:paraId="63AB69BF" w14:textId="77777777" w:rsidR="00600D33" w:rsidRPr="00600D33" w:rsidRDefault="00600D33" w:rsidP="00600D33">
      <w:pPr>
        <w:pStyle w:val="EndNoteBibliography"/>
        <w:spacing w:after="0"/>
        <w:ind w:left="720" w:hanging="720"/>
      </w:pPr>
      <w:r w:rsidRPr="00600D33">
        <w:t>10.</w:t>
      </w:r>
      <w:r w:rsidRPr="00600D33">
        <w:tab/>
        <w:t xml:space="preserve">Liaw ST, Rahimi A, Ray P, et al. Towards an ontology for data quality in integrated chronic disease management: a realist review of the literature. </w:t>
      </w:r>
      <w:r w:rsidRPr="00600D33">
        <w:rPr>
          <w:i/>
        </w:rPr>
        <w:t xml:space="preserve">International journal of medical informatics. </w:t>
      </w:r>
      <w:r w:rsidRPr="00600D33">
        <w:t>2013;82(1):10-24.</w:t>
      </w:r>
    </w:p>
    <w:p w14:paraId="7A03AF44" w14:textId="77777777" w:rsidR="00600D33" w:rsidRPr="00600D33" w:rsidRDefault="00600D33" w:rsidP="00600D33">
      <w:pPr>
        <w:pStyle w:val="EndNoteBibliography"/>
        <w:spacing w:after="0"/>
        <w:ind w:left="720" w:hanging="720"/>
      </w:pPr>
      <w:r w:rsidRPr="00600D33">
        <w:t>11.</w:t>
      </w:r>
      <w:r w:rsidRPr="00600D33">
        <w:tab/>
        <w:t xml:space="preserve">Arts DG, De Keizer NF, Scheffer GJ. Defining and improving data quality in medical registries: a literature review, case study, and generic framework. </w:t>
      </w:r>
      <w:r w:rsidRPr="00600D33">
        <w:rPr>
          <w:i/>
        </w:rPr>
        <w:t xml:space="preserve">Journal of the American Medical Informatics Association : JAMIA. </w:t>
      </w:r>
      <w:r w:rsidRPr="00600D33">
        <w:t>2002;9(6):600-611.</w:t>
      </w:r>
    </w:p>
    <w:p w14:paraId="64485905" w14:textId="77777777" w:rsidR="00600D33" w:rsidRPr="00600D33" w:rsidRDefault="00600D33" w:rsidP="00600D33">
      <w:pPr>
        <w:pStyle w:val="EndNoteBibliography"/>
        <w:ind w:left="720" w:hanging="720"/>
      </w:pPr>
      <w:r w:rsidRPr="00600D33">
        <w:t>12.</w:t>
      </w:r>
      <w:r w:rsidRPr="00600D33">
        <w:tab/>
        <w:t xml:space="preserve">Anderka M, Mai CT, Romitti PA, et al. Development and implementation of the first national data quality standards for population-based birth defects surveillance programs in the United States. </w:t>
      </w:r>
      <w:r w:rsidRPr="00600D33">
        <w:rPr>
          <w:i/>
        </w:rPr>
        <w:t xml:space="preserve">BMC public health. </w:t>
      </w:r>
      <w:r w:rsidRPr="00600D33">
        <w:t>2015;15:925-925.</w:t>
      </w:r>
    </w:p>
    <w:p w14:paraId="6AE34A44" w14:textId="7DCC248B" w:rsidR="00AE1411" w:rsidRPr="00AE1411" w:rsidRDefault="00DE56F4" w:rsidP="00AE1411">
      <w:r>
        <w:fldChar w:fldCharType="end"/>
      </w:r>
      <w:bookmarkEnd w:id="0"/>
    </w:p>
    <w:sectPr w:rsidR="00AE1411" w:rsidRPr="00AE1411" w:rsidSect="0055758B">
      <w:headerReference w:type="default" r:id="rId54"/>
      <w:footerReference w:type="even" r:id="rId55"/>
      <w:footerReference w:type="default" r:id="rId56"/>
      <w:footerReference w:type="first" r:id="rId57"/>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3DD83" w14:textId="77777777" w:rsidR="00CB666E" w:rsidRDefault="00CB666E" w:rsidP="00BD6C16">
      <w:r>
        <w:separator/>
      </w:r>
    </w:p>
    <w:p w14:paraId="1845B6DF" w14:textId="77777777" w:rsidR="00CB666E" w:rsidRDefault="00CB666E"/>
  </w:endnote>
  <w:endnote w:type="continuationSeparator" w:id="0">
    <w:p w14:paraId="22EA1F08" w14:textId="77777777" w:rsidR="00CB666E" w:rsidRDefault="00CB666E" w:rsidP="00BD6C16">
      <w:r>
        <w:continuationSeparator/>
      </w:r>
    </w:p>
    <w:p w14:paraId="0AB54D0D" w14:textId="77777777" w:rsidR="00CB666E" w:rsidRDefault="00CB66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CourierNew">
    <w:altName w:val="Courier New"/>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4132E" w14:textId="77777777" w:rsidR="000444BD" w:rsidRDefault="00044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2634F" w14:textId="2646159D" w:rsidR="000444BD" w:rsidRDefault="000444BD" w:rsidP="000444BD">
    <w:pPr>
      <w:pStyle w:val="Footer"/>
      <w:spacing w:before="0" w:after="0"/>
    </w:pPr>
    <w:bookmarkStart w:id="2" w:name="TITUS1FooterPrimary"/>
    <w:r w:rsidRPr="000444BD">
      <w:rPr>
        <w:color w:val="000000"/>
        <w:sz w:val="17"/>
      </w:rPr>
      <w:t> </w:t>
    </w:r>
    <w:bookmarkEnd w:id="2"/>
  </w:p>
  <w:p w14:paraId="4E8652C3" w14:textId="2657A3C4" w:rsidR="00DE56F4" w:rsidRDefault="00DE56F4" w:rsidP="00BD6C16">
    <w:pPr>
      <w:pStyle w:val="Footer"/>
      <w:jc w:val="right"/>
    </w:pPr>
    <w:r>
      <w:ptab w:relativeTo="margin" w:alignment="center" w:leader="none"/>
    </w:r>
    <w:r>
      <w:fldChar w:fldCharType="begin"/>
    </w:r>
    <w:r>
      <w:instrText xml:space="preserve"> PAGE  \* ArabicDash  \* MERGEFORMAT </w:instrText>
    </w:r>
    <w:r>
      <w:fldChar w:fldCharType="separate"/>
    </w:r>
    <w:r>
      <w:rPr>
        <w:noProof/>
      </w:rPr>
      <w:t>- 2 -</w:t>
    </w:r>
    <w:r>
      <w:rPr>
        <w:noProof/>
      </w:rPr>
      <w:fldChar w:fldCharType="end"/>
    </w:r>
    <w:r>
      <w:ptab w:relativeTo="margin" w:alignment="right" w:leader="none"/>
    </w:r>
    <w:fldSimple w:instr=" TITLE  \* Caps  \* MERGEFORMAT ">
      <w:r>
        <w:t>Design And Technical Documentation</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25C60" w14:textId="77777777" w:rsidR="000444BD" w:rsidRDefault="000444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CB41E" w14:textId="77777777" w:rsidR="00094950" w:rsidRDefault="000949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0F306" w14:textId="25D7BE29" w:rsidR="000444BD" w:rsidRDefault="000444BD" w:rsidP="000444BD">
    <w:pPr>
      <w:pStyle w:val="Footer"/>
      <w:spacing w:before="0" w:after="0"/>
      <w:rPr>
        <w:sz w:val="20"/>
        <w:szCs w:val="20"/>
      </w:rPr>
    </w:pPr>
    <w:bookmarkStart w:id="5" w:name="TITUS2FooterPrimary"/>
    <w:r w:rsidRPr="000444BD">
      <w:rPr>
        <w:color w:val="000000"/>
        <w:sz w:val="17"/>
        <w:szCs w:val="20"/>
      </w:rPr>
      <w:t> </w:t>
    </w:r>
    <w:bookmarkEnd w:id="5"/>
  </w:p>
  <w:p w14:paraId="26C3DB87" w14:textId="618D22E7" w:rsidR="00DE56F4" w:rsidRPr="004F2602" w:rsidRDefault="00DE56F4" w:rsidP="00597410">
    <w:pPr>
      <w:pStyle w:val="Footer"/>
      <w:rPr>
        <w:sz w:val="20"/>
        <w:szCs w:val="20"/>
      </w:rPr>
    </w:pPr>
    <w:r w:rsidRPr="00597410">
      <w:rPr>
        <w:sz w:val="20"/>
        <w:szCs w:val="20"/>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4311" w14:textId="77777777" w:rsidR="00094950" w:rsidRDefault="000949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C9B84" w14:textId="77777777" w:rsidR="00094950" w:rsidRDefault="000949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E1782" w14:textId="3F73B98B" w:rsidR="000444BD" w:rsidRDefault="000444BD" w:rsidP="000444BD">
    <w:pPr>
      <w:pStyle w:val="Footer"/>
      <w:spacing w:before="0" w:after="0"/>
      <w:rPr>
        <w:sz w:val="20"/>
        <w:szCs w:val="20"/>
      </w:rPr>
    </w:pPr>
    <w:bookmarkStart w:id="36" w:name="TITUS3FooterPrimary"/>
    <w:r w:rsidRPr="000444BD">
      <w:rPr>
        <w:color w:val="000000"/>
        <w:sz w:val="17"/>
        <w:szCs w:val="20"/>
      </w:rPr>
      <w:t> </w:t>
    </w:r>
    <w:bookmarkEnd w:id="36"/>
  </w:p>
  <w:p w14:paraId="7C83DC4B" w14:textId="0079487A" w:rsidR="00094950" w:rsidRPr="004F2602" w:rsidRDefault="00094950" w:rsidP="00597410">
    <w:pPr>
      <w:pStyle w:val="Footer"/>
      <w:rPr>
        <w:sz w:val="20"/>
        <w:szCs w:val="20"/>
      </w:rPr>
    </w:pPr>
    <w:r w:rsidRPr="00597410">
      <w:rPr>
        <w:sz w:val="20"/>
        <w:szCs w:val="20"/>
      </w:rPr>
      <w:ptab w:relativeTo="margin" w:alignment="right" w:leader="none"/>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13980" w14:textId="77777777" w:rsidR="00094950" w:rsidRDefault="000949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B4ADC" w14:textId="77777777" w:rsidR="00CB666E" w:rsidRDefault="00CB666E" w:rsidP="00BD6C16">
      <w:r>
        <w:separator/>
      </w:r>
    </w:p>
    <w:p w14:paraId="7433C0DF" w14:textId="77777777" w:rsidR="00CB666E" w:rsidRDefault="00CB666E"/>
  </w:footnote>
  <w:footnote w:type="continuationSeparator" w:id="0">
    <w:p w14:paraId="0DC30AEC" w14:textId="77777777" w:rsidR="00CB666E" w:rsidRDefault="00CB666E" w:rsidP="00BD6C16">
      <w:r>
        <w:continuationSeparator/>
      </w:r>
    </w:p>
    <w:p w14:paraId="0E86C9C5" w14:textId="77777777" w:rsidR="00CB666E" w:rsidRDefault="00CB66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F7274" w14:textId="77777777" w:rsidR="000444BD" w:rsidRDefault="000444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D5329" w14:textId="770EB1D2" w:rsidR="00DE56F4" w:rsidRDefault="00094950" w:rsidP="00F36BF3">
    <w:pPr>
      <w:pStyle w:val="Header"/>
      <w:rPr>
        <w:sz w:val="18"/>
        <w:szCs w:val="18"/>
      </w:rPr>
    </w:pPr>
    <w:r>
      <w:rPr>
        <w:noProof/>
        <w:sz w:val="18"/>
        <w:szCs w:val="18"/>
      </w:rPr>
      <mc:AlternateContent>
        <mc:Choice Requires="wps">
          <w:drawing>
            <wp:anchor distT="0" distB="0" distL="114300" distR="114300" simplePos="0" relativeHeight="251685888" behindDoc="0" locked="0" layoutInCell="0" allowOverlap="1" wp14:anchorId="09C8BEE7" wp14:editId="3B3C4888">
              <wp:simplePos x="0" y="0"/>
              <wp:positionH relativeFrom="margin">
                <wp:align>center</wp:align>
              </wp:positionH>
              <wp:positionV relativeFrom="bottomMargin">
                <wp:align>top</wp:align>
              </wp:positionV>
              <wp:extent cx="635000" cy="381000"/>
              <wp:effectExtent l="0" t="0" r="0" b="0"/>
              <wp:wrapNone/>
              <wp:docPr id="23" name="TITUSO2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C485F42" w14:textId="533A5C8E" w:rsidR="00094950" w:rsidRDefault="000444BD" w:rsidP="000444BD">
                          <w:pPr>
                            <w:spacing w:before="0" w:after="0"/>
                          </w:pPr>
                          <w:r w:rsidRPr="000444BD">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9C8BEE7" id="_x0000_t202" coordsize="21600,21600" o:spt="202" path="m,l,21600r21600,l21600,xe">
              <v:stroke joinstyle="miter"/>
              <v:path gradientshapeok="t" o:connecttype="rect"/>
            </v:shapetype>
            <v:shape id="TITUSO2footer" o:spid="_x0000_s1032" type="#_x0000_t202" style="position:absolute;margin-left:0;margin-top:0;width:50pt;height:30pt;z-index:251685888;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" o:allowincell="f" filled="f" stroked="f" strokeweight=".5pt">
              <v:textbox style="mso-fit-shape-to-text:t">
                <w:txbxContent>
                  <w:p w14:paraId="5C485F42" w14:textId="533A5C8E" w:rsidR="00094950" w:rsidRDefault="000444BD" w:rsidP="000444BD">
                    <w:pPr>
                      <w:spacing w:before="0" w:after="0"/>
                    </w:pPr>
                    <w:r w:rsidRPr="000444BD">
                      <w:rPr>
                        <w:color w:val="000000"/>
                        <w:sz w:val="17"/>
                      </w:rPr>
                      <w:t> </w:t>
                    </w:r>
                  </w:p>
                </w:txbxContent>
              </v:textbox>
              <w10:wrap anchorx="margin" anchory="margin"/>
            </v:shape>
          </w:pict>
        </mc:Fallback>
      </mc:AlternateContent>
    </w:r>
    <w:r>
      <w:rPr>
        <w:noProof/>
        <w:sz w:val="18"/>
        <w:szCs w:val="18"/>
      </w:rPr>
      <mc:AlternateContent>
        <mc:Choice Requires="wps">
          <w:drawing>
            <wp:anchor distT="0" distB="0" distL="114300" distR="114300" simplePos="0" relativeHeight="251684864" behindDoc="0" locked="0" layoutInCell="0" allowOverlap="1" wp14:anchorId="2E7B4ADB" wp14:editId="57D8C50E">
              <wp:simplePos x="0" y="0"/>
              <wp:positionH relativeFrom="margin">
                <wp:align>center</wp:align>
              </wp:positionH>
              <wp:positionV relativeFrom="bottomMargin">
                <wp:align>top</wp:align>
              </wp:positionV>
              <wp:extent cx="635000" cy="381000"/>
              <wp:effectExtent l="0" t="0" r="0" b="0"/>
              <wp:wrapNone/>
              <wp:docPr id="18" name="TITUSO1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AD5BD3B" w14:textId="0D484671" w:rsidR="00094950" w:rsidRDefault="000444BD" w:rsidP="000444BD">
                          <w:pPr>
                            <w:spacing w:before="0" w:after="0"/>
                          </w:pPr>
                          <w:r w:rsidRPr="000444BD">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E7B4ADB" id="TITUSO1footer" o:spid="_x0000_s1033" type="#_x0000_t202" style="position:absolute;margin-left:0;margin-top:0;width:50pt;height:30pt;z-index:251684864;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" o:allowincell="f" filled="f" stroked="f" strokeweight=".5pt">
              <v:textbox style="mso-fit-shape-to-text:t">
                <w:txbxContent>
                  <w:p w14:paraId="4AD5BD3B" w14:textId="0D484671" w:rsidR="00094950" w:rsidRDefault="000444BD" w:rsidP="000444BD">
                    <w:pPr>
                      <w:spacing w:before="0" w:after="0"/>
                    </w:pPr>
                    <w:r w:rsidRPr="000444BD">
                      <w:rPr>
                        <w:color w:val="000000"/>
                        <w:sz w:val="17"/>
                      </w:rPr>
                      <w:t> </w:t>
                    </w:r>
                  </w:p>
                </w:txbxContent>
              </v:textbox>
              <w10:wrap anchorx="margin" anchory="margin"/>
            </v:shape>
          </w:pict>
        </mc:Fallback>
      </mc:AlternateContent>
    </w:r>
    <w:r w:rsidR="00DE56F4">
      <w:rPr>
        <w:noProof/>
        <w:sz w:val="18"/>
        <w:szCs w:val="18"/>
      </w:rPr>
      <w:drawing>
        <wp:anchor distT="0" distB="0" distL="114300" distR="114300" simplePos="0" relativeHeight="251681792" behindDoc="1" locked="0" layoutInCell="1" allowOverlap="1" wp14:anchorId="210B4E6B" wp14:editId="49CC2B26">
          <wp:simplePos x="0" y="0"/>
          <wp:positionH relativeFrom="column">
            <wp:posOffset>4892040</wp:posOffset>
          </wp:positionH>
          <wp:positionV relativeFrom="paragraph">
            <wp:posOffset>19050</wp:posOffset>
          </wp:positionV>
          <wp:extent cx="1038225" cy="352425"/>
          <wp:effectExtent l="0" t="0" r="9525" b="9525"/>
          <wp:wrapTight wrapText="bothSides">
            <wp:wrapPolygon edited="0">
              <wp:start x="11494" y="0"/>
              <wp:lineTo x="0" y="4670"/>
              <wp:lineTo x="0" y="21016"/>
              <wp:lineTo x="20213" y="21016"/>
              <wp:lineTo x="19817" y="18681"/>
              <wp:lineTo x="21402" y="14011"/>
              <wp:lineTo x="21402" y="2335"/>
              <wp:lineTo x="19420" y="0"/>
              <wp:lineTo x="11494" y="0"/>
            </wp:wrapPolygon>
          </wp:wrapTight>
          <wp:docPr id="198" name="Picture 198" descr="SentinelSystem-Logo-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ntinelSystem-Logo-BLU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82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DE56F4" w:rsidRPr="00C5521D">
      <w:rPr>
        <w:sz w:val="18"/>
        <w:szCs w:val="18"/>
      </w:rPr>
      <w:tab/>
    </w:r>
  </w:p>
  <w:p w14:paraId="45BC183F" w14:textId="77777777" w:rsidR="00DE56F4" w:rsidRPr="00374765" w:rsidRDefault="00DE56F4" w:rsidP="00F36BF3">
    <w:pPr>
      <w:pStyle w:val="Header"/>
      <w:rPr>
        <w:sz w:val="18"/>
        <w:szCs w:val="18"/>
      </w:rPr>
    </w:pPr>
  </w:p>
  <w:p w14:paraId="5BFB063F" w14:textId="77777777" w:rsidR="00DE56F4" w:rsidRDefault="00DE56F4" w:rsidP="00F36BF3">
    <w:pPr>
      <w:pStyle w:val="Header"/>
      <w:rPr>
        <w:sz w:val="20"/>
        <w:szCs w:val="20"/>
      </w:rPr>
    </w:pPr>
    <w:r w:rsidRPr="00421218">
      <w:rPr>
        <w:noProof/>
        <w:sz w:val="18"/>
        <w:szCs w:val="18"/>
      </w:rPr>
      <mc:AlternateContent>
        <mc:Choice Requires="wps">
          <w:drawing>
            <wp:anchor distT="36576" distB="36576" distL="36576" distR="36576" simplePos="0" relativeHeight="251680768" behindDoc="0" locked="0" layoutInCell="1" allowOverlap="1" wp14:anchorId="38A02733" wp14:editId="730C938F">
              <wp:simplePos x="0" y="0"/>
              <wp:positionH relativeFrom="column">
                <wp:posOffset>-257175</wp:posOffset>
              </wp:positionH>
              <wp:positionV relativeFrom="paragraph">
                <wp:posOffset>75565</wp:posOffset>
              </wp:positionV>
              <wp:extent cx="6486525" cy="152400"/>
              <wp:effectExtent l="0" t="0" r="0" b="635"/>
              <wp:wrapNone/>
              <wp:docPr id="193" name="Rectangle 193" descr="background blue lin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6525" cy="152400"/>
                      </a:xfrm>
                      <a:prstGeom prst="rect">
                        <a:avLst/>
                      </a:prstGeom>
                      <a:gradFill rotWithShape="1">
                        <a:gsLst>
                          <a:gs pos="0">
                            <a:srgbClr val="002868"/>
                          </a:gs>
                          <a:gs pos="100000">
                            <a:srgbClr val="BFD1E5"/>
                          </a:gs>
                        </a:gsLst>
                        <a:lin ang="0" scaled="1"/>
                      </a:gradFill>
                      <a:ln>
                        <a:noFill/>
                      </a:ln>
                      <a:effectLst/>
                      <a:extLst>
                        <a:ext uri="{91240B29-F687-4F45-9708-019B960494DF}">
                          <a14:hiddenLine xmlns:a14="http://schemas.microsoft.com/office/drawing/2010/main" w="0">
                            <a:solidFill>
                              <a:srgbClr val="002868"/>
                            </a:solidFill>
                            <a:miter lim="800000"/>
                            <a:headEnd/>
                            <a:tailEnd/>
                          </a14:hiddenLine>
                        </a:ext>
                        <a:ext uri="{AF507438-7753-43E0-B8FC-AC1667EBCBE1}">
                          <a14:hiddenEffects xmlns:a14="http://schemas.microsoft.com/office/drawing/2010/main">
                            <a:effectLst>
                              <a:outerShdw dist="35921" dir="2700000" algn="ctr" rotWithShape="0">
                                <a:srgbClr val="A5BAE0"/>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9D0D82" id="Rectangle 193" o:spid="_x0000_s1026" alt="background blue line" style="position:absolute;margin-left:-20.25pt;margin-top:5.95pt;width:510.75pt;height:12pt;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" fillcolor="#002868" stroked="f" strokecolor="#002868" strokeweight="0">
              <v:fill color2="#bfd1e5" rotate="t" angle="90" focus="100%" type="gradient"/>
              <v:shadow color="#a5bae0"/>
              <v:textbox inset="2.88pt,2.88pt,2.88pt,2.88pt"/>
            </v:rect>
          </w:pict>
        </mc:Fallback>
      </mc:AlternateContent>
    </w:r>
  </w:p>
  <w:p w14:paraId="482B852A" w14:textId="77777777" w:rsidR="00DE56F4" w:rsidRDefault="00DE56F4" w:rsidP="00B035A3">
    <w:pPr>
      <w:pStyle w:val="Header"/>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05BCE" w14:textId="77777777" w:rsidR="00DE56F4" w:rsidRDefault="00DE56F4" w:rsidP="009D5C47">
    <w:pPr>
      <w:pStyle w:val="Header"/>
      <w:rPr>
        <w:sz w:val="18"/>
        <w:szCs w:val="18"/>
      </w:rPr>
    </w:pPr>
    <w:r>
      <w:rPr>
        <w:noProof/>
        <w:sz w:val="18"/>
        <w:szCs w:val="18"/>
      </w:rPr>
      <w:drawing>
        <wp:anchor distT="0" distB="0" distL="114300" distR="114300" simplePos="0" relativeHeight="251683840" behindDoc="1" locked="0" layoutInCell="1" allowOverlap="1" wp14:anchorId="4485D274" wp14:editId="5CE78F92">
          <wp:simplePos x="0" y="0"/>
          <wp:positionH relativeFrom="column">
            <wp:posOffset>4962525</wp:posOffset>
          </wp:positionH>
          <wp:positionV relativeFrom="paragraph">
            <wp:posOffset>19050</wp:posOffset>
          </wp:positionV>
          <wp:extent cx="1038225" cy="352425"/>
          <wp:effectExtent l="0" t="0" r="9525" b="9525"/>
          <wp:wrapTight wrapText="bothSides">
            <wp:wrapPolygon edited="0">
              <wp:start x="11494" y="0"/>
              <wp:lineTo x="0" y="4670"/>
              <wp:lineTo x="0" y="21016"/>
              <wp:lineTo x="20213" y="21016"/>
              <wp:lineTo x="19817" y="18681"/>
              <wp:lineTo x="21402" y="14011"/>
              <wp:lineTo x="21402" y="2335"/>
              <wp:lineTo x="19420" y="0"/>
              <wp:lineTo x="11494" y="0"/>
            </wp:wrapPolygon>
          </wp:wrapTight>
          <wp:docPr id="203" name="Picture 203" descr="SentinelSystem-Logo-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ntinelSystem-Logo-BLU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82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5521D">
      <w:rPr>
        <w:sz w:val="18"/>
        <w:szCs w:val="18"/>
      </w:rPr>
      <w:tab/>
    </w:r>
  </w:p>
  <w:p w14:paraId="54FEB3AB" w14:textId="77777777" w:rsidR="00DE56F4" w:rsidRPr="00374765" w:rsidRDefault="00DE56F4" w:rsidP="009D5C47">
    <w:pPr>
      <w:pStyle w:val="Header"/>
      <w:rPr>
        <w:sz w:val="18"/>
        <w:szCs w:val="18"/>
      </w:rPr>
    </w:pPr>
  </w:p>
  <w:p w14:paraId="4A3F8C0D" w14:textId="77777777" w:rsidR="00DE56F4" w:rsidRDefault="00DE56F4" w:rsidP="009D5C47">
    <w:pPr>
      <w:pStyle w:val="Header"/>
      <w:rPr>
        <w:sz w:val="20"/>
        <w:szCs w:val="20"/>
      </w:rPr>
    </w:pPr>
    <w:r w:rsidRPr="00421218">
      <w:rPr>
        <w:noProof/>
        <w:sz w:val="18"/>
        <w:szCs w:val="18"/>
      </w:rPr>
      <mc:AlternateContent>
        <mc:Choice Requires="wps">
          <w:drawing>
            <wp:anchor distT="36576" distB="36576" distL="36576" distR="36576" simplePos="0" relativeHeight="251682816" behindDoc="0" locked="0" layoutInCell="1" allowOverlap="1" wp14:anchorId="3A7BAF4D" wp14:editId="3600FFF4">
              <wp:simplePos x="0" y="0"/>
              <wp:positionH relativeFrom="column">
                <wp:posOffset>-257175</wp:posOffset>
              </wp:positionH>
              <wp:positionV relativeFrom="paragraph">
                <wp:posOffset>75565</wp:posOffset>
              </wp:positionV>
              <wp:extent cx="6486525" cy="152400"/>
              <wp:effectExtent l="0" t="0" r="0" b="635"/>
              <wp:wrapNone/>
              <wp:docPr id="194" name="Rectangle 194" descr="background blue lin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6525" cy="152400"/>
                      </a:xfrm>
                      <a:prstGeom prst="rect">
                        <a:avLst/>
                      </a:prstGeom>
                      <a:gradFill rotWithShape="1">
                        <a:gsLst>
                          <a:gs pos="0">
                            <a:srgbClr val="002868"/>
                          </a:gs>
                          <a:gs pos="100000">
                            <a:srgbClr val="BFD1E5"/>
                          </a:gs>
                        </a:gsLst>
                        <a:lin ang="0" scaled="1"/>
                      </a:gradFill>
                      <a:ln>
                        <a:noFill/>
                      </a:ln>
                      <a:effectLst/>
                      <a:extLst>
                        <a:ext uri="{91240B29-F687-4F45-9708-019B960494DF}">
                          <a14:hiddenLine xmlns:a14="http://schemas.microsoft.com/office/drawing/2010/main" w="0">
                            <a:solidFill>
                              <a:srgbClr val="002868"/>
                            </a:solidFill>
                            <a:miter lim="800000"/>
                            <a:headEnd/>
                            <a:tailEnd/>
                          </a14:hiddenLine>
                        </a:ext>
                        <a:ext uri="{AF507438-7753-43E0-B8FC-AC1667EBCBE1}">
                          <a14:hiddenEffects xmlns:a14="http://schemas.microsoft.com/office/drawing/2010/main">
                            <a:effectLst>
                              <a:outerShdw dist="35921" dir="2700000" algn="ctr" rotWithShape="0">
                                <a:srgbClr val="A5BAE0"/>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32AF44" id="Rectangle 194" o:spid="_x0000_s1026" alt="background blue line" style="position:absolute;margin-left:-20.25pt;margin-top:5.95pt;width:510.75pt;height:12pt;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" fillcolor="#002868" stroked="f" strokecolor="#002868" strokeweight="0">
              <v:fill color2="#bfd1e5" rotate="t" angle="90" focus="100%" type="gradient"/>
              <v:shadow color="#a5bae0"/>
              <v:textbox inset="2.88pt,2.88pt,2.88pt,2.88pt"/>
            </v:rect>
          </w:pict>
        </mc:Fallback>
      </mc:AlternateContent>
    </w:r>
  </w:p>
  <w:p w14:paraId="02EC9BE7" w14:textId="77777777" w:rsidR="00DE56F4" w:rsidRPr="009D5C47" w:rsidRDefault="00DE56F4" w:rsidP="009D5C4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4B48D" w14:textId="73E2418E" w:rsidR="00DE56F4" w:rsidRDefault="00094950" w:rsidP="00F36BF3">
    <w:pPr>
      <w:pStyle w:val="Header"/>
      <w:rPr>
        <w:sz w:val="18"/>
        <w:szCs w:val="18"/>
      </w:rPr>
    </w:pPr>
    <w:r>
      <w:rPr>
        <w:noProof/>
        <w:sz w:val="18"/>
        <w:szCs w:val="18"/>
      </w:rPr>
      <mc:AlternateContent>
        <mc:Choice Requires="wps">
          <w:drawing>
            <wp:anchor distT="0" distB="0" distL="114300" distR="114300" simplePos="0" relativeHeight="251686912" behindDoc="0" locked="0" layoutInCell="0" allowOverlap="1" wp14:anchorId="49F9D13B" wp14:editId="0E9EB814">
              <wp:simplePos x="0" y="0"/>
              <wp:positionH relativeFrom="margin">
                <wp:align>center</wp:align>
              </wp:positionH>
              <wp:positionV relativeFrom="bottomMargin">
                <wp:align>top</wp:align>
              </wp:positionV>
              <wp:extent cx="635000" cy="381000"/>
              <wp:effectExtent l="0" t="0" r="0" b="0"/>
              <wp:wrapNone/>
              <wp:docPr id="24" name="TITUSO3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D099268" w14:textId="4BF664A9" w:rsidR="00094950" w:rsidRDefault="000444BD" w:rsidP="000444BD">
                          <w:pPr>
                            <w:spacing w:before="0" w:after="0"/>
                          </w:pPr>
                          <w:r w:rsidRPr="000444BD">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9F9D13B" id="_x0000_t202" coordsize="21600,21600" o:spt="202" path="m,l,21600r21600,l21600,xe">
              <v:stroke joinstyle="miter"/>
              <v:path gradientshapeok="t" o:connecttype="rect"/>
            </v:shapetype>
            <v:shape id="TITUSO3footer" o:spid="_x0000_s1034" type="#_x0000_t202" style="position:absolute;margin-left:0;margin-top:0;width:50pt;height:30pt;z-index:251686912;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" o:allowincell="f" filled="f" stroked="f" strokeweight=".5pt">
              <v:textbox style="mso-fit-shape-to-text:t">
                <w:txbxContent>
                  <w:p w14:paraId="0D099268" w14:textId="4BF664A9" w:rsidR="00094950" w:rsidRDefault="000444BD" w:rsidP="000444BD">
                    <w:pPr>
                      <w:spacing w:before="0" w:after="0"/>
                    </w:pPr>
                    <w:r w:rsidRPr="000444BD">
                      <w:rPr>
                        <w:color w:val="000000"/>
                        <w:sz w:val="17"/>
                      </w:rPr>
                      <w:t> </w:t>
                    </w:r>
                  </w:p>
                </w:txbxContent>
              </v:textbox>
              <w10:wrap anchorx="margin" anchory="margin"/>
            </v:shape>
          </w:pict>
        </mc:Fallback>
      </mc:AlternateContent>
    </w:r>
    <w:r w:rsidR="00DE56F4">
      <w:rPr>
        <w:noProof/>
        <w:sz w:val="18"/>
        <w:szCs w:val="18"/>
      </w:rPr>
      <w:drawing>
        <wp:anchor distT="0" distB="0" distL="114300" distR="114300" simplePos="0" relativeHeight="251678720" behindDoc="1" locked="0" layoutInCell="1" allowOverlap="1" wp14:anchorId="78E0A4B7" wp14:editId="2E841060">
          <wp:simplePos x="0" y="0"/>
          <wp:positionH relativeFrom="column">
            <wp:posOffset>4819650</wp:posOffset>
          </wp:positionH>
          <wp:positionV relativeFrom="paragraph">
            <wp:posOffset>-34290</wp:posOffset>
          </wp:positionV>
          <wp:extent cx="1038225" cy="352425"/>
          <wp:effectExtent l="0" t="0" r="9525" b="9525"/>
          <wp:wrapTight wrapText="bothSides">
            <wp:wrapPolygon edited="0">
              <wp:start x="11494" y="0"/>
              <wp:lineTo x="0" y="4670"/>
              <wp:lineTo x="0" y="21016"/>
              <wp:lineTo x="20213" y="21016"/>
              <wp:lineTo x="19817" y="18681"/>
              <wp:lineTo x="21402" y="14011"/>
              <wp:lineTo x="21402" y="2335"/>
              <wp:lineTo x="19420" y="0"/>
              <wp:lineTo x="11494" y="0"/>
            </wp:wrapPolygon>
          </wp:wrapTight>
          <wp:docPr id="12" name="Picture 12" descr="SentinelSystem-Logo-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ntinelSystem-Logo-BLU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82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DE56F4" w:rsidRPr="00C5521D">
      <w:rPr>
        <w:sz w:val="18"/>
        <w:szCs w:val="18"/>
      </w:rPr>
      <w:tab/>
    </w:r>
  </w:p>
  <w:p w14:paraId="06AF6A14" w14:textId="49C39100" w:rsidR="00DE56F4" w:rsidRPr="00374765" w:rsidRDefault="00DE56F4" w:rsidP="00F36BF3">
    <w:pPr>
      <w:pStyle w:val="Header"/>
      <w:rPr>
        <w:sz w:val="18"/>
        <w:szCs w:val="18"/>
      </w:rPr>
    </w:pPr>
    <w:r w:rsidRPr="00421218">
      <w:rPr>
        <w:noProof/>
        <w:sz w:val="18"/>
        <w:szCs w:val="18"/>
      </w:rPr>
      <mc:AlternateContent>
        <mc:Choice Requires="wps">
          <w:drawing>
            <wp:anchor distT="36576" distB="36576" distL="36576" distR="36576" simplePos="0" relativeHeight="251677696" behindDoc="0" locked="0" layoutInCell="1" allowOverlap="1" wp14:anchorId="171F2237" wp14:editId="7995E7F6">
              <wp:simplePos x="0" y="0"/>
              <wp:positionH relativeFrom="page">
                <wp:posOffset>662940</wp:posOffset>
              </wp:positionH>
              <wp:positionV relativeFrom="paragraph">
                <wp:posOffset>271780</wp:posOffset>
              </wp:positionV>
              <wp:extent cx="6492240" cy="152400"/>
              <wp:effectExtent l="0" t="0" r="3810" b="0"/>
              <wp:wrapNone/>
              <wp:docPr id="11" name="Rectangle 11" descr="background blue lin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92240" cy="152400"/>
                      </a:xfrm>
                      <a:prstGeom prst="rect">
                        <a:avLst/>
                      </a:prstGeom>
                      <a:gradFill rotWithShape="1">
                        <a:gsLst>
                          <a:gs pos="0">
                            <a:srgbClr val="002868"/>
                          </a:gs>
                          <a:gs pos="100000">
                            <a:srgbClr val="BFD1E5"/>
                          </a:gs>
                        </a:gsLst>
                        <a:lin ang="0" scaled="1"/>
                      </a:gradFill>
                      <a:ln>
                        <a:noFill/>
                      </a:ln>
                      <a:effectLst/>
                      <a:extLst>
                        <a:ext uri="{91240B29-F687-4F45-9708-019B960494DF}">
                          <a14:hiddenLine xmlns:a14="http://schemas.microsoft.com/office/drawing/2010/main" w="0">
                            <a:solidFill>
                              <a:srgbClr val="002868"/>
                            </a:solidFill>
                            <a:miter lim="800000"/>
                            <a:headEnd/>
                            <a:tailEnd/>
                          </a14:hiddenLine>
                        </a:ext>
                        <a:ext uri="{AF507438-7753-43E0-B8FC-AC1667EBCBE1}">
                          <a14:hiddenEffects xmlns:a14="http://schemas.microsoft.com/office/drawing/2010/main">
                            <a:effectLst>
                              <a:outerShdw dist="35921" dir="2700000" algn="ctr" rotWithShape="0">
                                <a:srgbClr val="A5BAE0"/>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4473AE" id="Rectangle 11" o:spid="_x0000_s1026" alt="background blue line" style="position:absolute;margin-left:52.2pt;margin-top:21.4pt;width:511.2pt;height:12pt;z-index:251677696;visibility:visible;mso-wrap-style:square;mso-width-percent:0;mso-height-percent:0;mso-wrap-distance-left:2.88pt;mso-wrap-distance-top:2.88pt;mso-wrap-distance-right:2.88pt;mso-wrap-distance-bottom:2.88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" fillcolor="#002868" stroked="f" strokecolor="#002868" strokeweight="0">
              <v:fill color2="#bfd1e5" rotate="t" angle="90" focus="100%" type="gradient"/>
              <v:shadow color="#a5bae0"/>
              <v:textbox inset="2.88pt,2.88pt,2.88pt,2.88pt"/>
              <w10:wrap anchorx="page"/>
            </v:rect>
          </w:pict>
        </mc:Fallback>
      </mc:AlternateContent>
    </w:r>
  </w:p>
  <w:p w14:paraId="1285477A" w14:textId="74F0824C" w:rsidR="00DE56F4" w:rsidRDefault="00DE56F4" w:rsidP="00F36BF3">
    <w:pPr>
      <w:pStyle w:val="Header"/>
      <w:rPr>
        <w:sz w:val="20"/>
        <w:szCs w:val="20"/>
      </w:rPr>
    </w:pPr>
  </w:p>
  <w:p w14:paraId="1E13CE5E" w14:textId="77777777" w:rsidR="00DE56F4" w:rsidRDefault="00DE56F4" w:rsidP="00B035A3">
    <w:pPr>
      <w:pStyle w:val="Head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F18AD57C"/>
    <w:lvl w:ilvl="0">
      <w:start w:val="1"/>
      <w:numFmt w:val="lowerLetter"/>
      <w:pStyle w:val="ListNumber2"/>
      <w:lvlText w:val="%1."/>
      <w:lvlJc w:val="left"/>
      <w:pPr>
        <w:tabs>
          <w:tab w:val="num" w:pos="720"/>
        </w:tabs>
        <w:ind w:left="720" w:hanging="360"/>
      </w:pPr>
      <w:rPr>
        <w:rFonts w:hint="default"/>
      </w:rPr>
    </w:lvl>
  </w:abstractNum>
  <w:abstractNum w:abstractNumId="1" w15:restartNumberingAfterBreak="0">
    <w:nsid w:val="FFFFFF83"/>
    <w:multiLevelType w:val="singleLevel"/>
    <w:tmpl w:val="3F983A24"/>
    <w:lvl w:ilvl="0">
      <w:start w:val="1"/>
      <w:numFmt w:val="bullet"/>
      <w:pStyle w:val="ListBullet2"/>
      <w:lvlText w:val=""/>
      <w:lvlJc w:val="left"/>
      <w:pPr>
        <w:tabs>
          <w:tab w:val="num" w:pos="720"/>
        </w:tabs>
        <w:ind w:left="720" w:hanging="360"/>
      </w:pPr>
      <w:rPr>
        <w:rFonts w:ascii="Wingdings" w:hAnsi="Wingdings" w:hint="default"/>
      </w:rPr>
    </w:lvl>
  </w:abstractNum>
  <w:abstractNum w:abstractNumId="2" w15:restartNumberingAfterBreak="0">
    <w:nsid w:val="FFFFFF89"/>
    <w:multiLevelType w:val="singleLevel"/>
    <w:tmpl w:val="BFE2D086"/>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05F5AA3"/>
    <w:multiLevelType w:val="multilevel"/>
    <w:tmpl w:val="BF4EC210"/>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15:restartNumberingAfterBreak="0">
    <w:nsid w:val="02005AAA"/>
    <w:multiLevelType w:val="multilevel"/>
    <w:tmpl w:val="EDD0D63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24B38F2"/>
    <w:multiLevelType w:val="hybridMultilevel"/>
    <w:tmpl w:val="EB1AF1DC"/>
    <w:lvl w:ilvl="0" w:tplc="4FBC3194">
      <w:start w:val="1"/>
      <w:numFmt w:val="bullet"/>
      <w:pStyle w:val="ListBulleted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867B59"/>
    <w:multiLevelType w:val="hybridMultilevel"/>
    <w:tmpl w:val="926CD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A203B3"/>
    <w:multiLevelType w:val="hybridMultilevel"/>
    <w:tmpl w:val="7D327C98"/>
    <w:lvl w:ilvl="0" w:tplc="5922D14A">
      <w:start w:val="1"/>
      <w:numFmt w:val="bullet"/>
      <w:pStyle w:val="ListBulleted4"/>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6E172B"/>
    <w:multiLevelType w:val="hybridMultilevel"/>
    <w:tmpl w:val="263ADA3A"/>
    <w:lvl w:ilvl="0" w:tplc="43C8A25A">
      <w:start w:val="1"/>
      <w:numFmt w:val="decimal"/>
      <w:pStyle w:val="ListNumber1"/>
      <w:lvlText w:val="%1."/>
      <w:lvlJc w:val="left"/>
      <w:pPr>
        <w:ind w:left="648"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327C3A"/>
    <w:multiLevelType w:val="hybridMultilevel"/>
    <w:tmpl w:val="C60681EC"/>
    <w:lvl w:ilvl="0" w:tplc="D5A24D6C">
      <w:start w:val="1"/>
      <w:numFmt w:val="lowerLetter"/>
      <w:pStyle w:val="ListNumbered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CE47ED"/>
    <w:multiLevelType w:val="hybridMultilevel"/>
    <w:tmpl w:val="7D8CEB80"/>
    <w:lvl w:ilvl="0" w:tplc="CE8A02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FF16F8"/>
    <w:multiLevelType w:val="hybridMultilevel"/>
    <w:tmpl w:val="212E3CDA"/>
    <w:lvl w:ilvl="0" w:tplc="D346B916">
      <w:start w:val="1"/>
      <w:numFmt w:val="bullet"/>
      <w:pStyle w:val="ListBullet21"/>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07805AF"/>
    <w:multiLevelType w:val="multilevel"/>
    <w:tmpl w:val="6AC2190A"/>
    <w:lvl w:ilvl="0">
      <w:start w:val="1"/>
      <w:numFmt w:val="bullet"/>
      <w:pStyle w:val="ListBulleted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A22DBE"/>
    <w:multiLevelType w:val="multilevel"/>
    <w:tmpl w:val="22CA0EB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51B6D6E"/>
    <w:multiLevelType w:val="multilevel"/>
    <w:tmpl w:val="B016C3B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6C240EA"/>
    <w:multiLevelType w:val="hybridMultilevel"/>
    <w:tmpl w:val="2084D59C"/>
    <w:lvl w:ilvl="0" w:tplc="8E421BE2">
      <w:start w:val="1"/>
      <w:numFmt w:val="decimal"/>
      <w:pStyle w:val="Heading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88549C7"/>
    <w:multiLevelType w:val="hybridMultilevel"/>
    <w:tmpl w:val="F1C8475A"/>
    <w:lvl w:ilvl="0" w:tplc="59B6F0AE">
      <w:start w:val="1"/>
      <w:numFmt w:val="decimal"/>
      <w:pStyle w:val="ListNumbered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DF20E59"/>
    <w:multiLevelType w:val="multilevel"/>
    <w:tmpl w:val="5DE45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0BE5B71"/>
    <w:multiLevelType w:val="multilevel"/>
    <w:tmpl w:val="AC42DBF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19" w15:restartNumberingAfterBreak="0">
    <w:nsid w:val="210F7ECB"/>
    <w:multiLevelType w:val="multilevel"/>
    <w:tmpl w:val="F3A2148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22821F9C"/>
    <w:multiLevelType w:val="multilevel"/>
    <w:tmpl w:val="9DF668E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28503ED"/>
    <w:multiLevelType w:val="multilevel"/>
    <w:tmpl w:val="B1B299A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2B950EB"/>
    <w:multiLevelType w:val="hybridMultilevel"/>
    <w:tmpl w:val="926CDF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38A1A15"/>
    <w:multiLevelType w:val="hybridMultilevel"/>
    <w:tmpl w:val="88EE7AC8"/>
    <w:lvl w:ilvl="0" w:tplc="CE120DC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E6224C"/>
    <w:multiLevelType w:val="multilevel"/>
    <w:tmpl w:val="FFB8C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C01623E"/>
    <w:multiLevelType w:val="multilevel"/>
    <w:tmpl w:val="3A20684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3882F9D"/>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7" w15:restartNumberingAfterBreak="0">
    <w:nsid w:val="345B4D8D"/>
    <w:multiLevelType w:val="multilevel"/>
    <w:tmpl w:val="B2469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34C05D62"/>
    <w:multiLevelType w:val="hybridMultilevel"/>
    <w:tmpl w:val="FB50B552"/>
    <w:lvl w:ilvl="0" w:tplc="8F6223C6">
      <w:start w:val="1"/>
      <w:numFmt w:val="bullet"/>
      <w:pStyle w:val="ListBulletedAfterNumber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62F710A"/>
    <w:multiLevelType w:val="hybridMultilevel"/>
    <w:tmpl w:val="DB0288EE"/>
    <w:lvl w:ilvl="0" w:tplc="77D0E97E">
      <w:start w:val="1"/>
      <w:numFmt w:val="bullet"/>
      <w:pStyle w:val="ListBullet1"/>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7805E09"/>
    <w:multiLevelType w:val="multilevel"/>
    <w:tmpl w:val="32F2F296"/>
    <w:styleLink w:val="CurrentList1"/>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1" w15:restartNumberingAfterBreak="0">
    <w:nsid w:val="38DE48BD"/>
    <w:multiLevelType w:val="multilevel"/>
    <w:tmpl w:val="2860381E"/>
    <w:styleLink w:val="StyleBulleted"/>
    <w:lvl w:ilvl="0">
      <w:start w:val="1"/>
      <w:numFmt w:val="bullet"/>
      <w:lvlText w:val=""/>
      <w:lvlJc w:val="left"/>
      <w:pPr>
        <w:tabs>
          <w:tab w:val="num" w:pos="720"/>
        </w:tabs>
        <w:ind w:left="720" w:hanging="360"/>
      </w:pPr>
      <w:rPr>
        <w:rFonts w:ascii="Arial" w:hAnsi="Arial"/>
        <w:sz w:val="24"/>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BF27772"/>
    <w:multiLevelType w:val="multilevel"/>
    <w:tmpl w:val="0409001F"/>
    <w:styleLink w:val="111111"/>
    <w:lvl w:ilvl="0">
      <w:start w:val="3"/>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3" w15:restartNumberingAfterBreak="0">
    <w:nsid w:val="4ADC18B3"/>
    <w:multiLevelType w:val="multilevel"/>
    <w:tmpl w:val="5E1CE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B9D0B5A"/>
    <w:multiLevelType w:val="hybridMultilevel"/>
    <w:tmpl w:val="CA3ACB1A"/>
    <w:lvl w:ilvl="0" w:tplc="20DC1162">
      <w:start w:val="1"/>
      <w:numFmt w:val="lowerLetter"/>
      <w:pStyle w:val="ListNumber20"/>
      <w:lvlText w:val="%1."/>
      <w:lvlJc w:val="left"/>
      <w:pPr>
        <w:ind w:left="1008" w:hanging="360"/>
      </w:pPr>
      <w:rPr>
        <w:rFonts w:hint="default"/>
        <w:b w:val="0"/>
        <w:i w:val="0"/>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D2C66B9"/>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51B84448"/>
    <w:multiLevelType w:val="multilevel"/>
    <w:tmpl w:val="1FD0EE8E"/>
    <w:lvl w:ilvl="0">
      <w:start w:val="1"/>
      <w:numFmt w:val="upperRoman"/>
      <w:pStyle w:val="Heading1"/>
      <w:lvlText w:val="%1."/>
      <w:lvlJc w:val="righ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547A010D"/>
    <w:multiLevelType w:val="hybridMultilevel"/>
    <w:tmpl w:val="906E61A0"/>
    <w:lvl w:ilvl="0" w:tplc="BAB8CD9E">
      <w:start w:val="1"/>
      <w:numFmt w:val="bullet"/>
      <w:pStyle w:val="ListBulletedAfterNumber2"/>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6DA4139"/>
    <w:multiLevelType w:val="hybridMultilevel"/>
    <w:tmpl w:val="F79EE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046A10"/>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0" w15:restartNumberingAfterBreak="0">
    <w:nsid w:val="5C24100C"/>
    <w:multiLevelType w:val="hybridMultilevel"/>
    <w:tmpl w:val="907C7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AC1D68"/>
    <w:multiLevelType w:val="hybridMultilevel"/>
    <w:tmpl w:val="E8188AE8"/>
    <w:lvl w:ilvl="0" w:tplc="878A59BA">
      <w:start w:val="1"/>
      <w:numFmt w:val="bullet"/>
      <w:pStyle w:val="ListBulletunderNumber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5082673"/>
    <w:multiLevelType w:val="hybridMultilevel"/>
    <w:tmpl w:val="521A0D9C"/>
    <w:lvl w:ilvl="0" w:tplc="57D4EE88">
      <w:start w:val="1"/>
      <w:numFmt w:val="bullet"/>
      <w:pStyle w:val="ListBulleted2"/>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F62F00"/>
    <w:multiLevelType w:val="hybridMultilevel"/>
    <w:tmpl w:val="099885BA"/>
    <w:lvl w:ilvl="0" w:tplc="39D87926">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C2E01E9"/>
    <w:multiLevelType w:val="hybridMultilevel"/>
    <w:tmpl w:val="86AAC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4A4455"/>
    <w:multiLevelType w:val="hybridMultilevel"/>
    <w:tmpl w:val="656EC250"/>
    <w:lvl w:ilvl="0" w:tplc="44E446C8">
      <w:start w:val="1"/>
      <w:numFmt w:val="decimal"/>
      <w:pStyle w:val="ListNumbered4"/>
      <w:lvlText w:val="%1."/>
      <w:lvlJc w:val="left"/>
      <w:pPr>
        <w:ind w:left="1656" w:hanging="360"/>
      </w:p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46" w15:restartNumberingAfterBreak="0">
    <w:nsid w:val="777E749E"/>
    <w:multiLevelType w:val="hybridMultilevel"/>
    <w:tmpl w:val="1682F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4D687B"/>
    <w:multiLevelType w:val="multilevel"/>
    <w:tmpl w:val="26F6172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5"/>
  </w:num>
  <w:num w:numId="2">
    <w:abstractNumId w:val="31"/>
  </w:num>
  <w:num w:numId="3">
    <w:abstractNumId w:val="30"/>
  </w:num>
  <w:num w:numId="4">
    <w:abstractNumId w:val="32"/>
  </w:num>
  <w:num w:numId="5">
    <w:abstractNumId w:val="26"/>
  </w:num>
  <w:num w:numId="6">
    <w:abstractNumId w:val="39"/>
  </w:num>
  <w:num w:numId="7">
    <w:abstractNumId w:val="36"/>
  </w:num>
  <w:num w:numId="8">
    <w:abstractNumId w:val="2"/>
  </w:num>
  <w:num w:numId="9">
    <w:abstractNumId w:val="1"/>
  </w:num>
  <w:num w:numId="10">
    <w:abstractNumId w:val="0"/>
  </w:num>
  <w:num w:numId="11">
    <w:abstractNumId w:val="34"/>
  </w:num>
  <w:num w:numId="12">
    <w:abstractNumId w:val="29"/>
  </w:num>
  <w:num w:numId="13">
    <w:abstractNumId w:val="11"/>
  </w:num>
  <w:num w:numId="14">
    <w:abstractNumId w:val="8"/>
  </w:num>
  <w:num w:numId="15">
    <w:abstractNumId w:val="16"/>
  </w:num>
  <w:num w:numId="16">
    <w:abstractNumId w:val="28"/>
  </w:num>
  <w:num w:numId="17">
    <w:abstractNumId w:val="42"/>
  </w:num>
  <w:num w:numId="18">
    <w:abstractNumId w:val="41"/>
  </w:num>
  <w:num w:numId="19">
    <w:abstractNumId w:val="5"/>
  </w:num>
  <w:num w:numId="20">
    <w:abstractNumId w:val="7"/>
  </w:num>
  <w:num w:numId="21">
    <w:abstractNumId w:val="9"/>
  </w:num>
  <w:num w:numId="22">
    <w:abstractNumId w:val="37"/>
  </w:num>
  <w:num w:numId="23">
    <w:abstractNumId w:val="45"/>
  </w:num>
  <w:num w:numId="24">
    <w:abstractNumId w:val="43"/>
  </w:num>
  <w:num w:numId="25">
    <w:abstractNumId w:val="12"/>
  </w:num>
  <w:num w:numId="26">
    <w:abstractNumId w:val="15"/>
  </w:num>
  <w:num w:numId="27">
    <w:abstractNumId w:val="18"/>
  </w:num>
  <w:num w:numId="28">
    <w:abstractNumId w:val="3"/>
  </w:num>
  <w:num w:numId="29">
    <w:abstractNumId w:val="27"/>
  </w:num>
  <w:num w:numId="30">
    <w:abstractNumId w:val="43"/>
    <w:lvlOverride w:ilvl="0">
      <w:startOverride w:val="1"/>
    </w:lvlOverride>
  </w:num>
  <w:num w:numId="31">
    <w:abstractNumId w:val="38"/>
  </w:num>
  <w:num w:numId="32">
    <w:abstractNumId w:val="25"/>
  </w:num>
  <w:num w:numId="33">
    <w:abstractNumId w:val="24"/>
  </w:num>
  <w:num w:numId="34">
    <w:abstractNumId w:val="17"/>
  </w:num>
  <w:num w:numId="35">
    <w:abstractNumId w:val="33"/>
  </w:num>
  <w:num w:numId="36">
    <w:abstractNumId w:val="21"/>
  </w:num>
  <w:num w:numId="37">
    <w:abstractNumId w:val="20"/>
  </w:num>
  <w:num w:numId="38">
    <w:abstractNumId w:val="13"/>
  </w:num>
  <w:num w:numId="39">
    <w:abstractNumId w:val="4"/>
  </w:num>
  <w:num w:numId="40">
    <w:abstractNumId w:val="47"/>
  </w:num>
  <w:num w:numId="41">
    <w:abstractNumId w:val="14"/>
  </w:num>
  <w:num w:numId="42">
    <w:abstractNumId w:val="19"/>
  </w:num>
  <w:num w:numId="43">
    <w:abstractNumId w:val="40"/>
  </w:num>
  <w:num w:numId="44">
    <w:abstractNumId w:val="43"/>
    <w:lvlOverride w:ilvl="0">
      <w:startOverride w:val="1"/>
    </w:lvlOverride>
  </w:num>
  <w:num w:numId="45">
    <w:abstractNumId w:val="6"/>
  </w:num>
  <w:num w:numId="46">
    <w:abstractNumId w:val="44"/>
  </w:num>
  <w:num w:numId="47">
    <w:abstractNumId w:val="46"/>
  </w:num>
  <w:num w:numId="48">
    <w:abstractNumId w:val="23"/>
  </w:num>
  <w:num w:numId="49">
    <w:abstractNumId w:val="43"/>
    <w:lvlOverride w:ilvl="0">
      <w:startOverride w:val="1"/>
    </w:lvlOverride>
  </w:num>
  <w:num w:numId="50">
    <w:abstractNumId w:val="10"/>
  </w:num>
  <w:num w:numId="51">
    <w:abstractNumId w:val="22"/>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drawingGridHorizontalSpacing w:val="115"/>
  <w:drawingGridVerticalSpacing w:val="187"/>
  <w:displayHorizontalDrawingGridEvery w:val="2"/>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t2arfz5tesx3es0vnp9tr8rdtxaz0a99vz&quot;&gt;ASPE-4 Final Report&lt;record-ids&gt;&lt;item&gt;1&lt;/item&gt;&lt;item&gt;3&lt;/item&gt;&lt;item&gt;4&lt;/item&gt;&lt;item&gt;5&lt;/item&gt;&lt;item&gt;6&lt;/item&gt;&lt;item&gt;7&lt;/item&gt;&lt;/record-ids&gt;&lt;/item&gt;&lt;/Libraries&gt;"/>
  </w:docVars>
  <w:rsids>
    <w:rsidRoot w:val="00320745"/>
    <w:rsid w:val="000000D4"/>
    <w:rsid w:val="0000073B"/>
    <w:rsid w:val="00001331"/>
    <w:rsid w:val="00003117"/>
    <w:rsid w:val="000037DB"/>
    <w:rsid w:val="00005644"/>
    <w:rsid w:val="00005F08"/>
    <w:rsid w:val="00007178"/>
    <w:rsid w:val="00012763"/>
    <w:rsid w:val="00013308"/>
    <w:rsid w:val="0001426F"/>
    <w:rsid w:val="00015B58"/>
    <w:rsid w:val="000172E5"/>
    <w:rsid w:val="0002065E"/>
    <w:rsid w:val="00020C2D"/>
    <w:rsid w:val="0002136E"/>
    <w:rsid w:val="0002236C"/>
    <w:rsid w:val="00026D7E"/>
    <w:rsid w:val="0002787C"/>
    <w:rsid w:val="00036024"/>
    <w:rsid w:val="00036D87"/>
    <w:rsid w:val="000407CE"/>
    <w:rsid w:val="00042F5D"/>
    <w:rsid w:val="00043ACF"/>
    <w:rsid w:val="000442A0"/>
    <w:rsid w:val="000442DF"/>
    <w:rsid w:val="000444BD"/>
    <w:rsid w:val="0004605E"/>
    <w:rsid w:val="000473CD"/>
    <w:rsid w:val="00047DF4"/>
    <w:rsid w:val="00047E3A"/>
    <w:rsid w:val="00054DA1"/>
    <w:rsid w:val="00055272"/>
    <w:rsid w:val="00055380"/>
    <w:rsid w:val="00056B42"/>
    <w:rsid w:val="00060280"/>
    <w:rsid w:val="0006065F"/>
    <w:rsid w:val="0006116D"/>
    <w:rsid w:val="000643F4"/>
    <w:rsid w:val="000651E6"/>
    <w:rsid w:val="000658DC"/>
    <w:rsid w:val="00070449"/>
    <w:rsid w:val="000704DF"/>
    <w:rsid w:val="00070509"/>
    <w:rsid w:val="000714EB"/>
    <w:rsid w:val="00071F44"/>
    <w:rsid w:val="00072DC6"/>
    <w:rsid w:val="0007312F"/>
    <w:rsid w:val="00074ABE"/>
    <w:rsid w:val="000762FF"/>
    <w:rsid w:val="000774DB"/>
    <w:rsid w:val="00077D4E"/>
    <w:rsid w:val="00080B8F"/>
    <w:rsid w:val="00080BD4"/>
    <w:rsid w:val="000811EA"/>
    <w:rsid w:val="000858D7"/>
    <w:rsid w:val="000934AE"/>
    <w:rsid w:val="00093754"/>
    <w:rsid w:val="00094950"/>
    <w:rsid w:val="00097401"/>
    <w:rsid w:val="000A010A"/>
    <w:rsid w:val="000A0FD2"/>
    <w:rsid w:val="000A104F"/>
    <w:rsid w:val="000A1377"/>
    <w:rsid w:val="000A1FDF"/>
    <w:rsid w:val="000A2258"/>
    <w:rsid w:val="000A3254"/>
    <w:rsid w:val="000A3419"/>
    <w:rsid w:val="000A3543"/>
    <w:rsid w:val="000A4AB1"/>
    <w:rsid w:val="000A7179"/>
    <w:rsid w:val="000B2ADF"/>
    <w:rsid w:val="000B5914"/>
    <w:rsid w:val="000B67D4"/>
    <w:rsid w:val="000B716C"/>
    <w:rsid w:val="000C048F"/>
    <w:rsid w:val="000C385C"/>
    <w:rsid w:val="000C4FBD"/>
    <w:rsid w:val="000D174C"/>
    <w:rsid w:val="000D2D6B"/>
    <w:rsid w:val="000D4D36"/>
    <w:rsid w:val="000D505F"/>
    <w:rsid w:val="000D55CB"/>
    <w:rsid w:val="000D6639"/>
    <w:rsid w:val="000D7641"/>
    <w:rsid w:val="000E0943"/>
    <w:rsid w:val="000E2AF0"/>
    <w:rsid w:val="000E52F5"/>
    <w:rsid w:val="000F04B0"/>
    <w:rsid w:val="000F5105"/>
    <w:rsid w:val="00100704"/>
    <w:rsid w:val="001035FD"/>
    <w:rsid w:val="001050DF"/>
    <w:rsid w:val="00106E80"/>
    <w:rsid w:val="001079F3"/>
    <w:rsid w:val="00107E75"/>
    <w:rsid w:val="00114BE5"/>
    <w:rsid w:val="00115F21"/>
    <w:rsid w:val="00116653"/>
    <w:rsid w:val="001171ED"/>
    <w:rsid w:val="00117B7D"/>
    <w:rsid w:val="00121012"/>
    <w:rsid w:val="00122C0E"/>
    <w:rsid w:val="00122D38"/>
    <w:rsid w:val="001235F8"/>
    <w:rsid w:val="00123983"/>
    <w:rsid w:val="00126E14"/>
    <w:rsid w:val="00126FB5"/>
    <w:rsid w:val="00132BB5"/>
    <w:rsid w:val="0013594C"/>
    <w:rsid w:val="0014057E"/>
    <w:rsid w:val="001406E7"/>
    <w:rsid w:val="00140A02"/>
    <w:rsid w:val="00140A7B"/>
    <w:rsid w:val="001422A1"/>
    <w:rsid w:val="00142763"/>
    <w:rsid w:val="001432EE"/>
    <w:rsid w:val="001435C3"/>
    <w:rsid w:val="00143ADD"/>
    <w:rsid w:val="001451B4"/>
    <w:rsid w:val="00145C33"/>
    <w:rsid w:val="00147354"/>
    <w:rsid w:val="001506C7"/>
    <w:rsid w:val="00151A38"/>
    <w:rsid w:val="00155175"/>
    <w:rsid w:val="00155D5B"/>
    <w:rsid w:val="001574BA"/>
    <w:rsid w:val="001638B2"/>
    <w:rsid w:val="00163BCE"/>
    <w:rsid w:val="00165357"/>
    <w:rsid w:val="00173745"/>
    <w:rsid w:val="0017485A"/>
    <w:rsid w:val="00174E48"/>
    <w:rsid w:val="00180B17"/>
    <w:rsid w:val="00181F71"/>
    <w:rsid w:val="00183E6B"/>
    <w:rsid w:val="00185027"/>
    <w:rsid w:val="0018609D"/>
    <w:rsid w:val="00187E21"/>
    <w:rsid w:val="00190E88"/>
    <w:rsid w:val="001935F7"/>
    <w:rsid w:val="00193AB9"/>
    <w:rsid w:val="001944D6"/>
    <w:rsid w:val="00197577"/>
    <w:rsid w:val="00197D5D"/>
    <w:rsid w:val="001A0DC6"/>
    <w:rsid w:val="001A2AD6"/>
    <w:rsid w:val="001A434E"/>
    <w:rsid w:val="001B0C49"/>
    <w:rsid w:val="001B0FAA"/>
    <w:rsid w:val="001B49A7"/>
    <w:rsid w:val="001B4D2E"/>
    <w:rsid w:val="001B79DE"/>
    <w:rsid w:val="001C0332"/>
    <w:rsid w:val="001C1286"/>
    <w:rsid w:val="001C218C"/>
    <w:rsid w:val="001C37C6"/>
    <w:rsid w:val="001C598D"/>
    <w:rsid w:val="001C60BA"/>
    <w:rsid w:val="001C69C4"/>
    <w:rsid w:val="001D03F1"/>
    <w:rsid w:val="001D1958"/>
    <w:rsid w:val="001D22A4"/>
    <w:rsid w:val="001D4912"/>
    <w:rsid w:val="001D4D28"/>
    <w:rsid w:val="001D4EB3"/>
    <w:rsid w:val="001E12BE"/>
    <w:rsid w:val="001E519E"/>
    <w:rsid w:val="001E5790"/>
    <w:rsid w:val="001E5799"/>
    <w:rsid w:val="001E7D5F"/>
    <w:rsid w:val="001F09D6"/>
    <w:rsid w:val="001F1820"/>
    <w:rsid w:val="001F1BBA"/>
    <w:rsid w:val="001F396B"/>
    <w:rsid w:val="001F5BCE"/>
    <w:rsid w:val="001F756E"/>
    <w:rsid w:val="001F7589"/>
    <w:rsid w:val="00200CA6"/>
    <w:rsid w:val="00201CA4"/>
    <w:rsid w:val="00202D00"/>
    <w:rsid w:val="0020636F"/>
    <w:rsid w:val="00207E36"/>
    <w:rsid w:val="00213CBF"/>
    <w:rsid w:val="00221D0E"/>
    <w:rsid w:val="00223E0D"/>
    <w:rsid w:val="002244B0"/>
    <w:rsid w:val="00224CF5"/>
    <w:rsid w:val="00225317"/>
    <w:rsid w:val="00231D64"/>
    <w:rsid w:val="00232495"/>
    <w:rsid w:val="002336BB"/>
    <w:rsid w:val="002341DF"/>
    <w:rsid w:val="002365F5"/>
    <w:rsid w:val="00237D9F"/>
    <w:rsid w:val="002420F8"/>
    <w:rsid w:val="002421A1"/>
    <w:rsid w:val="00242813"/>
    <w:rsid w:val="0024556F"/>
    <w:rsid w:val="00245F13"/>
    <w:rsid w:val="00246937"/>
    <w:rsid w:val="00247363"/>
    <w:rsid w:val="002479B2"/>
    <w:rsid w:val="00251C77"/>
    <w:rsid w:val="00252144"/>
    <w:rsid w:val="00253362"/>
    <w:rsid w:val="00254033"/>
    <w:rsid w:val="00255DF8"/>
    <w:rsid w:val="0026030A"/>
    <w:rsid w:val="0026097B"/>
    <w:rsid w:val="002609BA"/>
    <w:rsid w:val="00261842"/>
    <w:rsid w:val="00263AE3"/>
    <w:rsid w:val="00264CA9"/>
    <w:rsid w:val="002660CC"/>
    <w:rsid w:val="0026623E"/>
    <w:rsid w:val="00266FB4"/>
    <w:rsid w:val="00266FC3"/>
    <w:rsid w:val="00270830"/>
    <w:rsid w:val="00270A3D"/>
    <w:rsid w:val="00270FAE"/>
    <w:rsid w:val="00272DEF"/>
    <w:rsid w:val="0027413D"/>
    <w:rsid w:val="00276024"/>
    <w:rsid w:val="002800A0"/>
    <w:rsid w:val="00280660"/>
    <w:rsid w:val="00281D21"/>
    <w:rsid w:val="002824FF"/>
    <w:rsid w:val="0028256A"/>
    <w:rsid w:val="00283370"/>
    <w:rsid w:val="00283693"/>
    <w:rsid w:val="00283F03"/>
    <w:rsid w:val="002867CA"/>
    <w:rsid w:val="0029196B"/>
    <w:rsid w:val="00293FEE"/>
    <w:rsid w:val="002961A6"/>
    <w:rsid w:val="0029722B"/>
    <w:rsid w:val="00297BEA"/>
    <w:rsid w:val="002A40ED"/>
    <w:rsid w:val="002A413D"/>
    <w:rsid w:val="002A4FB5"/>
    <w:rsid w:val="002A6580"/>
    <w:rsid w:val="002A65A5"/>
    <w:rsid w:val="002A7D41"/>
    <w:rsid w:val="002A7EE6"/>
    <w:rsid w:val="002B0C11"/>
    <w:rsid w:val="002B3BD4"/>
    <w:rsid w:val="002B5C20"/>
    <w:rsid w:val="002B66E5"/>
    <w:rsid w:val="002C090B"/>
    <w:rsid w:val="002C16E6"/>
    <w:rsid w:val="002C3229"/>
    <w:rsid w:val="002C3C16"/>
    <w:rsid w:val="002C4B2A"/>
    <w:rsid w:val="002C5300"/>
    <w:rsid w:val="002C6085"/>
    <w:rsid w:val="002C65FE"/>
    <w:rsid w:val="002C6821"/>
    <w:rsid w:val="002D0CB2"/>
    <w:rsid w:val="002D3E04"/>
    <w:rsid w:val="002D5AC6"/>
    <w:rsid w:val="002D6983"/>
    <w:rsid w:val="002E0510"/>
    <w:rsid w:val="002E08BC"/>
    <w:rsid w:val="002E22A6"/>
    <w:rsid w:val="002E39DD"/>
    <w:rsid w:val="002E4517"/>
    <w:rsid w:val="002E722F"/>
    <w:rsid w:val="002E7751"/>
    <w:rsid w:val="002F4961"/>
    <w:rsid w:val="002F5C57"/>
    <w:rsid w:val="002F7FE5"/>
    <w:rsid w:val="003079FD"/>
    <w:rsid w:val="00307B9C"/>
    <w:rsid w:val="003130D6"/>
    <w:rsid w:val="0031391F"/>
    <w:rsid w:val="00317491"/>
    <w:rsid w:val="00320297"/>
    <w:rsid w:val="003202A5"/>
    <w:rsid w:val="00320745"/>
    <w:rsid w:val="0032225C"/>
    <w:rsid w:val="003231FF"/>
    <w:rsid w:val="00324485"/>
    <w:rsid w:val="00324CD5"/>
    <w:rsid w:val="00327A3E"/>
    <w:rsid w:val="003312B2"/>
    <w:rsid w:val="00331315"/>
    <w:rsid w:val="00333C17"/>
    <w:rsid w:val="00334621"/>
    <w:rsid w:val="00336E0C"/>
    <w:rsid w:val="00340832"/>
    <w:rsid w:val="00340F1B"/>
    <w:rsid w:val="003411B3"/>
    <w:rsid w:val="00343541"/>
    <w:rsid w:val="003436F8"/>
    <w:rsid w:val="00346E60"/>
    <w:rsid w:val="0035049A"/>
    <w:rsid w:val="003510FA"/>
    <w:rsid w:val="00353C22"/>
    <w:rsid w:val="00354721"/>
    <w:rsid w:val="00355288"/>
    <w:rsid w:val="00356B31"/>
    <w:rsid w:val="0035754C"/>
    <w:rsid w:val="00363A7C"/>
    <w:rsid w:val="0036451E"/>
    <w:rsid w:val="00366047"/>
    <w:rsid w:val="00367627"/>
    <w:rsid w:val="003676FD"/>
    <w:rsid w:val="00367EED"/>
    <w:rsid w:val="0037193E"/>
    <w:rsid w:val="00372604"/>
    <w:rsid w:val="003729B7"/>
    <w:rsid w:val="003732DA"/>
    <w:rsid w:val="00373D03"/>
    <w:rsid w:val="00376148"/>
    <w:rsid w:val="00377BA1"/>
    <w:rsid w:val="003804FA"/>
    <w:rsid w:val="00383BD3"/>
    <w:rsid w:val="003840BD"/>
    <w:rsid w:val="003854A8"/>
    <w:rsid w:val="00385B2A"/>
    <w:rsid w:val="00386E57"/>
    <w:rsid w:val="00392E25"/>
    <w:rsid w:val="0039390A"/>
    <w:rsid w:val="00395621"/>
    <w:rsid w:val="003A1F87"/>
    <w:rsid w:val="003A2BCE"/>
    <w:rsid w:val="003A53D7"/>
    <w:rsid w:val="003A7D0E"/>
    <w:rsid w:val="003B0B59"/>
    <w:rsid w:val="003B1936"/>
    <w:rsid w:val="003B412D"/>
    <w:rsid w:val="003B545F"/>
    <w:rsid w:val="003B5B93"/>
    <w:rsid w:val="003B7508"/>
    <w:rsid w:val="003B7552"/>
    <w:rsid w:val="003C0154"/>
    <w:rsid w:val="003C04B4"/>
    <w:rsid w:val="003C3180"/>
    <w:rsid w:val="003D0938"/>
    <w:rsid w:val="003D1D57"/>
    <w:rsid w:val="003D2320"/>
    <w:rsid w:val="003D2D17"/>
    <w:rsid w:val="003D34E3"/>
    <w:rsid w:val="003D617B"/>
    <w:rsid w:val="003D708E"/>
    <w:rsid w:val="003E01FE"/>
    <w:rsid w:val="003F0AB1"/>
    <w:rsid w:val="003F15C8"/>
    <w:rsid w:val="003F27C1"/>
    <w:rsid w:val="003F2F8D"/>
    <w:rsid w:val="003F5197"/>
    <w:rsid w:val="004018A6"/>
    <w:rsid w:val="0040298D"/>
    <w:rsid w:val="00402BCF"/>
    <w:rsid w:val="00402D22"/>
    <w:rsid w:val="004041A7"/>
    <w:rsid w:val="00406048"/>
    <w:rsid w:val="0040611C"/>
    <w:rsid w:val="00406A01"/>
    <w:rsid w:val="00406F96"/>
    <w:rsid w:val="00411CA8"/>
    <w:rsid w:val="0041368C"/>
    <w:rsid w:val="00413874"/>
    <w:rsid w:val="004143DE"/>
    <w:rsid w:val="00415590"/>
    <w:rsid w:val="00415684"/>
    <w:rsid w:val="004206A9"/>
    <w:rsid w:val="004219FE"/>
    <w:rsid w:val="00422495"/>
    <w:rsid w:val="00423151"/>
    <w:rsid w:val="00423E07"/>
    <w:rsid w:val="00423E1F"/>
    <w:rsid w:val="00426671"/>
    <w:rsid w:val="00430A63"/>
    <w:rsid w:val="004317B4"/>
    <w:rsid w:val="00432133"/>
    <w:rsid w:val="00432F06"/>
    <w:rsid w:val="0043371A"/>
    <w:rsid w:val="004346EB"/>
    <w:rsid w:val="00440EAA"/>
    <w:rsid w:val="0044347F"/>
    <w:rsid w:val="00446356"/>
    <w:rsid w:val="004467BF"/>
    <w:rsid w:val="00447276"/>
    <w:rsid w:val="00447C65"/>
    <w:rsid w:val="00451919"/>
    <w:rsid w:val="004532A6"/>
    <w:rsid w:val="004535C1"/>
    <w:rsid w:val="00454474"/>
    <w:rsid w:val="00455C4B"/>
    <w:rsid w:val="00457C5D"/>
    <w:rsid w:val="004627F4"/>
    <w:rsid w:val="00463631"/>
    <w:rsid w:val="00463FB3"/>
    <w:rsid w:val="00464994"/>
    <w:rsid w:val="00465FA4"/>
    <w:rsid w:val="00467731"/>
    <w:rsid w:val="004679E4"/>
    <w:rsid w:val="00470CFD"/>
    <w:rsid w:val="004726FE"/>
    <w:rsid w:val="00472902"/>
    <w:rsid w:val="00472ACC"/>
    <w:rsid w:val="0047358B"/>
    <w:rsid w:val="004758F9"/>
    <w:rsid w:val="00476BDC"/>
    <w:rsid w:val="00480932"/>
    <w:rsid w:val="004811DA"/>
    <w:rsid w:val="00483C4F"/>
    <w:rsid w:val="004840F4"/>
    <w:rsid w:val="00484AE1"/>
    <w:rsid w:val="00486509"/>
    <w:rsid w:val="004876F2"/>
    <w:rsid w:val="00490404"/>
    <w:rsid w:val="00490873"/>
    <w:rsid w:val="00492DB1"/>
    <w:rsid w:val="00494BDF"/>
    <w:rsid w:val="00495DE6"/>
    <w:rsid w:val="00497E38"/>
    <w:rsid w:val="004A04F9"/>
    <w:rsid w:val="004A06CB"/>
    <w:rsid w:val="004A25A0"/>
    <w:rsid w:val="004A42FD"/>
    <w:rsid w:val="004A5F85"/>
    <w:rsid w:val="004A6304"/>
    <w:rsid w:val="004B2689"/>
    <w:rsid w:val="004B4302"/>
    <w:rsid w:val="004B55A0"/>
    <w:rsid w:val="004B5C39"/>
    <w:rsid w:val="004B6416"/>
    <w:rsid w:val="004B6BA5"/>
    <w:rsid w:val="004B751B"/>
    <w:rsid w:val="004B783E"/>
    <w:rsid w:val="004C4A2C"/>
    <w:rsid w:val="004C6397"/>
    <w:rsid w:val="004C67BE"/>
    <w:rsid w:val="004D19D0"/>
    <w:rsid w:val="004D2B25"/>
    <w:rsid w:val="004D66C2"/>
    <w:rsid w:val="004D66E3"/>
    <w:rsid w:val="004E07E5"/>
    <w:rsid w:val="004E5EA7"/>
    <w:rsid w:val="004E7BCD"/>
    <w:rsid w:val="004F2602"/>
    <w:rsid w:val="004F2C22"/>
    <w:rsid w:val="00501015"/>
    <w:rsid w:val="005022DD"/>
    <w:rsid w:val="0050321C"/>
    <w:rsid w:val="00504578"/>
    <w:rsid w:val="00506921"/>
    <w:rsid w:val="00513A3A"/>
    <w:rsid w:val="00516600"/>
    <w:rsid w:val="00516F35"/>
    <w:rsid w:val="00520F21"/>
    <w:rsid w:val="0052165C"/>
    <w:rsid w:val="0052209E"/>
    <w:rsid w:val="00523238"/>
    <w:rsid w:val="00523D2A"/>
    <w:rsid w:val="005243E0"/>
    <w:rsid w:val="005251A7"/>
    <w:rsid w:val="00526E79"/>
    <w:rsid w:val="005311E6"/>
    <w:rsid w:val="0053380C"/>
    <w:rsid w:val="00533F03"/>
    <w:rsid w:val="005353CE"/>
    <w:rsid w:val="005362EC"/>
    <w:rsid w:val="00540914"/>
    <w:rsid w:val="0054135B"/>
    <w:rsid w:val="00542CCA"/>
    <w:rsid w:val="00547945"/>
    <w:rsid w:val="00547FBA"/>
    <w:rsid w:val="00551B4D"/>
    <w:rsid w:val="00552AA8"/>
    <w:rsid w:val="005532CC"/>
    <w:rsid w:val="00553D7E"/>
    <w:rsid w:val="0055650E"/>
    <w:rsid w:val="0055758B"/>
    <w:rsid w:val="00557BD0"/>
    <w:rsid w:val="005619EB"/>
    <w:rsid w:val="0056558B"/>
    <w:rsid w:val="0056701B"/>
    <w:rsid w:val="005675F7"/>
    <w:rsid w:val="005726CD"/>
    <w:rsid w:val="0057271F"/>
    <w:rsid w:val="005729A4"/>
    <w:rsid w:val="00572FA8"/>
    <w:rsid w:val="005741FA"/>
    <w:rsid w:val="0057511A"/>
    <w:rsid w:val="00576CCB"/>
    <w:rsid w:val="00577EB3"/>
    <w:rsid w:val="005811D7"/>
    <w:rsid w:val="005815D8"/>
    <w:rsid w:val="005818FF"/>
    <w:rsid w:val="00581A30"/>
    <w:rsid w:val="00582835"/>
    <w:rsid w:val="005836EC"/>
    <w:rsid w:val="00586816"/>
    <w:rsid w:val="00587C69"/>
    <w:rsid w:val="005904A1"/>
    <w:rsid w:val="00590609"/>
    <w:rsid w:val="0059349A"/>
    <w:rsid w:val="0059476D"/>
    <w:rsid w:val="005969F7"/>
    <w:rsid w:val="00597410"/>
    <w:rsid w:val="00597A43"/>
    <w:rsid w:val="00597E41"/>
    <w:rsid w:val="005A002C"/>
    <w:rsid w:val="005A0B50"/>
    <w:rsid w:val="005A19F2"/>
    <w:rsid w:val="005A38C4"/>
    <w:rsid w:val="005B2905"/>
    <w:rsid w:val="005B3E86"/>
    <w:rsid w:val="005B412B"/>
    <w:rsid w:val="005B52DD"/>
    <w:rsid w:val="005B6809"/>
    <w:rsid w:val="005B7CBF"/>
    <w:rsid w:val="005C1082"/>
    <w:rsid w:val="005C42B5"/>
    <w:rsid w:val="005C49EC"/>
    <w:rsid w:val="005D18AB"/>
    <w:rsid w:val="005D253F"/>
    <w:rsid w:val="005D279F"/>
    <w:rsid w:val="005D3EED"/>
    <w:rsid w:val="005D529B"/>
    <w:rsid w:val="005E15E7"/>
    <w:rsid w:val="005E322C"/>
    <w:rsid w:val="005E3467"/>
    <w:rsid w:val="005E429F"/>
    <w:rsid w:val="005E5BD3"/>
    <w:rsid w:val="005E6E97"/>
    <w:rsid w:val="005E79D6"/>
    <w:rsid w:val="005F4D90"/>
    <w:rsid w:val="005F592C"/>
    <w:rsid w:val="005F76FB"/>
    <w:rsid w:val="005F7FDC"/>
    <w:rsid w:val="00600872"/>
    <w:rsid w:val="00600D33"/>
    <w:rsid w:val="00600FC8"/>
    <w:rsid w:val="00603D33"/>
    <w:rsid w:val="006046BC"/>
    <w:rsid w:val="00606CC0"/>
    <w:rsid w:val="00612B3C"/>
    <w:rsid w:val="00612B50"/>
    <w:rsid w:val="00613513"/>
    <w:rsid w:val="00614075"/>
    <w:rsid w:val="006140C2"/>
    <w:rsid w:val="00614A5F"/>
    <w:rsid w:val="00614DBB"/>
    <w:rsid w:val="006166D4"/>
    <w:rsid w:val="006203E9"/>
    <w:rsid w:val="00620CF3"/>
    <w:rsid w:val="00620FC9"/>
    <w:rsid w:val="00622715"/>
    <w:rsid w:val="00622BE6"/>
    <w:rsid w:val="006243CC"/>
    <w:rsid w:val="0062582E"/>
    <w:rsid w:val="00631778"/>
    <w:rsid w:val="00636045"/>
    <w:rsid w:val="00641176"/>
    <w:rsid w:val="00643970"/>
    <w:rsid w:val="00644CCB"/>
    <w:rsid w:val="00645177"/>
    <w:rsid w:val="00645D2A"/>
    <w:rsid w:val="006462CC"/>
    <w:rsid w:val="00647442"/>
    <w:rsid w:val="0065315D"/>
    <w:rsid w:val="00654329"/>
    <w:rsid w:val="00655E67"/>
    <w:rsid w:val="00656423"/>
    <w:rsid w:val="00656EE6"/>
    <w:rsid w:val="0065787C"/>
    <w:rsid w:val="006614D4"/>
    <w:rsid w:val="00661994"/>
    <w:rsid w:val="00661BE4"/>
    <w:rsid w:val="0066268A"/>
    <w:rsid w:val="006645C6"/>
    <w:rsid w:val="00671351"/>
    <w:rsid w:val="006718D9"/>
    <w:rsid w:val="00674704"/>
    <w:rsid w:val="006758C6"/>
    <w:rsid w:val="00680708"/>
    <w:rsid w:val="00682C27"/>
    <w:rsid w:val="00682CE5"/>
    <w:rsid w:val="006842A7"/>
    <w:rsid w:val="0068575E"/>
    <w:rsid w:val="00686B96"/>
    <w:rsid w:val="00686FF6"/>
    <w:rsid w:val="00687FF9"/>
    <w:rsid w:val="00690A5A"/>
    <w:rsid w:val="00690BEF"/>
    <w:rsid w:val="006923D4"/>
    <w:rsid w:val="006924BA"/>
    <w:rsid w:val="006944FB"/>
    <w:rsid w:val="006A002F"/>
    <w:rsid w:val="006A0942"/>
    <w:rsid w:val="006A0D1B"/>
    <w:rsid w:val="006A1379"/>
    <w:rsid w:val="006A4ED1"/>
    <w:rsid w:val="006A5615"/>
    <w:rsid w:val="006A6548"/>
    <w:rsid w:val="006A6D69"/>
    <w:rsid w:val="006A7253"/>
    <w:rsid w:val="006A7D37"/>
    <w:rsid w:val="006B587C"/>
    <w:rsid w:val="006B5BA4"/>
    <w:rsid w:val="006B6378"/>
    <w:rsid w:val="006B7601"/>
    <w:rsid w:val="006C1D77"/>
    <w:rsid w:val="006C2B90"/>
    <w:rsid w:val="006C414D"/>
    <w:rsid w:val="006C41D1"/>
    <w:rsid w:val="006C6A4E"/>
    <w:rsid w:val="006C7355"/>
    <w:rsid w:val="006D06A5"/>
    <w:rsid w:val="006D1B32"/>
    <w:rsid w:val="006D5777"/>
    <w:rsid w:val="006D6327"/>
    <w:rsid w:val="006E0636"/>
    <w:rsid w:val="006E2D69"/>
    <w:rsid w:val="006E751F"/>
    <w:rsid w:val="006E79B4"/>
    <w:rsid w:val="006F3579"/>
    <w:rsid w:val="006F3A01"/>
    <w:rsid w:val="006F55F7"/>
    <w:rsid w:val="006F733B"/>
    <w:rsid w:val="00701D88"/>
    <w:rsid w:val="00702640"/>
    <w:rsid w:val="00703D66"/>
    <w:rsid w:val="0070681E"/>
    <w:rsid w:val="007078CD"/>
    <w:rsid w:val="00713B6B"/>
    <w:rsid w:val="0071402F"/>
    <w:rsid w:val="007151E8"/>
    <w:rsid w:val="0071528F"/>
    <w:rsid w:val="00715C69"/>
    <w:rsid w:val="00716127"/>
    <w:rsid w:val="0072097B"/>
    <w:rsid w:val="007209A7"/>
    <w:rsid w:val="00721AC3"/>
    <w:rsid w:val="00722324"/>
    <w:rsid w:val="00723038"/>
    <w:rsid w:val="00723338"/>
    <w:rsid w:val="00724450"/>
    <w:rsid w:val="00724573"/>
    <w:rsid w:val="00724E63"/>
    <w:rsid w:val="00724E6B"/>
    <w:rsid w:val="00732074"/>
    <w:rsid w:val="0073468D"/>
    <w:rsid w:val="00736041"/>
    <w:rsid w:val="00737E90"/>
    <w:rsid w:val="007410CA"/>
    <w:rsid w:val="00742727"/>
    <w:rsid w:val="00742B2D"/>
    <w:rsid w:val="00743C7E"/>
    <w:rsid w:val="00743DD0"/>
    <w:rsid w:val="0074571C"/>
    <w:rsid w:val="00745C0E"/>
    <w:rsid w:val="0074603A"/>
    <w:rsid w:val="00747F10"/>
    <w:rsid w:val="00750028"/>
    <w:rsid w:val="00750C1B"/>
    <w:rsid w:val="00752D1C"/>
    <w:rsid w:val="0075576B"/>
    <w:rsid w:val="00755CE7"/>
    <w:rsid w:val="00757507"/>
    <w:rsid w:val="00764330"/>
    <w:rsid w:val="0076614F"/>
    <w:rsid w:val="00766FDB"/>
    <w:rsid w:val="007705BC"/>
    <w:rsid w:val="00771D59"/>
    <w:rsid w:val="007743B1"/>
    <w:rsid w:val="0078090A"/>
    <w:rsid w:val="007816B8"/>
    <w:rsid w:val="00786060"/>
    <w:rsid w:val="00790B36"/>
    <w:rsid w:val="00794921"/>
    <w:rsid w:val="007949A0"/>
    <w:rsid w:val="00796466"/>
    <w:rsid w:val="0079660A"/>
    <w:rsid w:val="007A308F"/>
    <w:rsid w:val="007A34D8"/>
    <w:rsid w:val="007A3BA5"/>
    <w:rsid w:val="007A6ABA"/>
    <w:rsid w:val="007B022E"/>
    <w:rsid w:val="007B116D"/>
    <w:rsid w:val="007B349C"/>
    <w:rsid w:val="007B4E08"/>
    <w:rsid w:val="007B5465"/>
    <w:rsid w:val="007B5B3B"/>
    <w:rsid w:val="007B611B"/>
    <w:rsid w:val="007B6295"/>
    <w:rsid w:val="007B63EA"/>
    <w:rsid w:val="007B721F"/>
    <w:rsid w:val="007B76FE"/>
    <w:rsid w:val="007B79FC"/>
    <w:rsid w:val="007C0B13"/>
    <w:rsid w:val="007C5DAE"/>
    <w:rsid w:val="007C6CB3"/>
    <w:rsid w:val="007D29B4"/>
    <w:rsid w:val="007E1EAF"/>
    <w:rsid w:val="007E47A4"/>
    <w:rsid w:val="007E5668"/>
    <w:rsid w:val="007E5C25"/>
    <w:rsid w:val="007F38E3"/>
    <w:rsid w:val="007F5704"/>
    <w:rsid w:val="008001A4"/>
    <w:rsid w:val="0080163E"/>
    <w:rsid w:val="00802161"/>
    <w:rsid w:val="0080345F"/>
    <w:rsid w:val="008041E3"/>
    <w:rsid w:val="00804E24"/>
    <w:rsid w:val="00805CCD"/>
    <w:rsid w:val="008066E7"/>
    <w:rsid w:val="0081014F"/>
    <w:rsid w:val="00810977"/>
    <w:rsid w:val="00811400"/>
    <w:rsid w:val="00812198"/>
    <w:rsid w:val="00812FA5"/>
    <w:rsid w:val="008151D0"/>
    <w:rsid w:val="0081543A"/>
    <w:rsid w:val="00817BBC"/>
    <w:rsid w:val="00821767"/>
    <w:rsid w:val="00822616"/>
    <w:rsid w:val="00824EB4"/>
    <w:rsid w:val="00826816"/>
    <w:rsid w:val="008320CA"/>
    <w:rsid w:val="0083357F"/>
    <w:rsid w:val="00833797"/>
    <w:rsid w:val="008354B4"/>
    <w:rsid w:val="00835F15"/>
    <w:rsid w:val="008365E1"/>
    <w:rsid w:val="0084129F"/>
    <w:rsid w:val="0084262E"/>
    <w:rsid w:val="00842848"/>
    <w:rsid w:val="00843CCB"/>
    <w:rsid w:val="0084537D"/>
    <w:rsid w:val="0084612C"/>
    <w:rsid w:val="0084652C"/>
    <w:rsid w:val="0085274B"/>
    <w:rsid w:val="00852CF2"/>
    <w:rsid w:val="0085457A"/>
    <w:rsid w:val="00855059"/>
    <w:rsid w:val="00855B6C"/>
    <w:rsid w:val="00855F91"/>
    <w:rsid w:val="00862AF5"/>
    <w:rsid w:val="00863577"/>
    <w:rsid w:val="00864D96"/>
    <w:rsid w:val="00865454"/>
    <w:rsid w:val="00870B65"/>
    <w:rsid w:val="00874CDF"/>
    <w:rsid w:val="008757AF"/>
    <w:rsid w:val="0087769E"/>
    <w:rsid w:val="00877A8F"/>
    <w:rsid w:val="00880F18"/>
    <w:rsid w:val="008846BC"/>
    <w:rsid w:val="008854C3"/>
    <w:rsid w:val="00887436"/>
    <w:rsid w:val="00890AF9"/>
    <w:rsid w:val="00892960"/>
    <w:rsid w:val="00892A72"/>
    <w:rsid w:val="00896510"/>
    <w:rsid w:val="008A212F"/>
    <w:rsid w:val="008A66EC"/>
    <w:rsid w:val="008A712D"/>
    <w:rsid w:val="008A747D"/>
    <w:rsid w:val="008B0732"/>
    <w:rsid w:val="008C018D"/>
    <w:rsid w:val="008C6396"/>
    <w:rsid w:val="008C711E"/>
    <w:rsid w:val="008D3E75"/>
    <w:rsid w:val="008D59CD"/>
    <w:rsid w:val="008E18AF"/>
    <w:rsid w:val="008E22B5"/>
    <w:rsid w:val="008E40E0"/>
    <w:rsid w:val="008E4939"/>
    <w:rsid w:val="008E67AA"/>
    <w:rsid w:val="008E7F5E"/>
    <w:rsid w:val="008F29E5"/>
    <w:rsid w:val="008F5266"/>
    <w:rsid w:val="008F52D9"/>
    <w:rsid w:val="008F5918"/>
    <w:rsid w:val="008F67F8"/>
    <w:rsid w:val="00900453"/>
    <w:rsid w:val="00900C97"/>
    <w:rsid w:val="00901B6E"/>
    <w:rsid w:val="00901DA8"/>
    <w:rsid w:val="0090270C"/>
    <w:rsid w:val="00903EC1"/>
    <w:rsid w:val="0090407C"/>
    <w:rsid w:val="009041DD"/>
    <w:rsid w:val="0090445E"/>
    <w:rsid w:val="00906A16"/>
    <w:rsid w:val="00910F85"/>
    <w:rsid w:val="00910FAC"/>
    <w:rsid w:val="00911E31"/>
    <w:rsid w:val="009120EC"/>
    <w:rsid w:val="00912920"/>
    <w:rsid w:val="00913A17"/>
    <w:rsid w:val="00914914"/>
    <w:rsid w:val="00914C6F"/>
    <w:rsid w:val="009154CE"/>
    <w:rsid w:val="00915AE1"/>
    <w:rsid w:val="00916061"/>
    <w:rsid w:val="00920A5E"/>
    <w:rsid w:val="0092337C"/>
    <w:rsid w:val="00931CCD"/>
    <w:rsid w:val="009338AF"/>
    <w:rsid w:val="009347B9"/>
    <w:rsid w:val="00940CF5"/>
    <w:rsid w:val="0094362E"/>
    <w:rsid w:val="00943847"/>
    <w:rsid w:val="009472D6"/>
    <w:rsid w:val="0094736D"/>
    <w:rsid w:val="0094758C"/>
    <w:rsid w:val="00947F79"/>
    <w:rsid w:val="00950BC2"/>
    <w:rsid w:val="00952543"/>
    <w:rsid w:val="009570FA"/>
    <w:rsid w:val="00960968"/>
    <w:rsid w:val="00961588"/>
    <w:rsid w:val="009622EE"/>
    <w:rsid w:val="00962838"/>
    <w:rsid w:val="0096470A"/>
    <w:rsid w:val="0096686F"/>
    <w:rsid w:val="00972148"/>
    <w:rsid w:val="00974220"/>
    <w:rsid w:val="0097685C"/>
    <w:rsid w:val="00977978"/>
    <w:rsid w:val="00980185"/>
    <w:rsid w:val="00980FA0"/>
    <w:rsid w:val="009812A9"/>
    <w:rsid w:val="00982330"/>
    <w:rsid w:val="0098619A"/>
    <w:rsid w:val="0099604D"/>
    <w:rsid w:val="00997D8E"/>
    <w:rsid w:val="009A073D"/>
    <w:rsid w:val="009A3A6D"/>
    <w:rsid w:val="009A46C5"/>
    <w:rsid w:val="009A4E29"/>
    <w:rsid w:val="009B171B"/>
    <w:rsid w:val="009B28B3"/>
    <w:rsid w:val="009B2CE7"/>
    <w:rsid w:val="009B392D"/>
    <w:rsid w:val="009B61AB"/>
    <w:rsid w:val="009C01CD"/>
    <w:rsid w:val="009C03AA"/>
    <w:rsid w:val="009C1246"/>
    <w:rsid w:val="009C16DF"/>
    <w:rsid w:val="009C1D55"/>
    <w:rsid w:val="009C39A2"/>
    <w:rsid w:val="009C48A8"/>
    <w:rsid w:val="009C5123"/>
    <w:rsid w:val="009C6BEA"/>
    <w:rsid w:val="009C7E93"/>
    <w:rsid w:val="009D31E9"/>
    <w:rsid w:val="009D4A6B"/>
    <w:rsid w:val="009D5C47"/>
    <w:rsid w:val="009D5FBD"/>
    <w:rsid w:val="009E1B0B"/>
    <w:rsid w:val="009E5CA9"/>
    <w:rsid w:val="009E5E2D"/>
    <w:rsid w:val="009E65D0"/>
    <w:rsid w:val="009F02B9"/>
    <w:rsid w:val="009F15E8"/>
    <w:rsid w:val="009F1AD7"/>
    <w:rsid w:val="009F5FCE"/>
    <w:rsid w:val="009F752A"/>
    <w:rsid w:val="00A03898"/>
    <w:rsid w:val="00A05204"/>
    <w:rsid w:val="00A05959"/>
    <w:rsid w:val="00A0668B"/>
    <w:rsid w:val="00A06D0C"/>
    <w:rsid w:val="00A078B9"/>
    <w:rsid w:val="00A11869"/>
    <w:rsid w:val="00A14A69"/>
    <w:rsid w:val="00A15F97"/>
    <w:rsid w:val="00A206D0"/>
    <w:rsid w:val="00A24A75"/>
    <w:rsid w:val="00A24F0E"/>
    <w:rsid w:val="00A2504B"/>
    <w:rsid w:val="00A25504"/>
    <w:rsid w:val="00A26A47"/>
    <w:rsid w:val="00A27D00"/>
    <w:rsid w:val="00A312B5"/>
    <w:rsid w:val="00A33A4E"/>
    <w:rsid w:val="00A33D19"/>
    <w:rsid w:val="00A34A8F"/>
    <w:rsid w:val="00A359BA"/>
    <w:rsid w:val="00A36F3D"/>
    <w:rsid w:val="00A4053C"/>
    <w:rsid w:val="00A41E19"/>
    <w:rsid w:val="00A43E9D"/>
    <w:rsid w:val="00A443A6"/>
    <w:rsid w:val="00A46044"/>
    <w:rsid w:val="00A515F5"/>
    <w:rsid w:val="00A53CFA"/>
    <w:rsid w:val="00A54100"/>
    <w:rsid w:val="00A5621B"/>
    <w:rsid w:val="00A5728C"/>
    <w:rsid w:val="00A577D1"/>
    <w:rsid w:val="00A606B9"/>
    <w:rsid w:val="00A609CD"/>
    <w:rsid w:val="00A615FB"/>
    <w:rsid w:val="00A61AC9"/>
    <w:rsid w:val="00A62B9D"/>
    <w:rsid w:val="00A6381D"/>
    <w:rsid w:val="00A64113"/>
    <w:rsid w:val="00A6436E"/>
    <w:rsid w:val="00A6451B"/>
    <w:rsid w:val="00A6517F"/>
    <w:rsid w:val="00A65500"/>
    <w:rsid w:val="00A6579C"/>
    <w:rsid w:val="00A709A6"/>
    <w:rsid w:val="00A71C8C"/>
    <w:rsid w:val="00A72C82"/>
    <w:rsid w:val="00A73FA8"/>
    <w:rsid w:val="00A746AD"/>
    <w:rsid w:val="00A74D87"/>
    <w:rsid w:val="00A76FB3"/>
    <w:rsid w:val="00A80B69"/>
    <w:rsid w:val="00A828C9"/>
    <w:rsid w:val="00A83228"/>
    <w:rsid w:val="00A8627D"/>
    <w:rsid w:val="00A90184"/>
    <w:rsid w:val="00A920A5"/>
    <w:rsid w:val="00A940D1"/>
    <w:rsid w:val="00A94113"/>
    <w:rsid w:val="00AA0841"/>
    <w:rsid w:val="00AA3774"/>
    <w:rsid w:val="00AA5E8E"/>
    <w:rsid w:val="00AA7663"/>
    <w:rsid w:val="00AB2BAA"/>
    <w:rsid w:val="00AB327F"/>
    <w:rsid w:val="00AB51D2"/>
    <w:rsid w:val="00AB534A"/>
    <w:rsid w:val="00AB642B"/>
    <w:rsid w:val="00AC198F"/>
    <w:rsid w:val="00AC1C4D"/>
    <w:rsid w:val="00AC21B1"/>
    <w:rsid w:val="00AC2D24"/>
    <w:rsid w:val="00AC46BB"/>
    <w:rsid w:val="00AC6EC7"/>
    <w:rsid w:val="00AD1CA6"/>
    <w:rsid w:val="00AD3D00"/>
    <w:rsid w:val="00AD511E"/>
    <w:rsid w:val="00AD53C7"/>
    <w:rsid w:val="00AD7C96"/>
    <w:rsid w:val="00AE0FC5"/>
    <w:rsid w:val="00AE1411"/>
    <w:rsid w:val="00AE15A2"/>
    <w:rsid w:val="00AE23AE"/>
    <w:rsid w:val="00AE2C20"/>
    <w:rsid w:val="00AE2D10"/>
    <w:rsid w:val="00AE4CEE"/>
    <w:rsid w:val="00AE7178"/>
    <w:rsid w:val="00AF1BE4"/>
    <w:rsid w:val="00AF60F2"/>
    <w:rsid w:val="00AF69FD"/>
    <w:rsid w:val="00B004DC"/>
    <w:rsid w:val="00B00956"/>
    <w:rsid w:val="00B035A3"/>
    <w:rsid w:val="00B04824"/>
    <w:rsid w:val="00B078B5"/>
    <w:rsid w:val="00B1003A"/>
    <w:rsid w:val="00B100E9"/>
    <w:rsid w:val="00B1099A"/>
    <w:rsid w:val="00B12EAD"/>
    <w:rsid w:val="00B16829"/>
    <w:rsid w:val="00B16C34"/>
    <w:rsid w:val="00B171EC"/>
    <w:rsid w:val="00B2289F"/>
    <w:rsid w:val="00B23959"/>
    <w:rsid w:val="00B24196"/>
    <w:rsid w:val="00B24AB8"/>
    <w:rsid w:val="00B26287"/>
    <w:rsid w:val="00B26294"/>
    <w:rsid w:val="00B27B9A"/>
    <w:rsid w:val="00B31AC0"/>
    <w:rsid w:val="00B32AFC"/>
    <w:rsid w:val="00B434DE"/>
    <w:rsid w:val="00B43B51"/>
    <w:rsid w:val="00B44CC3"/>
    <w:rsid w:val="00B4686D"/>
    <w:rsid w:val="00B47013"/>
    <w:rsid w:val="00B50323"/>
    <w:rsid w:val="00B527F2"/>
    <w:rsid w:val="00B52EE6"/>
    <w:rsid w:val="00B5688F"/>
    <w:rsid w:val="00B569BE"/>
    <w:rsid w:val="00B57107"/>
    <w:rsid w:val="00B5717A"/>
    <w:rsid w:val="00B57A35"/>
    <w:rsid w:val="00B613BA"/>
    <w:rsid w:val="00B614EB"/>
    <w:rsid w:val="00B66B31"/>
    <w:rsid w:val="00B703B5"/>
    <w:rsid w:val="00B71926"/>
    <w:rsid w:val="00B740B4"/>
    <w:rsid w:val="00B745FE"/>
    <w:rsid w:val="00B77C63"/>
    <w:rsid w:val="00B809FA"/>
    <w:rsid w:val="00B80D15"/>
    <w:rsid w:val="00B83313"/>
    <w:rsid w:val="00B85E4F"/>
    <w:rsid w:val="00B87184"/>
    <w:rsid w:val="00B91819"/>
    <w:rsid w:val="00B91963"/>
    <w:rsid w:val="00B92F5C"/>
    <w:rsid w:val="00B93EF4"/>
    <w:rsid w:val="00B94106"/>
    <w:rsid w:val="00B97964"/>
    <w:rsid w:val="00BA076A"/>
    <w:rsid w:val="00BA1111"/>
    <w:rsid w:val="00BA27EC"/>
    <w:rsid w:val="00BA2DFF"/>
    <w:rsid w:val="00BA421C"/>
    <w:rsid w:val="00BA5358"/>
    <w:rsid w:val="00BA59E7"/>
    <w:rsid w:val="00BB103A"/>
    <w:rsid w:val="00BB18F2"/>
    <w:rsid w:val="00BB3FD8"/>
    <w:rsid w:val="00BB7CA8"/>
    <w:rsid w:val="00BC0D5C"/>
    <w:rsid w:val="00BC1A46"/>
    <w:rsid w:val="00BC24C0"/>
    <w:rsid w:val="00BC276E"/>
    <w:rsid w:val="00BC45C9"/>
    <w:rsid w:val="00BD0B48"/>
    <w:rsid w:val="00BD129C"/>
    <w:rsid w:val="00BD1A3E"/>
    <w:rsid w:val="00BD256A"/>
    <w:rsid w:val="00BD3484"/>
    <w:rsid w:val="00BD55BB"/>
    <w:rsid w:val="00BD655F"/>
    <w:rsid w:val="00BD6C16"/>
    <w:rsid w:val="00BE04EC"/>
    <w:rsid w:val="00BE0E78"/>
    <w:rsid w:val="00BE1F25"/>
    <w:rsid w:val="00BE4970"/>
    <w:rsid w:val="00BE6B9F"/>
    <w:rsid w:val="00BE6E24"/>
    <w:rsid w:val="00BE6F06"/>
    <w:rsid w:val="00BF1D4A"/>
    <w:rsid w:val="00BF1DA9"/>
    <w:rsid w:val="00BF272C"/>
    <w:rsid w:val="00BF48DE"/>
    <w:rsid w:val="00BF4C9E"/>
    <w:rsid w:val="00BF5925"/>
    <w:rsid w:val="00BF6450"/>
    <w:rsid w:val="00BF657C"/>
    <w:rsid w:val="00C0078B"/>
    <w:rsid w:val="00C017BE"/>
    <w:rsid w:val="00C017BF"/>
    <w:rsid w:val="00C0202A"/>
    <w:rsid w:val="00C05780"/>
    <w:rsid w:val="00C057E1"/>
    <w:rsid w:val="00C13FF7"/>
    <w:rsid w:val="00C141B2"/>
    <w:rsid w:val="00C14499"/>
    <w:rsid w:val="00C15E1A"/>
    <w:rsid w:val="00C170F0"/>
    <w:rsid w:val="00C17B97"/>
    <w:rsid w:val="00C2014C"/>
    <w:rsid w:val="00C2105A"/>
    <w:rsid w:val="00C21DD3"/>
    <w:rsid w:val="00C22160"/>
    <w:rsid w:val="00C22573"/>
    <w:rsid w:val="00C233DE"/>
    <w:rsid w:val="00C23A8D"/>
    <w:rsid w:val="00C23F05"/>
    <w:rsid w:val="00C256EF"/>
    <w:rsid w:val="00C26BD0"/>
    <w:rsid w:val="00C3514E"/>
    <w:rsid w:val="00C35154"/>
    <w:rsid w:val="00C37BB6"/>
    <w:rsid w:val="00C4005F"/>
    <w:rsid w:val="00C40B75"/>
    <w:rsid w:val="00C41A44"/>
    <w:rsid w:val="00C4311A"/>
    <w:rsid w:val="00C432BD"/>
    <w:rsid w:val="00C43313"/>
    <w:rsid w:val="00C44952"/>
    <w:rsid w:val="00C47F10"/>
    <w:rsid w:val="00C50807"/>
    <w:rsid w:val="00C51782"/>
    <w:rsid w:val="00C53ACE"/>
    <w:rsid w:val="00C54386"/>
    <w:rsid w:val="00C5468C"/>
    <w:rsid w:val="00C55053"/>
    <w:rsid w:val="00C56A09"/>
    <w:rsid w:val="00C57FF2"/>
    <w:rsid w:val="00C63D77"/>
    <w:rsid w:val="00C774B5"/>
    <w:rsid w:val="00C77C6A"/>
    <w:rsid w:val="00C83C47"/>
    <w:rsid w:val="00C858ED"/>
    <w:rsid w:val="00C9481C"/>
    <w:rsid w:val="00C9629A"/>
    <w:rsid w:val="00C9684B"/>
    <w:rsid w:val="00CA013B"/>
    <w:rsid w:val="00CA4998"/>
    <w:rsid w:val="00CA6BCC"/>
    <w:rsid w:val="00CA76FA"/>
    <w:rsid w:val="00CA77F4"/>
    <w:rsid w:val="00CA7941"/>
    <w:rsid w:val="00CA7DFE"/>
    <w:rsid w:val="00CB1496"/>
    <w:rsid w:val="00CB208D"/>
    <w:rsid w:val="00CB3965"/>
    <w:rsid w:val="00CB396A"/>
    <w:rsid w:val="00CB3AB1"/>
    <w:rsid w:val="00CB5CBB"/>
    <w:rsid w:val="00CB666E"/>
    <w:rsid w:val="00CB7E27"/>
    <w:rsid w:val="00CC0B43"/>
    <w:rsid w:val="00CC15A9"/>
    <w:rsid w:val="00CC18E3"/>
    <w:rsid w:val="00CC68C4"/>
    <w:rsid w:val="00CD1EFC"/>
    <w:rsid w:val="00CD31C3"/>
    <w:rsid w:val="00CD3958"/>
    <w:rsid w:val="00CD4064"/>
    <w:rsid w:val="00CD7A1C"/>
    <w:rsid w:val="00CE18DF"/>
    <w:rsid w:val="00CE500E"/>
    <w:rsid w:val="00CE5697"/>
    <w:rsid w:val="00CE6D7B"/>
    <w:rsid w:val="00CF0013"/>
    <w:rsid w:val="00CF1897"/>
    <w:rsid w:val="00CF1B27"/>
    <w:rsid w:val="00CF4A7B"/>
    <w:rsid w:val="00CF709E"/>
    <w:rsid w:val="00D00107"/>
    <w:rsid w:val="00D012F8"/>
    <w:rsid w:val="00D0154B"/>
    <w:rsid w:val="00D024FD"/>
    <w:rsid w:val="00D02D67"/>
    <w:rsid w:val="00D044E5"/>
    <w:rsid w:val="00D04E9D"/>
    <w:rsid w:val="00D0517B"/>
    <w:rsid w:val="00D06A97"/>
    <w:rsid w:val="00D07E10"/>
    <w:rsid w:val="00D10D33"/>
    <w:rsid w:val="00D168B0"/>
    <w:rsid w:val="00D16ACC"/>
    <w:rsid w:val="00D20C83"/>
    <w:rsid w:val="00D24010"/>
    <w:rsid w:val="00D241D8"/>
    <w:rsid w:val="00D2597C"/>
    <w:rsid w:val="00D26B18"/>
    <w:rsid w:val="00D26C50"/>
    <w:rsid w:val="00D2769D"/>
    <w:rsid w:val="00D27BA0"/>
    <w:rsid w:val="00D3001F"/>
    <w:rsid w:val="00D32A85"/>
    <w:rsid w:val="00D340DA"/>
    <w:rsid w:val="00D35B28"/>
    <w:rsid w:val="00D36FBB"/>
    <w:rsid w:val="00D378B5"/>
    <w:rsid w:val="00D37931"/>
    <w:rsid w:val="00D41D0E"/>
    <w:rsid w:val="00D42EC5"/>
    <w:rsid w:val="00D43EEC"/>
    <w:rsid w:val="00D47D82"/>
    <w:rsid w:val="00D50A54"/>
    <w:rsid w:val="00D50FBD"/>
    <w:rsid w:val="00D514E4"/>
    <w:rsid w:val="00D5169E"/>
    <w:rsid w:val="00D537A6"/>
    <w:rsid w:val="00D53F77"/>
    <w:rsid w:val="00D544DF"/>
    <w:rsid w:val="00D5482D"/>
    <w:rsid w:val="00D54952"/>
    <w:rsid w:val="00D6258F"/>
    <w:rsid w:val="00D645DC"/>
    <w:rsid w:val="00D72AAC"/>
    <w:rsid w:val="00D72DCC"/>
    <w:rsid w:val="00D759A8"/>
    <w:rsid w:val="00D75B0C"/>
    <w:rsid w:val="00D75C63"/>
    <w:rsid w:val="00D760C2"/>
    <w:rsid w:val="00D763E4"/>
    <w:rsid w:val="00D80A7E"/>
    <w:rsid w:val="00D818AE"/>
    <w:rsid w:val="00D83E6A"/>
    <w:rsid w:val="00D857EE"/>
    <w:rsid w:val="00D879FE"/>
    <w:rsid w:val="00D92272"/>
    <w:rsid w:val="00D926CF"/>
    <w:rsid w:val="00D92AF6"/>
    <w:rsid w:val="00D933F9"/>
    <w:rsid w:val="00D943EC"/>
    <w:rsid w:val="00D95304"/>
    <w:rsid w:val="00D9748F"/>
    <w:rsid w:val="00DA0585"/>
    <w:rsid w:val="00DA1450"/>
    <w:rsid w:val="00DA15D0"/>
    <w:rsid w:val="00DA198F"/>
    <w:rsid w:val="00DA3EF4"/>
    <w:rsid w:val="00DA451B"/>
    <w:rsid w:val="00DA6245"/>
    <w:rsid w:val="00DB0512"/>
    <w:rsid w:val="00DB060B"/>
    <w:rsid w:val="00DB0FAF"/>
    <w:rsid w:val="00DB2EC0"/>
    <w:rsid w:val="00DB3B20"/>
    <w:rsid w:val="00DB4DD6"/>
    <w:rsid w:val="00DB56D0"/>
    <w:rsid w:val="00DB72D9"/>
    <w:rsid w:val="00DC0DAA"/>
    <w:rsid w:val="00DC3627"/>
    <w:rsid w:val="00DC58B6"/>
    <w:rsid w:val="00DC5A4D"/>
    <w:rsid w:val="00DC76FD"/>
    <w:rsid w:val="00DD2549"/>
    <w:rsid w:val="00DD7611"/>
    <w:rsid w:val="00DE099D"/>
    <w:rsid w:val="00DE1946"/>
    <w:rsid w:val="00DE39FF"/>
    <w:rsid w:val="00DE489C"/>
    <w:rsid w:val="00DE56F4"/>
    <w:rsid w:val="00DE768A"/>
    <w:rsid w:val="00DF0178"/>
    <w:rsid w:val="00DF0A3B"/>
    <w:rsid w:val="00DF0A3F"/>
    <w:rsid w:val="00DF2B0A"/>
    <w:rsid w:val="00DF38CC"/>
    <w:rsid w:val="00DF534F"/>
    <w:rsid w:val="00E00490"/>
    <w:rsid w:val="00E01C85"/>
    <w:rsid w:val="00E069FA"/>
    <w:rsid w:val="00E122F3"/>
    <w:rsid w:val="00E13270"/>
    <w:rsid w:val="00E217FA"/>
    <w:rsid w:val="00E220D4"/>
    <w:rsid w:val="00E23E05"/>
    <w:rsid w:val="00E241E2"/>
    <w:rsid w:val="00E2567A"/>
    <w:rsid w:val="00E2672B"/>
    <w:rsid w:val="00E26A2C"/>
    <w:rsid w:val="00E26CB9"/>
    <w:rsid w:val="00E33601"/>
    <w:rsid w:val="00E3612E"/>
    <w:rsid w:val="00E4012C"/>
    <w:rsid w:val="00E42B96"/>
    <w:rsid w:val="00E42E17"/>
    <w:rsid w:val="00E43031"/>
    <w:rsid w:val="00E435FF"/>
    <w:rsid w:val="00E45E25"/>
    <w:rsid w:val="00E4653B"/>
    <w:rsid w:val="00E4787B"/>
    <w:rsid w:val="00E47D16"/>
    <w:rsid w:val="00E53265"/>
    <w:rsid w:val="00E53555"/>
    <w:rsid w:val="00E56298"/>
    <w:rsid w:val="00E56975"/>
    <w:rsid w:val="00E57939"/>
    <w:rsid w:val="00E65784"/>
    <w:rsid w:val="00E66A1A"/>
    <w:rsid w:val="00E72F05"/>
    <w:rsid w:val="00E72FB5"/>
    <w:rsid w:val="00E748B1"/>
    <w:rsid w:val="00E75088"/>
    <w:rsid w:val="00E76312"/>
    <w:rsid w:val="00E7706D"/>
    <w:rsid w:val="00E80343"/>
    <w:rsid w:val="00E83E5C"/>
    <w:rsid w:val="00E844FF"/>
    <w:rsid w:val="00E84BE1"/>
    <w:rsid w:val="00E8772E"/>
    <w:rsid w:val="00E90356"/>
    <w:rsid w:val="00E912CD"/>
    <w:rsid w:val="00E91AF9"/>
    <w:rsid w:val="00E92BB7"/>
    <w:rsid w:val="00E92E41"/>
    <w:rsid w:val="00E95549"/>
    <w:rsid w:val="00EA1AB1"/>
    <w:rsid w:val="00EA209B"/>
    <w:rsid w:val="00EA2370"/>
    <w:rsid w:val="00EA335F"/>
    <w:rsid w:val="00EA428A"/>
    <w:rsid w:val="00EA47EF"/>
    <w:rsid w:val="00EA7C0B"/>
    <w:rsid w:val="00EA7F84"/>
    <w:rsid w:val="00EB25A6"/>
    <w:rsid w:val="00EB2C23"/>
    <w:rsid w:val="00EB477D"/>
    <w:rsid w:val="00EB52E8"/>
    <w:rsid w:val="00EB6F51"/>
    <w:rsid w:val="00EB74D6"/>
    <w:rsid w:val="00EB760F"/>
    <w:rsid w:val="00EB7809"/>
    <w:rsid w:val="00EC13F2"/>
    <w:rsid w:val="00EC18CE"/>
    <w:rsid w:val="00EC4474"/>
    <w:rsid w:val="00EC4FD4"/>
    <w:rsid w:val="00EC61E8"/>
    <w:rsid w:val="00EC6221"/>
    <w:rsid w:val="00EC6730"/>
    <w:rsid w:val="00ED0515"/>
    <w:rsid w:val="00ED0C14"/>
    <w:rsid w:val="00ED1014"/>
    <w:rsid w:val="00ED1FA3"/>
    <w:rsid w:val="00ED67B7"/>
    <w:rsid w:val="00EE4240"/>
    <w:rsid w:val="00EE48C8"/>
    <w:rsid w:val="00EE4A6A"/>
    <w:rsid w:val="00EE5A99"/>
    <w:rsid w:val="00EE5D57"/>
    <w:rsid w:val="00EE6426"/>
    <w:rsid w:val="00EE65AB"/>
    <w:rsid w:val="00EE6652"/>
    <w:rsid w:val="00EF114E"/>
    <w:rsid w:val="00EF12A3"/>
    <w:rsid w:val="00EF1887"/>
    <w:rsid w:val="00EF28D6"/>
    <w:rsid w:val="00EF2D7D"/>
    <w:rsid w:val="00EF3245"/>
    <w:rsid w:val="00EF41DD"/>
    <w:rsid w:val="00EF473C"/>
    <w:rsid w:val="00EF75C4"/>
    <w:rsid w:val="00F013E6"/>
    <w:rsid w:val="00F03306"/>
    <w:rsid w:val="00F07AAE"/>
    <w:rsid w:val="00F1358D"/>
    <w:rsid w:val="00F143FD"/>
    <w:rsid w:val="00F15512"/>
    <w:rsid w:val="00F1725A"/>
    <w:rsid w:val="00F17CF5"/>
    <w:rsid w:val="00F23656"/>
    <w:rsid w:val="00F24136"/>
    <w:rsid w:val="00F24410"/>
    <w:rsid w:val="00F25B77"/>
    <w:rsid w:val="00F25F46"/>
    <w:rsid w:val="00F26796"/>
    <w:rsid w:val="00F30879"/>
    <w:rsid w:val="00F312B6"/>
    <w:rsid w:val="00F317EB"/>
    <w:rsid w:val="00F34ED5"/>
    <w:rsid w:val="00F35D28"/>
    <w:rsid w:val="00F36BF3"/>
    <w:rsid w:val="00F4182B"/>
    <w:rsid w:val="00F41B73"/>
    <w:rsid w:val="00F4252C"/>
    <w:rsid w:val="00F4715A"/>
    <w:rsid w:val="00F5285F"/>
    <w:rsid w:val="00F52B25"/>
    <w:rsid w:val="00F53787"/>
    <w:rsid w:val="00F558D8"/>
    <w:rsid w:val="00F55A9D"/>
    <w:rsid w:val="00F55E6C"/>
    <w:rsid w:val="00F5716B"/>
    <w:rsid w:val="00F571DC"/>
    <w:rsid w:val="00F577FB"/>
    <w:rsid w:val="00F60175"/>
    <w:rsid w:val="00F60870"/>
    <w:rsid w:val="00F61B50"/>
    <w:rsid w:val="00F641A3"/>
    <w:rsid w:val="00F64EE7"/>
    <w:rsid w:val="00F65985"/>
    <w:rsid w:val="00F71592"/>
    <w:rsid w:val="00F715F6"/>
    <w:rsid w:val="00F7254D"/>
    <w:rsid w:val="00F75479"/>
    <w:rsid w:val="00F75C88"/>
    <w:rsid w:val="00F771B1"/>
    <w:rsid w:val="00F806C0"/>
    <w:rsid w:val="00F81407"/>
    <w:rsid w:val="00F8294F"/>
    <w:rsid w:val="00F84B3A"/>
    <w:rsid w:val="00F909E2"/>
    <w:rsid w:val="00F919C4"/>
    <w:rsid w:val="00F953F1"/>
    <w:rsid w:val="00F96180"/>
    <w:rsid w:val="00F96AA2"/>
    <w:rsid w:val="00FA1A5F"/>
    <w:rsid w:val="00FA23B6"/>
    <w:rsid w:val="00FA3ED4"/>
    <w:rsid w:val="00FA6A76"/>
    <w:rsid w:val="00FA6CC4"/>
    <w:rsid w:val="00FA772B"/>
    <w:rsid w:val="00FA7EE9"/>
    <w:rsid w:val="00FB0B14"/>
    <w:rsid w:val="00FB23E8"/>
    <w:rsid w:val="00FB44D7"/>
    <w:rsid w:val="00FB5941"/>
    <w:rsid w:val="00FB59F2"/>
    <w:rsid w:val="00FB6085"/>
    <w:rsid w:val="00FC431E"/>
    <w:rsid w:val="00FC4E79"/>
    <w:rsid w:val="00FC5E37"/>
    <w:rsid w:val="00FC727F"/>
    <w:rsid w:val="00FC7712"/>
    <w:rsid w:val="00FD0F40"/>
    <w:rsid w:val="00FD3C91"/>
    <w:rsid w:val="00FD5A51"/>
    <w:rsid w:val="00FD7A27"/>
    <w:rsid w:val="00FE36F6"/>
    <w:rsid w:val="00FE3CDE"/>
    <w:rsid w:val="00FE6F05"/>
    <w:rsid w:val="00FE758D"/>
    <w:rsid w:val="00FF028A"/>
    <w:rsid w:val="00FF3DDB"/>
    <w:rsid w:val="00FF78D1"/>
  </w:rsids>
  <m:mathPr>
    <m:mathFont m:val="Cambria Math"/>
    <m:brkBin m:val="before"/>
    <m:brkBinSub m:val="--"/>
    <m:smallFrac m:val="0"/>
    <m:dispDef/>
    <m:lMargin m:val="0"/>
    <m:rMargin m:val="0"/>
    <m:defJc m:val="centerGroup"/>
    <m:wrapIndent m:val="1440"/>
    <m:intLim m:val="subSup"/>
    <m:naryLim m:val="undOvr"/>
  </m:mathPr>
  <w:themeFontLang w:val="en-US" w:bidi="yi-Hebr"/>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4F56E33"/>
  <w15:docId w15:val="{71F2236C-D06A-4677-B4A3-1AB67540B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4A7B"/>
    <w:pPr>
      <w:widowControl w:val="0"/>
      <w:spacing w:before="120" w:after="120" w:line="240" w:lineRule="auto"/>
    </w:pPr>
    <w:rPr>
      <w:rFonts w:ascii="Calibri" w:eastAsia="Times New Roman" w:hAnsi="Calibri" w:cs="Times New Roman"/>
      <w:szCs w:val="24"/>
    </w:rPr>
  </w:style>
  <w:style w:type="paragraph" w:styleId="Heading1">
    <w:name w:val="heading 1"/>
    <w:basedOn w:val="Normal"/>
    <w:next w:val="Normal"/>
    <w:link w:val="Heading1Char"/>
    <w:uiPriority w:val="9"/>
    <w:qFormat/>
    <w:rsid w:val="00812FA5"/>
    <w:pPr>
      <w:keepNext/>
      <w:keepLines/>
      <w:numPr>
        <w:numId w:val="7"/>
      </w:numPr>
      <w:spacing w:before="480" w:after="240"/>
      <w:outlineLvl w:val="0"/>
    </w:pPr>
    <w:rPr>
      <w:rFonts w:eastAsiaTheme="majorEastAsia" w:cstheme="majorBidi"/>
      <w:b/>
      <w:bCs/>
      <w:caps/>
      <w:sz w:val="28"/>
      <w:szCs w:val="28"/>
    </w:rPr>
  </w:style>
  <w:style w:type="paragraph" w:styleId="Heading2">
    <w:name w:val="heading 2"/>
    <w:basedOn w:val="Normal"/>
    <w:next w:val="Normal"/>
    <w:link w:val="Heading2Char"/>
    <w:uiPriority w:val="1"/>
    <w:unhideWhenUsed/>
    <w:qFormat/>
    <w:rsid w:val="00FA6CC4"/>
    <w:pPr>
      <w:keepNext/>
      <w:keepLines/>
      <w:numPr>
        <w:numId w:val="24"/>
      </w:numPr>
      <w:spacing w:before="240"/>
      <w:outlineLvl w:val="1"/>
    </w:pPr>
    <w:rPr>
      <w:rFonts w:eastAsiaTheme="majorEastAsia" w:cstheme="majorBidi"/>
      <w:b/>
      <w:bCs/>
      <w:caps/>
      <w:sz w:val="24"/>
      <w:szCs w:val="26"/>
    </w:rPr>
  </w:style>
  <w:style w:type="paragraph" w:styleId="Heading3">
    <w:name w:val="heading 3"/>
    <w:basedOn w:val="Normal"/>
    <w:link w:val="Heading3Char"/>
    <w:uiPriority w:val="9"/>
    <w:qFormat/>
    <w:rsid w:val="005A38C4"/>
    <w:pPr>
      <w:keepNext/>
      <w:numPr>
        <w:numId w:val="26"/>
      </w:numPr>
      <w:spacing w:before="240"/>
      <w:outlineLvl w:val="2"/>
    </w:pPr>
    <w:rPr>
      <w:b/>
      <w:bCs/>
      <w:sz w:val="24"/>
      <w:szCs w:val="27"/>
    </w:rPr>
  </w:style>
  <w:style w:type="paragraph" w:styleId="Heading4">
    <w:name w:val="heading 4"/>
    <w:basedOn w:val="Normal"/>
    <w:next w:val="Normal"/>
    <w:link w:val="Heading4Char"/>
    <w:uiPriority w:val="9"/>
    <w:qFormat/>
    <w:rsid w:val="00174E48"/>
    <w:pPr>
      <w:keepNext/>
      <w:spacing w:after="0"/>
      <w:outlineLvl w:val="3"/>
    </w:pPr>
    <w:rPr>
      <w:b/>
      <w:bCs/>
      <w:sz w:val="24"/>
      <w:szCs w:val="28"/>
    </w:rPr>
  </w:style>
  <w:style w:type="paragraph" w:styleId="Heading5">
    <w:name w:val="heading 5"/>
    <w:basedOn w:val="Normal"/>
    <w:next w:val="Normal"/>
    <w:link w:val="Heading5Char"/>
    <w:rsid w:val="00E8772E"/>
    <w:pPr>
      <w:keepNext/>
      <w:outlineLvl w:val="4"/>
    </w:pPr>
    <w:rPr>
      <w:b/>
      <w:bCs/>
      <w:i/>
      <w:iCs/>
      <w:sz w:val="24"/>
      <w:szCs w:val="26"/>
    </w:rPr>
  </w:style>
  <w:style w:type="paragraph" w:styleId="Heading6">
    <w:name w:val="heading 6"/>
    <w:basedOn w:val="Normal"/>
    <w:next w:val="Normal"/>
    <w:link w:val="Heading6Char"/>
    <w:rsid w:val="001506C7"/>
    <w:pPr>
      <w:spacing w:after="0"/>
      <w:ind w:left="360"/>
      <w:outlineLvl w:val="5"/>
    </w:pPr>
    <w:rPr>
      <w:b/>
      <w:bCs/>
      <w:i/>
      <w:sz w:val="24"/>
      <w:szCs w:val="22"/>
    </w:rPr>
  </w:style>
  <w:style w:type="paragraph" w:styleId="Heading7">
    <w:name w:val="heading 7"/>
    <w:basedOn w:val="Normal"/>
    <w:next w:val="Normal"/>
    <w:link w:val="Heading7Char"/>
    <w:rsid w:val="00472902"/>
    <w:pPr>
      <w:numPr>
        <w:ilvl w:val="6"/>
        <w:numId w:val="7"/>
      </w:numPr>
      <w:spacing w:before="240"/>
      <w:outlineLvl w:val="6"/>
    </w:pPr>
  </w:style>
  <w:style w:type="paragraph" w:styleId="Heading8">
    <w:name w:val="heading 8"/>
    <w:basedOn w:val="Normal"/>
    <w:next w:val="Normal"/>
    <w:link w:val="Heading8Char"/>
    <w:rsid w:val="00472902"/>
    <w:pPr>
      <w:numPr>
        <w:ilvl w:val="7"/>
        <w:numId w:val="7"/>
      </w:numPr>
      <w:spacing w:before="240"/>
      <w:outlineLvl w:val="7"/>
    </w:pPr>
    <w:rPr>
      <w:i/>
      <w:iCs/>
    </w:rPr>
  </w:style>
  <w:style w:type="paragraph" w:styleId="Heading9">
    <w:name w:val="heading 9"/>
    <w:basedOn w:val="Normal"/>
    <w:next w:val="Normal"/>
    <w:link w:val="Heading9Char"/>
    <w:rsid w:val="00472902"/>
    <w:pPr>
      <w:numPr>
        <w:ilvl w:val="8"/>
        <w:numId w:val="7"/>
      </w:numPr>
      <w:spacing w:before="24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FA5"/>
    <w:rPr>
      <w:rFonts w:ascii="Calibri" w:eastAsiaTheme="majorEastAsia" w:hAnsi="Calibri" w:cstheme="majorBidi"/>
      <w:b/>
      <w:bCs/>
      <w:caps/>
      <w:sz w:val="28"/>
      <w:szCs w:val="28"/>
    </w:rPr>
  </w:style>
  <w:style w:type="character" w:customStyle="1" w:styleId="Heading2Char">
    <w:name w:val="Heading 2 Char"/>
    <w:basedOn w:val="DefaultParagraphFont"/>
    <w:link w:val="Heading2"/>
    <w:uiPriority w:val="1"/>
    <w:rsid w:val="00FA6CC4"/>
    <w:rPr>
      <w:rFonts w:ascii="Calibri" w:eastAsiaTheme="majorEastAsia" w:hAnsi="Calibri" w:cstheme="majorBidi"/>
      <w:b/>
      <w:bCs/>
      <w:caps/>
      <w:sz w:val="24"/>
      <w:szCs w:val="26"/>
    </w:rPr>
  </w:style>
  <w:style w:type="character" w:customStyle="1" w:styleId="Heading3Char">
    <w:name w:val="Heading 3 Char"/>
    <w:basedOn w:val="DefaultParagraphFont"/>
    <w:link w:val="Heading3"/>
    <w:uiPriority w:val="9"/>
    <w:rsid w:val="005A38C4"/>
    <w:rPr>
      <w:rFonts w:ascii="Calibri" w:eastAsia="Times New Roman" w:hAnsi="Calibri" w:cs="Times New Roman"/>
      <w:b/>
      <w:bCs/>
      <w:sz w:val="24"/>
      <w:szCs w:val="27"/>
    </w:rPr>
  </w:style>
  <w:style w:type="paragraph" w:styleId="TOC1">
    <w:name w:val="toc 1"/>
    <w:basedOn w:val="Normal"/>
    <w:next w:val="Normal"/>
    <w:autoRedefine/>
    <w:uiPriority w:val="39"/>
    <w:unhideWhenUsed/>
    <w:qFormat/>
    <w:rsid w:val="00F25F46"/>
    <w:rPr>
      <w:rFonts w:asciiTheme="minorHAnsi" w:hAnsiTheme="minorHAnsi"/>
      <w:b/>
      <w:bCs/>
      <w:caps/>
      <w:szCs w:val="20"/>
    </w:rPr>
  </w:style>
  <w:style w:type="paragraph" w:styleId="TOC2">
    <w:name w:val="toc 2"/>
    <w:basedOn w:val="Normal"/>
    <w:next w:val="Normal"/>
    <w:autoRedefine/>
    <w:uiPriority w:val="39"/>
    <w:unhideWhenUsed/>
    <w:rsid w:val="00F25F46"/>
    <w:pPr>
      <w:ind w:left="220"/>
    </w:pPr>
    <w:rPr>
      <w:rFonts w:asciiTheme="minorHAnsi" w:hAnsiTheme="minorHAnsi"/>
      <w:smallCaps/>
      <w:szCs w:val="20"/>
    </w:rPr>
  </w:style>
  <w:style w:type="paragraph" w:styleId="TOC3">
    <w:name w:val="toc 3"/>
    <w:basedOn w:val="Normal"/>
    <w:next w:val="Normal"/>
    <w:autoRedefine/>
    <w:uiPriority w:val="39"/>
    <w:unhideWhenUsed/>
    <w:rsid w:val="00F25F46"/>
    <w:pPr>
      <w:ind w:left="440"/>
    </w:pPr>
    <w:rPr>
      <w:rFonts w:asciiTheme="minorHAnsi" w:hAnsiTheme="minorHAnsi"/>
      <w:i/>
      <w:iCs/>
      <w:szCs w:val="20"/>
    </w:rPr>
  </w:style>
  <w:style w:type="paragraph" w:styleId="ListParagraph">
    <w:name w:val="List Paragraph"/>
    <w:basedOn w:val="Normal"/>
    <w:link w:val="ListParagraphChar"/>
    <w:uiPriority w:val="34"/>
    <w:qFormat/>
    <w:rsid w:val="00F03306"/>
    <w:pPr>
      <w:ind w:left="720"/>
      <w:contextualSpacing/>
    </w:pPr>
  </w:style>
  <w:style w:type="paragraph" w:styleId="TOCHeading">
    <w:name w:val="TOC Heading"/>
    <w:basedOn w:val="Heading1"/>
    <w:next w:val="Normal"/>
    <w:uiPriority w:val="39"/>
    <w:unhideWhenUsed/>
    <w:qFormat/>
    <w:rsid w:val="004317B4"/>
    <w:pPr>
      <w:outlineLvl w:val="9"/>
    </w:pPr>
  </w:style>
  <w:style w:type="paragraph" w:styleId="Header">
    <w:name w:val="header"/>
    <w:basedOn w:val="Normal"/>
    <w:link w:val="HeaderChar"/>
    <w:unhideWhenUsed/>
    <w:rsid w:val="00BD6C16"/>
    <w:pPr>
      <w:tabs>
        <w:tab w:val="center" w:pos="4680"/>
        <w:tab w:val="right" w:pos="9360"/>
      </w:tabs>
    </w:pPr>
  </w:style>
  <w:style w:type="character" w:customStyle="1" w:styleId="HeaderChar">
    <w:name w:val="Header Char"/>
    <w:basedOn w:val="DefaultParagraphFont"/>
    <w:link w:val="Header"/>
    <w:rsid w:val="00BD6C16"/>
  </w:style>
  <w:style w:type="paragraph" w:styleId="Footer">
    <w:name w:val="footer"/>
    <w:basedOn w:val="Normal"/>
    <w:link w:val="FooterChar"/>
    <w:uiPriority w:val="99"/>
    <w:unhideWhenUsed/>
    <w:rsid w:val="00BD6C16"/>
    <w:pPr>
      <w:tabs>
        <w:tab w:val="center" w:pos="4680"/>
        <w:tab w:val="right" w:pos="9360"/>
      </w:tabs>
    </w:pPr>
  </w:style>
  <w:style w:type="character" w:customStyle="1" w:styleId="FooterChar">
    <w:name w:val="Footer Char"/>
    <w:basedOn w:val="DefaultParagraphFont"/>
    <w:link w:val="Footer"/>
    <w:uiPriority w:val="99"/>
    <w:rsid w:val="00BD6C16"/>
  </w:style>
  <w:style w:type="paragraph" w:styleId="BalloonText">
    <w:name w:val="Balloon Text"/>
    <w:basedOn w:val="Normal"/>
    <w:link w:val="BalloonTextChar"/>
    <w:uiPriority w:val="99"/>
    <w:semiHidden/>
    <w:unhideWhenUsed/>
    <w:rsid w:val="00BD6C16"/>
    <w:rPr>
      <w:rFonts w:ascii="Tahoma" w:hAnsi="Tahoma" w:cs="Tahoma"/>
      <w:sz w:val="16"/>
      <w:szCs w:val="16"/>
    </w:rPr>
  </w:style>
  <w:style w:type="character" w:customStyle="1" w:styleId="BalloonTextChar">
    <w:name w:val="Balloon Text Char"/>
    <w:basedOn w:val="DefaultParagraphFont"/>
    <w:link w:val="BalloonText"/>
    <w:uiPriority w:val="99"/>
    <w:semiHidden/>
    <w:rsid w:val="00BD6C16"/>
    <w:rPr>
      <w:rFonts w:ascii="Tahoma" w:hAnsi="Tahoma" w:cs="Tahoma"/>
      <w:sz w:val="16"/>
      <w:szCs w:val="16"/>
    </w:rPr>
  </w:style>
  <w:style w:type="paragraph" w:customStyle="1" w:styleId="xl45">
    <w:name w:val="xl45"/>
    <w:basedOn w:val="Normal"/>
    <w:rsid w:val="00BD6C16"/>
    <w:pPr>
      <w:pBdr>
        <w:bottom w:val="single" w:sz="4" w:space="0" w:color="auto"/>
      </w:pBdr>
      <w:spacing w:before="100" w:beforeAutospacing="1" w:after="100" w:afterAutospacing="1"/>
      <w:jc w:val="center"/>
    </w:pPr>
    <w:rPr>
      <w:rFonts w:eastAsia="Arial Unicode MS" w:cs="Arial"/>
      <w:b/>
      <w:bCs/>
    </w:rPr>
  </w:style>
  <w:style w:type="paragraph" w:styleId="Title">
    <w:name w:val="Title"/>
    <w:basedOn w:val="Normal"/>
    <w:link w:val="TitleChar"/>
    <w:uiPriority w:val="1"/>
    <w:qFormat/>
    <w:rsid w:val="005836EC"/>
    <w:pPr>
      <w:jc w:val="center"/>
    </w:pPr>
    <w:rPr>
      <w:rFonts w:asciiTheme="minorHAnsi" w:hAnsiTheme="minorHAnsi"/>
      <w:b/>
      <w:bCs/>
      <w:sz w:val="36"/>
    </w:rPr>
  </w:style>
  <w:style w:type="character" w:customStyle="1" w:styleId="TitleChar">
    <w:name w:val="Title Char"/>
    <w:basedOn w:val="DefaultParagraphFont"/>
    <w:link w:val="Title"/>
    <w:uiPriority w:val="1"/>
    <w:rsid w:val="005836EC"/>
    <w:rPr>
      <w:rFonts w:eastAsia="Times New Roman" w:cs="Times New Roman"/>
      <w:b/>
      <w:bCs/>
      <w:sz w:val="36"/>
      <w:szCs w:val="24"/>
    </w:rPr>
  </w:style>
  <w:style w:type="paragraph" w:styleId="TOC4">
    <w:name w:val="toc 4"/>
    <w:basedOn w:val="Normal"/>
    <w:next w:val="Normal"/>
    <w:autoRedefine/>
    <w:uiPriority w:val="39"/>
    <w:unhideWhenUsed/>
    <w:rsid w:val="00F25F46"/>
    <w:pPr>
      <w:ind w:left="660"/>
    </w:pPr>
    <w:rPr>
      <w:rFonts w:asciiTheme="minorHAnsi" w:hAnsiTheme="minorHAnsi"/>
      <w:szCs w:val="18"/>
    </w:rPr>
  </w:style>
  <w:style w:type="paragraph" w:styleId="TOC5">
    <w:name w:val="toc 5"/>
    <w:basedOn w:val="Normal"/>
    <w:next w:val="Normal"/>
    <w:autoRedefine/>
    <w:unhideWhenUsed/>
    <w:rsid w:val="00472902"/>
    <w:pPr>
      <w:ind w:left="880"/>
    </w:pPr>
    <w:rPr>
      <w:rFonts w:asciiTheme="minorHAnsi" w:hAnsiTheme="minorHAnsi"/>
      <w:sz w:val="18"/>
      <w:szCs w:val="18"/>
    </w:rPr>
  </w:style>
  <w:style w:type="paragraph" w:styleId="TOC6">
    <w:name w:val="toc 6"/>
    <w:basedOn w:val="Normal"/>
    <w:next w:val="Normal"/>
    <w:autoRedefine/>
    <w:unhideWhenUsed/>
    <w:rsid w:val="00472902"/>
    <w:pPr>
      <w:ind w:left="1100"/>
    </w:pPr>
    <w:rPr>
      <w:rFonts w:asciiTheme="minorHAnsi" w:hAnsiTheme="minorHAnsi"/>
      <w:sz w:val="18"/>
      <w:szCs w:val="18"/>
    </w:rPr>
  </w:style>
  <w:style w:type="paragraph" w:styleId="TOC7">
    <w:name w:val="toc 7"/>
    <w:basedOn w:val="Normal"/>
    <w:next w:val="Normal"/>
    <w:autoRedefine/>
    <w:unhideWhenUsed/>
    <w:rsid w:val="00472902"/>
    <w:pPr>
      <w:ind w:left="1320"/>
    </w:pPr>
    <w:rPr>
      <w:rFonts w:asciiTheme="minorHAnsi" w:hAnsiTheme="minorHAnsi"/>
      <w:sz w:val="18"/>
      <w:szCs w:val="18"/>
    </w:rPr>
  </w:style>
  <w:style w:type="paragraph" w:styleId="TOC8">
    <w:name w:val="toc 8"/>
    <w:basedOn w:val="Normal"/>
    <w:next w:val="Normal"/>
    <w:autoRedefine/>
    <w:unhideWhenUsed/>
    <w:rsid w:val="00472902"/>
    <w:pPr>
      <w:ind w:left="1540"/>
    </w:pPr>
    <w:rPr>
      <w:rFonts w:asciiTheme="minorHAnsi" w:hAnsiTheme="minorHAnsi"/>
      <w:sz w:val="18"/>
      <w:szCs w:val="18"/>
    </w:rPr>
  </w:style>
  <w:style w:type="paragraph" w:styleId="TOC9">
    <w:name w:val="toc 9"/>
    <w:basedOn w:val="Normal"/>
    <w:next w:val="Normal"/>
    <w:autoRedefine/>
    <w:unhideWhenUsed/>
    <w:rsid w:val="00472902"/>
    <w:pPr>
      <w:ind w:left="1760"/>
    </w:pPr>
    <w:rPr>
      <w:rFonts w:asciiTheme="minorHAnsi" w:hAnsiTheme="minorHAnsi"/>
      <w:sz w:val="18"/>
      <w:szCs w:val="18"/>
    </w:rPr>
  </w:style>
  <w:style w:type="character" w:customStyle="1" w:styleId="Heading4Char">
    <w:name w:val="Heading 4 Char"/>
    <w:basedOn w:val="DefaultParagraphFont"/>
    <w:link w:val="Heading4"/>
    <w:uiPriority w:val="9"/>
    <w:rsid w:val="00174E48"/>
    <w:rPr>
      <w:rFonts w:ascii="Calibri" w:eastAsia="Times New Roman" w:hAnsi="Calibri" w:cs="Times New Roman"/>
      <w:b/>
      <w:bCs/>
      <w:sz w:val="24"/>
      <w:szCs w:val="28"/>
    </w:rPr>
  </w:style>
  <w:style w:type="character" w:customStyle="1" w:styleId="Heading5Char">
    <w:name w:val="Heading 5 Char"/>
    <w:basedOn w:val="DefaultParagraphFont"/>
    <w:link w:val="Heading5"/>
    <w:rsid w:val="00E8772E"/>
    <w:rPr>
      <w:rFonts w:ascii="Calibri" w:eastAsia="Times New Roman" w:hAnsi="Calibri" w:cs="Times New Roman"/>
      <w:b/>
      <w:bCs/>
      <w:i/>
      <w:iCs/>
      <w:sz w:val="24"/>
      <w:szCs w:val="26"/>
    </w:rPr>
  </w:style>
  <w:style w:type="character" w:customStyle="1" w:styleId="Heading6Char">
    <w:name w:val="Heading 6 Char"/>
    <w:basedOn w:val="DefaultParagraphFont"/>
    <w:link w:val="Heading6"/>
    <w:rsid w:val="001506C7"/>
    <w:rPr>
      <w:rFonts w:ascii="Calibri" w:eastAsia="Times New Roman" w:hAnsi="Calibri" w:cs="Times New Roman"/>
      <w:b/>
      <w:bCs/>
      <w:i/>
      <w:sz w:val="24"/>
    </w:rPr>
  </w:style>
  <w:style w:type="character" w:customStyle="1" w:styleId="Heading7Char">
    <w:name w:val="Heading 7 Char"/>
    <w:basedOn w:val="DefaultParagraphFont"/>
    <w:link w:val="Heading7"/>
    <w:rsid w:val="00472902"/>
    <w:rPr>
      <w:rFonts w:ascii="Calibri" w:eastAsia="Times New Roman" w:hAnsi="Calibri" w:cs="Times New Roman"/>
      <w:szCs w:val="24"/>
    </w:rPr>
  </w:style>
  <w:style w:type="character" w:customStyle="1" w:styleId="Heading8Char">
    <w:name w:val="Heading 8 Char"/>
    <w:basedOn w:val="DefaultParagraphFont"/>
    <w:link w:val="Heading8"/>
    <w:rsid w:val="00472902"/>
    <w:rPr>
      <w:rFonts w:ascii="Calibri" w:eastAsia="Times New Roman" w:hAnsi="Calibri" w:cs="Times New Roman"/>
      <w:i/>
      <w:iCs/>
      <w:szCs w:val="24"/>
    </w:rPr>
  </w:style>
  <w:style w:type="character" w:customStyle="1" w:styleId="Heading9Char">
    <w:name w:val="Heading 9 Char"/>
    <w:basedOn w:val="DefaultParagraphFont"/>
    <w:link w:val="Heading9"/>
    <w:rsid w:val="00472902"/>
    <w:rPr>
      <w:rFonts w:ascii="Calibri" w:eastAsia="Times New Roman" w:hAnsi="Calibri" w:cs="Arial"/>
    </w:rPr>
  </w:style>
  <w:style w:type="character" w:styleId="PageNumber">
    <w:name w:val="page number"/>
    <w:basedOn w:val="DefaultParagraphFont"/>
    <w:rsid w:val="00472902"/>
  </w:style>
  <w:style w:type="character" w:styleId="CommentReference">
    <w:name w:val="annotation reference"/>
    <w:basedOn w:val="DefaultParagraphFont"/>
    <w:uiPriority w:val="99"/>
    <w:semiHidden/>
    <w:rsid w:val="00472902"/>
    <w:rPr>
      <w:sz w:val="16"/>
      <w:szCs w:val="16"/>
    </w:rPr>
  </w:style>
  <w:style w:type="paragraph" w:styleId="CommentText">
    <w:name w:val="annotation text"/>
    <w:basedOn w:val="Normal"/>
    <w:link w:val="CommentTextChar"/>
    <w:uiPriority w:val="99"/>
    <w:semiHidden/>
    <w:rsid w:val="00472902"/>
    <w:rPr>
      <w:sz w:val="20"/>
      <w:szCs w:val="20"/>
    </w:rPr>
  </w:style>
  <w:style w:type="character" w:customStyle="1" w:styleId="CommentTextChar">
    <w:name w:val="Comment Text Char"/>
    <w:basedOn w:val="DefaultParagraphFont"/>
    <w:link w:val="CommentText"/>
    <w:uiPriority w:val="99"/>
    <w:semiHidden/>
    <w:rsid w:val="00472902"/>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rsid w:val="00472902"/>
    <w:rPr>
      <w:b/>
      <w:bCs/>
    </w:rPr>
  </w:style>
  <w:style w:type="character" w:customStyle="1" w:styleId="CommentSubjectChar">
    <w:name w:val="Comment Subject Char"/>
    <w:basedOn w:val="CommentTextChar"/>
    <w:link w:val="CommentSubject"/>
    <w:uiPriority w:val="99"/>
    <w:semiHidden/>
    <w:rsid w:val="00472902"/>
    <w:rPr>
      <w:rFonts w:ascii="Arial" w:eastAsia="Times New Roman" w:hAnsi="Arial" w:cs="Times New Roman"/>
      <w:b/>
      <w:bCs/>
      <w:sz w:val="20"/>
      <w:szCs w:val="20"/>
    </w:rPr>
  </w:style>
  <w:style w:type="paragraph" w:customStyle="1" w:styleId="StyleHeading212pt">
    <w:name w:val="Style Heading 2 + 12 pt"/>
    <w:basedOn w:val="Heading2"/>
    <w:rsid w:val="00472902"/>
    <w:pPr>
      <w:keepLines w:val="0"/>
      <w:numPr>
        <w:numId w:val="0"/>
      </w:numPr>
      <w:tabs>
        <w:tab w:val="num" w:pos="576"/>
        <w:tab w:val="num" w:pos="4716"/>
      </w:tabs>
      <w:ind w:left="576" w:hanging="576"/>
    </w:pPr>
    <w:rPr>
      <w:rFonts w:ascii="Arial" w:eastAsia="Times New Roman" w:hAnsi="Arial" w:cs="Arial"/>
      <w:b w:val="0"/>
      <w:i/>
      <w:iCs/>
      <w:szCs w:val="28"/>
    </w:rPr>
  </w:style>
  <w:style w:type="character" w:styleId="Hyperlink">
    <w:name w:val="Hyperlink"/>
    <w:basedOn w:val="DefaultParagraphFont"/>
    <w:uiPriority w:val="99"/>
    <w:rsid w:val="00472902"/>
    <w:rPr>
      <w:color w:val="0000FF"/>
      <w:u w:val="single"/>
    </w:rPr>
  </w:style>
  <w:style w:type="paragraph" w:styleId="Caption">
    <w:name w:val="caption"/>
    <w:basedOn w:val="Normal"/>
    <w:next w:val="Normal"/>
    <w:link w:val="CaptionChar"/>
    <w:uiPriority w:val="35"/>
    <w:qFormat/>
    <w:rsid w:val="00F953F1"/>
    <w:rPr>
      <w:bCs/>
      <w:szCs w:val="20"/>
    </w:rPr>
  </w:style>
  <w:style w:type="paragraph" w:customStyle="1" w:styleId="xl25">
    <w:name w:val="xl25"/>
    <w:basedOn w:val="Normal"/>
    <w:rsid w:val="00472902"/>
    <w:pPr>
      <w:pBdr>
        <w:bottom w:val="single" w:sz="4" w:space="0" w:color="auto"/>
      </w:pBdr>
      <w:spacing w:before="100" w:beforeAutospacing="1" w:after="100" w:afterAutospacing="1"/>
      <w:jc w:val="center"/>
    </w:pPr>
    <w:rPr>
      <w:rFonts w:ascii="Arial Unicode MS" w:eastAsia="Arial Unicode MS" w:hAnsi="Arial Unicode MS" w:cs="Arial Unicode MS"/>
    </w:rPr>
  </w:style>
  <w:style w:type="table" w:styleId="TableGrid">
    <w:name w:val="Table Grid"/>
    <w:basedOn w:val="TableNormal"/>
    <w:uiPriority w:val="39"/>
    <w:rsid w:val="0047290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rsid w:val="00472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72902"/>
    <w:rPr>
      <w:rFonts w:ascii="Courier New" w:eastAsia="Times New Roman" w:hAnsi="Courier New" w:cs="Courier New"/>
      <w:sz w:val="20"/>
      <w:szCs w:val="20"/>
    </w:rPr>
  </w:style>
  <w:style w:type="character" w:styleId="FollowedHyperlink">
    <w:name w:val="FollowedHyperlink"/>
    <w:basedOn w:val="DefaultParagraphFont"/>
    <w:uiPriority w:val="99"/>
    <w:rsid w:val="00472902"/>
    <w:rPr>
      <w:color w:val="800080"/>
      <w:u w:val="single"/>
    </w:rPr>
  </w:style>
  <w:style w:type="paragraph" w:styleId="NormalWeb">
    <w:name w:val="Normal (Web)"/>
    <w:basedOn w:val="Normal"/>
    <w:uiPriority w:val="99"/>
    <w:rsid w:val="00472902"/>
    <w:pPr>
      <w:spacing w:beforeLines="1" w:afterLines="1"/>
    </w:pPr>
    <w:rPr>
      <w:rFonts w:ascii="Times" w:hAnsi="Times"/>
      <w:sz w:val="20"/>
      <w:szCs w:val="20"/>
    </w:rPr>
  </w:style>
  <w:style w:type="numbering" w:customStyle="1" w:styleId="Style1">
    <w:name w:val="Style1"/>
    <w:basedOn w:val="NoList"/>
    <w:rsid w:val="00472902"/>
    <w:pPr>
      <w:numPr>
        <w:numId w:val="1"/>
      </w:numPr>
    </w:pPr>
  </w:style>
  <w:style w:type="paragraph" w:styleId="FootnoteText">
    <w:name w:val="footnote text"/>
    <w:basedOn w:val="Normal"/>
    <w:link w:val="FootnoteTextChar"/>
    <w:uiPriority w:val="99"/>
    <w:rsid w:val="00472902"/>
    <w:rPr>
      <w:sz w:val="20"/>
      <w:szCs w:val="20"/>
    </w:rPr>
  </w:style>
  <w:style w:type="character" w:customStyle="1" w:styleId="FootnoteTextChar">
    <w:name w:val="Footnote Text Char"/>
    <w:basedOn w:val="DefaultParagraphFont"/>
    <w:link w:val="FootnoteText"/>
    <w:uiPriority w:val="99"/>
    <w:rsid w:val="00472902"/>
    <w:rPr>
      <w:rFonts w:ascii="Arial" w:eastAsia="Times New Roman" w:hAnsi="Arial" w:cs="Times New Roman"/>
      <w:sz w:val="20"/>
      <w:szCs w:val="20"/>
    </w:rPr>
  </w:style>
  <w:style w:type="character" w:styleId="FootnoteReference">
    <w:name w:val="footnote reference"/>
    <w:basedOn w:val="DefaultParagraphFont"/>
    <w:uiPriority w:val="99"/>
    <w:semiHidden/>
    <w:rsid w:val="00472902"/>
    <w:rPr>
      <w:vertAlign w:val="superscript"/>
    </w:rPr>
  </w:style>
  <w:style w:type="numbering" w:customStyle="1" w:styleId="StyleBulleted">
    <w:name w:val="Style Bulleted"/>
    <w:basedOn w:val="NoList"/>
    <w:rsid w:val="00472902"/>
    <w:pPr>
      <w:numPr>
        <w:numId w:val="2"/>
      </w:numPr>
    </w:pPr>
  </w:style>
  <w:style w:type="paragraph" w:styleId="Revision">
    <w:name w:val="Revision"/>
    <w:hidden/>
    <w:uiPriority w:val="99"/>
    <w:semiHidden/>
    <w:rsid w:val="00472902"/>
    <w:pPr>
      <w:spacing w:after="0" w:line="240" w:lineRule="auto"/>
    </w:pPr>
    <w:rPr>
      <w:rFonts w:ascii="Times New Roman" w:eastAsia="Times New Roman" w:hAnsi="Times New Roman" w:cs="Times New Roman"/>
      <w:sz w:val="24"/>
      <w:szCs w:val="24"/>
    </w:rPr>
  </w:style>
  <w:style w:type="numbering" w:customStyle="1" w:styleId="CurrentList1">
    <w:name w:val="Current List1"/>
    <w:rsid w:val="00472902"/>
    <w:pPr>
      <w:numPr>
        <w:numId w:val="3"/>
      </w:numPr>
    </w:pPr>
  </w:style>
  <w:style w:type="numbering" w:styleId="111111">
    <w:name w:val="Outline List 2"/>
    <w:basedOn w:val="NoList"/>
    <w:rsid w:val="00472902"/>
    <w:pPr>
      <w:numPr>
        <w:numId w:val="4"/>
      </w:numPr>
    </w:pPr>
  </w:style>
  <w:style w:type="numbering" w:styleId="ArticleSection">
    <w:name w:val="Outline List 3"/>
    <w:basedOn w:val="NoList"/>
    <w:rsid w:val="00472902"/>
    <w:pPr>
      <w:numPr>
        <w:numId w:val="5"/>
      </w:numPr>
    </w:pPr>
  </w:style>
  <w:style w:type="numbering" w:styleId="1ai">
    <w:name w:val="Outline List 1"/>
    <w:basedOn w:val="NoList"/>
    <w:rsid w:val="00472902"/>
    <w:pPr>
      <w:numPr>
        <w:numId w:val="6"/>
      </w:numPr>
    </w:pPr>
  </w:style>
  <w:style w:type="paragraph" w:customStyle="1" w:styleId="StyleHeading112pt">
    <w:name w:val="Style Heading 1 + 12 pt"/>
    <w:basedOn w:val="Heading1"/>
    <w:rsid w:val="00472902"/>
    <w:pPr>
      <w:keepLines w:val="0"/>
      <w:tabs>
        <w:tab w:val="num" w:pos="432"/>
      </w:tabs>
    </w:pPr>
    <w:rPr>
      <w:rFonts w:ascii="Arial" w:eastAsia="Times New Roman" w:hAnsi="Arial" w:cs="Arial"/>
      <w:kern w:val="32"/>
      <w:szCs w:val="32"/>
    </w:rPr>
  </w:style>
  <w:style w:type="character" w:customStyle="1" w:styleId="ZBold">
    <w:name w:val="Z Bold"/>
    <w:basedOn w:val="DefaultParagraphFont"/>
    <w:rsid w:val="00BA2DFF"/>
    <w:rPr>
      <w:b/>
    </w:rPr>
  </w:style>
  <w:style w:type="paragraph" w:styleId="BodyText">
    <w:name w:val="Body Text"/>
    <w:basedOn w:val="Normal"/>
    <w:link w:val="BodyTextChar"/>
    <w:rsid w:val="00BA2DFF"/>
    <w:rPr>
      <w:rFonts w:ascii="Times New Roman" w:hAnsi="Times New Roman"/>
    </w:rPr>
  </w:style>
  <w:style w:type="character" w:customStyle="1" w:styleId="BodyTextChar">
    <w:name w:val="Body Text Char"/>
    <w:basedOn w:val="DefaultParagraphFont"/>
    <w:link w:val="BodyText"/>
    <w:rsid w:val="00BA2DFF"/>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C0332"/>
    <w:rPr>
      <w:color w:val="808080"/>
    </w:rPr>
  </w:style>
  <w:style w:type="paragraph" w:styleId="ListBullet">
    <w:name w:val="List Bullet"/>
    <w:basedOn w:val="BodyText"/>
    <w:autoRedefine/>
    <w:rsid w:val="00F953F1"/>
    <w:pPr>
      <w:numPr>
        <w:numId w:val="8"/>
      </w:numPr>
      <w:tabs>
        <w:tab w:val="clear" w:pos="360"/>
      </w:tabs>
    </w:pPr>
  </w:style>
  <w:style w:type="paragraph" w:styleId="ListNumber">
    <w:name w:val="List Number"/>
    <w:basedOn w:val="BodyText"/>
    <w:rsid w:val="00F953F1"/>
  </w:style>
  <w:style w:type="paragraph" w:styleId="ListBullet2">
    <w:name w:val="List Bullet 2"/>
    <w:basedOn w:val="Normal"/>
    <w:rsid w:val="00F953F1"/>
    <w:pPr>
      <w:numPr>
        <w:numId w:val="9"/>
      </w:numPr>
    </w:pPr>
    <w:rPr>
      <w:rFonts w:ascii="Times New Roman" w:hAnsi="Times New Roman"/>
    </w:rPr>
  </w:style>
  <w:style w:type="paragraph" w:styleId="ListContinue">
    <w:name w:val="List Continue"/>
    <w:basedOn w:val="Normal"/>
    <w:rsid w:val="00F953F1"/>
    <w:pPr>
      <w:ind w:left="360"/>
    </w:pPr>
    <w:rPr>
      <w:rFonts w:ascii="Times New Roman" w:hAnsi="Times New Roman"/>
    </w:rPr>
  </w:style>
  <w:style w:type="paragraph" w:styleId="ListContinue2">
    <w:name w:val="List Continue 2"/>
    <w:basedOn w:val="Normal"/>
    <w:rsid w:val="00F953F1"/>
    <w:pPr>
      <w:ind w:left="720"/>
    </w:pPr>
    <w:rPr>
      <w:rFonts w:ascii="Times New Roman" w:hAnsi="Times New Roman"/>
    </w:rPr>
  </w:style>
  <w:style w:type="paragraph" w:styleId="ListNumber2">
    <w:name w:val="List Number 2"/>
    <w:basedOn w:val="Normal"/>
    <w:rsid w:val="00F953F1"/>
    <w:pPr>
      <w:numPr>
        <w:numId w:val="10"/>
      </w:numPr>
    </w:pPr>
    <w:rPr>
      <w:rFonts w:ascii="Times New Roman" w:hAnsi="Times New Roman"/>
    </w:rPr>
  </w:style>
  <w:style w:type="paragraph" w:styleId="Subtitle">
    <w:name w:val="Subtitle"/>
    <w:basedOn w:val="Normal"/>
    <w:next w:val="Normal"/>
    <w:link w:val="SubtitleChar"/>
    <w:uiPriority w:val="1"/>
    <w:qFormat/>
    <w:rsid w:val="00724573"/>
    <w:pPr>
      <w:numPr>
        <w:ilvl w:val="1"/>
      </w:numPr>
      <w:jc w:val="center"/>
    </w:pPr>
    <w:rPr>
      <w:rFonts w:asciiTheme="minorHAnsi" w:eastAsiaTheme="majorEastAsia" w:hAnsiTheme="minorHAnsi" w:cstheme="majorBidi"/>
      <w:b/>
      <w:iCs/>
      <w:spacing w:val="15"/>
      <w:sz w:val="28"/>
    </w:rPr>
  </w:style>
  <w:style w:type="character" w:customStyle="1" w:styleId="SubtitleChar">
    <w:name w:val="Subtitle Char"/>
    <w:basedOn w:val="DefaultParagraphFont"/>
    <w:link w:val="Subtitle"/>
    <w:uiPriority w:val="1"/>
    <w:rsid w:val="00724573"/>
    <w:rPr>
      <w:rFonts w:eastAsiaTheme="majorEastAsia" w:cstheme="majorBidi"/>
      <w:b/>
      <w:iCs/>
      <w:spacing w:val="15"/>
      <w:sz w:val="28"/>
      <w:szCs w:val="24"/>
    </w:rPr>
  </w:style>
  <w:style w:type="paragraph" w:customStyle="1" w:styleId="ListNumber1">
    <w:name w:val="List Number 1"/>
    <w:basedOn w:val="Caption"/>
    <w:link w:val="ListNumber1Char"/>
    <w:qFormat/>
    <w:rsid w:val="000714EB"/>
    <w:pPr>
      <w:numPr>
        <w:numId w:val="14"/>
      </w:numPr>
    </w:pPr>
  </w:style>
  <w:style w:type="paragraph" w:customStyle="1" w:styleId="ListNumber20">
    <w:name w:val="List Number 2."/>
    <w:basedOn w:val="Caption"/>
    <w:link w:val="ListNumber2Char"/>
    <w:qFormat/>
    <w:rsid w:val="0004605E"/>
    <w:pPr>
      <w:numPr>
        <w:numId w:val="11"/>
      </w:numPr>
    </w:pPr>
  </w:style>
  <w:style w:type="character" w:customStyle="1" w:styleId="CaptionChar">
    <w:name w:val="Caption Char"/>
    <w:basedOn w:val="DefaultParagraphFont"/>
    <w:link w:val="Caption"/>
    <w:rsid w:val="008D59CD"/>
    <w:rPr>
      <w:rFonts w:ascii="Calibri" w:eastAsia="Times New Roman" w:hAnsi="Calibri" w:cs="Times New Roman"/>
      <w:bCs/>
      <w:szCs w:val="20"/>
    </w:rPr>
  </w:style>
  <w:style w:type="character" w:customStyle="1" w:styleId="ListNumber1Char">
    <w:name w:val="List Number 1 Char"/>
    <w:basedOn w:val="CaptionChar"/>
    <w:link w:val="ListNumber1"/>
    <w:rsid w:val="000714EB"/>
    <w:rPr>
      <w:rFonts w:ascii="Calibri" w:eastAsia="Times New Roman" w:hAnsi="Calibri" w:cs="Times New Roman"/>
      <w:bCs/>
      <w:szCs w:val="20"/>
    </w:rPr>
  </w:style>
  <w:style w:type="paragraph" w:customStyle="1" w:styleId="Listnumber10">
    <w:name w:val="List number 1"/>
    <w:basedOn w:val="Normal"/>
    <w:link w:val="Listnumber1Char0"/>
    <w:rsid w:val="0028256A"/>
    <w:rPr>
      <w:b/>
    </w:rPr>
  </w:style>
  <w:style w:type="character" w:customStyle="1" w:styleId="ListNumber2Char">
    <w:name w:val="List Number 2. Char"/>
    <w:basedOn w:val="CaptionChar"/>
    <w:link w:val="ListNumber20"/>
    <w:rsid w:val="0004605E"/>
    <w:rPr>
      <w:rFonts w:ascii="Calibri" w:eastAsia="Times New Roman" w:hAnsi="Calibri" w:cs="Times New Roman"/>
      <w:bCs/>
      <w:szCs w:val="20"/>
    </w:rPr>
  </w:style>
  <w:style w:type="paragraph" w:customStyle="1" w:styleId="ListBullet1">
    <w:name w:val="List Bullet 1"/>
    <w:basedOn w:val="Caption"/>
    <w:link w:val="ListBullet1Char"/>
    <w:qFormat/>
    <w:rsid w:val="00BE6B9F"/>
    <w:pPr>
      <w:numPr>
        <w:numId w:val="12"/>
      </w:numPr>
      <w:ind w:left="648"/>
    </w:pPr>
  </w:style>
  <w:style w:type="character" w:customStyle="1" w:styleId="Listnumber1Char0">
    <w:name w:val="List number 1 Char"/>
    <w:basedOn w:val="CaptionChar"/>
    <w:link w:val="Listnumber10"/>
    <w:rsid w:val="0028256A"/>
    <w:rPr>
      <w:rFonts w:ascii="Calibri" w:eastAsia="Times New Roman" w:hAnsi="Calibri" w:cs="Times New Roman"/>
      <w:b/>
      <w:bCs w:val="0"/>
      <w:szCs w:val="24"/>
    </w:rPr>
  </w:style>
  <w:style w:type="paragraph" w:customStyle="1" w:styleId="ListBullet21">
    <w:name w:val="List Bullet 21"/>
    <w:basedOn w:val="Caption"/>
    <w:link w:val="Listbullet2Char"/>
    <w:qFormat/>
    <w:rsid w:val="00BE6B9F"/>
    <w:pPr>
      <w:numPr>
        <w:numId w:val="13"/>
      </w:numPr>
      <w:ind w:left="1008"/>
    </w:pPr>
  </w:style>
  <w:style w:type="character" w:customStyle="1" w:styleId="ListBullet1Char">
    <w:name w:val="List Bullet 1 Char"/>
    <w:basedOn w:val="CaptionChar"/>
    <w:link w:val="ListBullet1"/>
    <w:rsid w:val="00BE6B9F"/>
    <w:rPr>
      <w:rFonts w:ascii="Calibri" w:eastAsia="Times New Roman" w:hAnsi="Calibri" w:cs="Times New Roman"/>
      <w:bCs/>
      <w:szCs w:val="20"/>
    </w:rPr>
  </w:style>
  <w:style w:type="character" w:customStyle="1" w:styleId="Listbullet2Char">
    <w:name w:val="List bullet 2 Char"/>
    <w:basedOn w:val="CaptionChar"/>
    <w:link w:val="ListBullet21"/>
    <w:rsid w:val="00BE6B9F"/>
    <w:rPr>
      <w:rFonts w:ascii="Calibri" w:eastAsia="Times New Roman" w:hAnsi="Calibri" w:cs="Times New Roman"/>
      <w:bCs/>
      <w:szCs w:val="20"/>
    </w:rPr>
  </w:style>
  <w:style w:type="paragraph" w:customStyle="1" w:styleId="ListBulleted1">
    <w:name w:val="List Bulleted 1"/>
    <w:basedOn w:val="Normal"/>
    <w:link w:val="ListBulleted1Char"/>
    <w:qFormat/>
    <w:rsid w:val="00C22573"/>
    <w:pPr>
      <w:numPr>
        <w:numId w:val="25"/>
      </w:numPr>
      <w:tabs>
        <w:tab w:val="clear" w:pos="720"/>
        <w:tab w:val="num" w:pos="690"/>
      </w:tabs>
      <w:spacing w:after="0"/>
    </w:pPr>
  </w:style>
  <w:style w:type="paragraph" w:styleId="NoSpacing">
    <w:name w:val="No Spacing"/>
    <w:link w:val="NoSpacingChar"/>
    <w:uiPriority w:val="1"/>
    <w:qFormat/>
    <w:rsid w:val="00320745"/>
    <w:pPr>
      <w:spacing w:after="0" w:line="240" w:lineRule="auto"/>
      <w:ind w:left="274" w:hanging="274"/>
    </w:pPr>
  </w:style>
  <w:style w:type="character" w:customStyle="1" w:styleId="apple-converted-space">
    <w:name w:val="apple-converted-space"/>
    <w:basedOn w:val="DefaultParagraphFont"/>
    <w:rsid w:val="00320745"/>
  </w:style>
  <w:style w:type="character" w:customStyle="1" w:styleId="error">
    <w:name w:val="error"/>
    <w:basedOn w:val="DefaultParagraphFont"/>
    <w:rsid w:val="00320745"/>
  </w:style>
  <w:style w:type="paragraph" w:customStyle="1" w:styleId="ListNumbered1">
    <w:name w:val="List Numbered 1"/>
    <w:basedOn w:val="ListParagraph"/>
    <w:link w:val="ListNumbered1Char"/>
    <w:qFormat/>
    <w:rsid w:val="00320745"/>
    <w:pPr>
      <w:numPr>
        <w:numId w:val="15"/>
      </w:numPr>
    </w:pPr>
    <w:rPr>
      <w:rFonts w:asciiTheme="minorHAnsi" w:eastAsiaTheme="minorHAnsi" w:hAnsiTheme="minorHAnsi" w:cstheme="minorBidi"/>
      <w:szCs w:val="22"/>
    </w:rPr>
  </w:style>
  <w:style w:type="character" w:customStyle="1" w:styleId="ListNumbered1Char">
    <w:name w:val="List Numbered 1 Char"/>
    <w:basedOn w:val="DefaultParagraphFont"/>
    <w:link w:val="ListNumbered1"/>
    <w:rsid w:val="00320745"/>
  </w:style>
  <w:style w:type="paragraph" w:customStyle="1" w:styleId="ListBulletedAfterNumber1">
    <w:name w:val="List Bulleted After Number 1"/>
    <w:basedOn w:val="ListParagraph"/>
    <w:link w:val="ListBulletedAfterNumber1Char"/>
    <w:rsid w:val="00320745"/>
    <w:pPr>
      <w:numPr>
        <w:numId w:val="16"/>
      </w:numPr>
    </w:pPr>
  </w:style>
  <w:style w:type="character" w:customStyle="1" w:styleId="ListParagraphChar">
    <w:name w:val="List Paragraph Char"/>
    <w:basedOn w:val="DefaultParagraphFont"/>
    <w:link w:val="ListParagraph"/>
    <w:uiPriority w:val="34"/>
    <w:rsid w:val="00320745"/>
    <w:rPr>
      <w:rFonts w:ascii="Calibri" w:eastAsia="Times New Roman" w:hAnsi="Calibri" w:cs="Times New Roman"/>
      <w:szCs w:val="24"/>
    </w:rPr>
  </w:style>
  <w:style w:type="character" w:customStyle="1" w:styleId="ListBulletedAfterNumber1Char">
    <w:name w:val="List Bulleted After Number 1 Char"/>
    <w:basedOn w:val="ListParagraphChar"/>
    <w:link w:val="ListBulletedAfterNumber1"/>
    <w:rsid w:val="00320745"/>
    <w:rPr>
      <w:rFonts w:ascii="Calibri" w:eastAsia="Times New Roman" w:hAnsi="Calibri" w:cs="Times New Roman"/>
      <w:szCs w:val="24"/>
    </w:rPr>
  </w:style>
  <w:style w:type="paragraph" w:customStyle="1" w:styleId="ListBulleted2">
    <w:name w:val="List Bulleted 2"/>
    <w:basedOn w:val="ListParagraph"/>
    <w:link w:val="ListBulleted2Char"/>
    <w:qFormat/>
    <w:rsid w:val="00320745"/>
    <w:pPr>
      <w:numPr>
        <w:numId w:val="17"/>
      </w:numPr>
      <w:ind w:left="548" w:hanging="274"/>
    </w:pPr>
  </w:style>
  <w:style w:type="character" w:customStyle="1" w:styleId="ListBulleted2Char">
    <w:name w:val="List Bulleted 2 Char"/>
    <w:basedOn w:val="ListParagraphChar"/>
    <w:link w:val="ListBulleted2"/>
    <w:rsid w:val="00320745"/>
    <w:rPr>
      <w:rFonts w:ascii="Calibri" w:eastAsia="Times New Roman" w:hAnsi="Calibri" w:cs="Times New Roman"/>
      <w:szCs w:val="24"/>
    </w:rPr>
  </w:style>
  <w:style w:type="paragraph" w:customStyle="1" w:styleId="ListBulletunderNumber1">
    <w:name w:val="List Bullet under Number 1"/>
    <w:basedOn w:val="ListParagraph"/>
    <w:link w:val="ListBulletunderNumber1Char"/>
    <w:rsid w:val="00320745"/>
    <w:pPr>
      <w:numPr>
        <w:numId w:val="18"/>
      </w:numPr>
      <w:ind w:left="634" w:hanging="274"/>
    </w:pPr>
  </w:style>
  <w:style w:type="character" w:customStyle="1" w:styleId="ListBulletunderNumber1Char">
    <w:name w:val="List Bullet under Number 1 Char"/>
    <w:basedOn w:val="ListParagraphChar"/>
    <w:link w:val="ListBulletunderNumber1"/>
    <w:rsid w:val="00320745"/>
    <w:rPr>
      <w:rFonts w:ascii="Calibri" w:eastAsia="Times New Roman" w:hAnsi="Calibri" w:cs="Times New Roman"/>
      <w:szCs w:val="24"/>
    </w:rPr>
  </w:style>
  <w:style w:type="paragraph" w:customStyle="1" w:styleId="ListBulleted3">
    <w:name w:val="List Bulleted 3"/>
    <w:basedOn w:val="ListParagraph"/>
    <w:link w:val="ListBulleted3Char"/>
    <w:qFormat/>
    <w:rsid w:val="00320745"/>
    <w:pPr>
      <w:numPr>
        <w:numId w:val="19"/>
      </w:numPr>
      <w:ind w:left="821" w:hanging="274"/>
    </w:pPr>
  </w:style>
  <w:style w:type="character" w:customStyle="1" w:styleId="ListBulleted3Char">
    <w:name w:val="List Bulleted 3 Char"/>
    <w:basedOn w:val="ListParagraphChar"/>
    <w:link w:val="ListBulleted3"/>
    <w:rsid w:val="00320745"/>
    <w:rPr>
      <w:rFonts w:ascii="Calibri" w:eastAsia="Times New Roman" w:hAnsi="Calibri" w:cs="Times New Roman"/>
      <w:szCs w:val="24"/>
    </w:rPr>
  </w:style>
  <w:style w:type="paragraph" w:customStyle="1" w:styleId="ListBulleted4">
    <w:name w:val="List Bulleted 4"/>
    <w:basedOn w:val="ListParagraph"/>
    <w:link w:val="ListBulleted4Char"/>
    <w:qFormat/>
    <w:rsid w:val="00320745"/>
    <w:pPr>
      <w:numPr>
        <w:numId w:val="20"/>
      </w:numPr>
      <w:ind w:left="1080" w:hanging="270"/>
    </w:pPr>
  </w:style>
  <w:style w:type="character" w:customStyle="1" w:styleId="ListBulleted4Char">
    <w:name w:val="List Bulleted 4 Char"/>
    <w:basedOn w:val="ListParagraphChar"/>
    <w:link w:val="ListBulleted4"/>
    <w:rsid w:val="00320745"/>
    <w:rPr>
      <w:rFonts w:ascii="Calibri" w:eastAsia="Times New Roman" w:hAnsi="Calibri" w:cs="Times New Roman"/>
      <w:szCs w:val="24"/>
    </w:rPr>
  </w:style>
  <w:style w:type="paragraph" w:customStyle="1" w:styleId="ListNumbered2">
    <w:name w:val="List Numbered 2"/>
    <w:basedOn w:val="ListParagraph"/>
    <w:link w:val="ListNumbered2Char"/>
    <w:qFormat/>
    <w:rsid w:val="00320745"/>
    <w:pPr>
      <w:numPr>
        <w:numId w:val="21"/>
      </w:numPr>
    </w:pPr>
  </w:style>
  <w:style w:type="paragraph" w:customStyle="1" w:styleId="ListBulletedAfterNumber2">
    <w:name w:val="List Bulleted After Number 2"/>
    <w:basedOn w:val="ListParagraph"/>
    <w:link w:val="ListBulletedAfterNumber2Char"/>
    <w:qFormat/>
    <w:rsid w:val="00320745"/>
    <w:pPr>
      <w:numPr>
        <w:numId w:val="22"/>
      </w:numPr>
      <w:ind w:left="994" w:hanging="274"/>
    </w:pPr>
  </w:style>
  <w:style w:type="character" w:customStyle="1" w:styleId="ListNumbered2Char">
    <w:name w:val="List Numbered 2 Char"/>
    <w:basedOn w:val="ListParagraphChar"/>
    <w:link w:val="ListNumbered2"/>
    <w:rsid w:val="00320745"/>
    <w:rPr>
      <w:rFonts w:ascii="Calibri" w:eastAsia="Times New Roman" w:hAnsi="Calibri" w:cs="Times New Roman"/>
      <w:szCs w:val="24"/>
    </w:rPr>
  </w:style>
  <w:style w:type="character" w:customStyle="1" w:styleId="ListBulletedAfterNumber2Char">
    <w:name w:val="List Bulleted After Number 2 Char"/>
    <w:basedOn w:val="ListParagraphChar"/>
    <w:link w:val="ListBulletedAfterNumber2"/>
    <w:rsid w:val="00320745"/>
    <w:rPr>
      <w:rFonts w:ascii="Calibri" w:eastAsia="Times New Roman" w:hAnsi="Calibri" w:cs="Times New Roman"/>
      <w:szCs w:val="24"/>
    </w:rPr>
  </w:style>
  <w:style w:type="paragraph" w:customStyle="1" w:styleId="TableTitle">
    <w:name w:val="Table Title"/>
    <w:basedOn w:val="ListBulleted1"/>
    <w:link w:val="TableTitleChar"/>
    <w:qFormat/>
    <w:rsid w:val="0028256A"/>
    <w:pPr>
      <w:numPr>
        <w:numId w:val="0"/>
      </w:numPr>
    </w:pPr>
    <w:rPr>
      <w:b/>
      <w:sz w:val="26"/>
      <w:szCs w:val="26"/>
    </w:rPr>
  </w:style>
  <w:style w:type="character" w:customStyle="1" w:styleId="NoSpacingChar">
    <w:name w:val="No Spacing Char"/>
    <w:basedOn w:val="DefaultParagraphFont"/>
    <w:link w:val="NoSpacing"/>
    <w:uiPriority w:val="1"/>
    <w:rsid w:val="00320745"/>
  </w:style>
  <w:style w:type="character" w:customStyle="1" w:styleId="ListBulleted1Char">
    <w:name w:val="List Bulleted 1 Char"/>
    <w:basedOn w:val="NoSpacingChar"/>
    <w:link w:val="ListBulleted1"/>
    <w:rsid w:val="00C22573"/>
    <w:rPr>
      <w:rFonts w:ascii="Calibri" w:eastAsia="Times New Roman" w:hAnsi="Calibri" w:cs="Times New Roman"/>
      <w:szCs w:val="24"/>
    </w:rPr>
  </w:style>
  <w:style w:type="character" w:customStyle="1" w:styleId="TableTitleChar">
    <w:name w:val="Table Title Char"/>
    <w:basedOn w:val="ListBulleted1Char"/>
    <w:link w:val="TableTitle"/>
    <w:rsid w:val="0028256A"/>
    <w:rPr>
      <w:rFonts w:ascii="Calibri" w:eastAsia="Times New Roman" w:hAnsi="Calibri" w:cs="Times New Roman"/>
      <w:b/>
      <w:sz w:val="26"/>
      <w:szCs w:val="26"/>
    </w:rPr>
  </w:style>
  <w:style w:type="paragraph" w:customStyle="1" w:styleId="Tablenote">
    <w:name w:val="Table note"/>
    <w:basedOn w:val="ListBulleted1"/>
    <w:link w:val="TablenoteChar"/>
    <w:qFormat/>
    <w:rsid w:val="00320745"/>
    <w:pPr>
      <w:numPr>
        <w:numId w:val="0"/>
      </w:numPr>
      <w:tabs>
        <w:tab w:val="left" w:pos="810"/>
      </w:tabs>
      <w:ind w:left="720" w:hanging="450"/>
    </w:pPr>
    <w:rPr>
      <w:sz w:val="18"/>
      <w:szCs w:val="18"/>
    </w:rPr>
  </w:style>
  <w:style w:type="paragraph" w:customStyle="1" w:styleId="FigureTitle">
    <w:name w:val="Figure Title"/>
    <w:basedOn w:val="Normal"/>
    <w:link w:val="FigureTitleChar"/>
    <w:qFormat/>
    <w:rsid w:val="00320745"/>
    <w:pPr>
      <w:keepNext/>
    </w:pPr>
    <w:rPr>
      <w:rFonts w:asciiTheme="minorHAnsi" w:eastAsiaTheme="minorHAnsi" w:hAnsiTheme="minorHAnsi" w:cstheme="minorBidi"/>
      <w:b/>
      <w:sz w:val="26"/>
      <w:szCs w:val="26"/>
      <w:shd w:val="clear" w:color="auto" w:fill="FFFFFF"/>
    </w:rPr>
  </w:style>
  <w:style w:type="character" w:customStyle="1" w:styleId="TablenoteChar">
    <w:name w:val="Table note Char"/>
    <w:basedOn w:val="ListBulleted1Char"/>
    <w:link w:val="Tablenote"/>
    <w:rsid w:val="00320745"/>
    <w:rPr>
      <w:rFonts w:ascii="Calibri" w:eastAsia="Times New Roman" w:hAnsi="Calibri" w:cs="Times New Roman"/>
      <w:sz w:val="18"/>
      <w:szCs w:val="18"/>
    </w:rPr>
  </w:style>
  <w:style w:type="character" w:customStyle="1" w:styleId="FigureTitleChar">
    <w:name w:val="Figure Title Char"/>
    <w:basedOn w:val="DefaultParagraphFont"/>
    <w:link w:val="FigureTitle"/>
    <w:rsid w:val="00320745"/>
    <w:rPr>
      <w:b/>
      <w:sz w:val="26"/>
      <w:szCs w:val="26"/>
    </w:rPr>
  </w:style>
  <w:style w:type="paragraph" w:customStyle="1" w:styleId="ListNumbered4">
    <w:name w:val="List Numbered 4"/>
    <w:basedOn w:val="ListBulleted4"/>
    <w:qFormat/>
    <w:rsid w:val="00047DF4"/>
    <w:pPr>
      <w:numPr>
        <w:numId w:val="23"/>
      </w:numPr>
      <w:spacing w:after="0"/>
      <w:ind w:left="1368"/>
    </w:pPr>
  </w:style>
  <w:style w:type="character" w:customStyle="1" w:styleId="jira-issue-macro">
    <w:name w:val="jira-issue-macro"/>
    <w:basedOn w:val="DefaultParagraphFont"/>
    <w:rsid w:val="00910F85"/>
  </w:style>
  <w:style w:type="character" w:customStyle="1" w:styleId="aui-lozenge">
    <w:name w:val="aui-lozenge"/>
    <w:basedOn w:val="DefaultParagraphFont"/>
    <w:rsid w:val="00910F85"/>
  </w:style>
  <w:style w:type="character" w:styleId="Emphasis">
    <w:name w:val="Emphasis"/>
    <w:basedOn w:val="DefaultParagraphFont"/>
    <w:uiPriority w:val="20"/>
    <w:qFormat/>
    <w:rsid w:val="00910F85"/>
    <w:rPr>
      <w:i/>
      <w:iCs/>
    </w:rPr>
  </w:style>
  <w:style w:type="character" w:customStyle="1" w:styleId="nobr">
    <w:name w:val="nobr"/>
    <w:basedOn w:val="DefaultParagraphFont"/>
    <w:rsid w:val="00910F85"/>
  </w:style>
  <w:style w:type="character" w:styleId="HTMLCite">
    <w:name w:val="HTML Cite"/>
    <w:basedOn w:val="DefaultParagraphFont"/>
    <w:uiPriority w:val="99"/>
    <w:semiHidden/>
    <w:unhideWhenUsed/>
    <w:rsid w:val="00910F85"/>
    <w:rPr>
      <w:i/>
      <w:iCs/>
    </w:rPr>
  </w:style>
  <w:style w:type="character" w:customStyle="1" w:styleId="expand-control-text">
    <w:name w:val="expand-control-text"/>
    <w:basedOn w:val="DefaultParagraphFont"/>
    <w:rsid w:val="00AE15A2"/>
  </w:style>
  <w:style w:type="character" w:customStyle="1" w:styleId="html-tag">
    <w:name w:val="html-tag"/>
    <w:basedOn w:val="DefaultParagraphFont"/>
    <w:rsid w:val="00AE15A2"/>
  </w:style>
  <w:style w:type="character" w:customStyle="1" w:styleId="text">
    <w:name w:val="text"/>
    <w:basedOn w:val="DefaultParagraphFont"/>
    <w:rsid w:val="00AE15A2"/>
  </w:style>
  <w:style w:type="character" w:styleId="Strong">
    <w:name w:val="Strong"/>
    <w:basedOn w:val="DefaultParagraphFont"/>
    <w:uiPriority w:val="22"/>
    <w:qFormat/>
    <w:rsid w:val="00AE15A2"/>
    <w:rPr>
      <w:b/>
      <w:bCs/>
    </w:rPr>
  </w:style>
  <w:style w:type="paragraph" w:customStyle="1" w:styleId="editable-field">
    <w:name w:val="editable-field"/>
    <w:basedOn w:val="Normal"/>
    <w:rsid w:val="00C35154"/>
    <w:pPr>
      <w:spacing w:before="100" w:beforeAutospacing="1" w:after="100" w:afterAutospacing="1"/>
    </w:pPr>
    <w:rPr>
      <w:rFonts w:ascii="Times New Roman" w:eastAsiaTheme="minorEastAsia" w:hAnsi="Times New Roman"/>
      <w:sz w:val="24"/>
      <w:lang w:bidi="yi-Hebr"/>
    </w:rPr>
  </w:style>
  <w:style w:type="paragraph" w:customStyle="1" w:styleId="ListN1">
    <w:name w:val="List N1"/>
    <w:basedOn w:val="ListParagraph"/>
    <w:qFormat/>
    <w:rsid w:val="002341DF"/>
    <w:pPr>
      <w:widowControl/>
      <w:spacing w:before="0" w:after="160" w:line="259" w:lineRule="auto"/>
      <w:ind w:left="0"/>
    </w:pPr>
    <w:rPr>
      <w:rFonts w:asciiTheme="minorHAnsi" w:eastAsiaTheme="minorHAnsi" w:hAnsiTheme="minorHAnsi" w:cstheme="minorBidi"/>
      <w:szCs w:val="22"/>
    </w:rPr>
  </w:style>
  <w:style w:type="character" w:styleId="UnresolvedMention">
    <w:name w:val="Unresolved Mention"/>
    <w:basedOn w:val="DefaultParagraphFont"/>
    <w:uiPriority w:val="99"/>
    <w:semiHidden/>
    <w:unhideWhenUsed/>
    <w:rsid w:val="00147354"/>
    <w:rPr>
      <w:color w:val="808080"/>
      <w:shd w:val="clear" w:color="auto" w:fill="E6E6E6"/>
    </w:rPr>
  </w:style>
  <w:style w:type="character" w:styleId="HTMLCode">
    <w:name w:val="HTML Code"/>
    <w:basedOn w:val="DefaultParagraphFont"/>
    <w:uiPriority w:val="99"/>
    <w:semiHidden/>
    <w:unhideWhenUsed/>
    <w:rsid w:val="00BA1111"/>
    <w:rPr>
      <w:rFonts w:ascii="Courier New" w:eastAsia="Times New Roman" w:hAnsi="Courier New" w:cs="Courier New"/>
      <w:sz w:val="20"/>
      <w:szCs w:val="20"/>
    </w:rPr>
  </w:style>
  <w:style w:type="table" w:customStyle="1" w:styleId="TableGridLight1">
    <w:name w:val="Table Grid Light1"/>
    <w:basedOn w:val="TableNormal"/>
    <w:uiPriority w:val="40"/>
    <w:rsid w:val="00EC13F2"/>
    <w:pPr>
      <w:spacing w:after="0" w:line="240" w:lineRule="auto"/>
    </w:pPr>
    <w:rPr>
      <w:rFonts w:eastAsiaTheme="minorEastAsia"/>
      <w:kern w:val="22"/>
      <w:lang w:eastAsia="ja-JP"/>
      <w14:ligatures w14:val="standar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Contactinfo">
    <w:name w:val="Contact info"/>
    <w:basedOn w:val="Normal"/>
    <w:uiPriority w:val="1"/>
    <w:qFormat/>
    <w:rsid w:val="00EC13F2"/>
    <w:pPr>
      <w:widowControl/>
      <w:spacing w:after="0"/>
      <w:ind w:left="72" w:right="72"/>
      <w:jc w:val="right"/>
    </w:pPr>
    <w:rPr>
      <w:rFonts w:asciiTheme="minorHAnsi" w:eastAsiaTheme="minorEastAsia" w:hAnsiTheme="minorHAnsi" w:cstheme="minorBidi"/>
      <w:caps/>
      <w:kern w:val="22"/>
      <w:szCs w:val="22"/>
      <w:lang w:eastAsia="ja-JP"/>
      <w14:ligatures w14:val="standard"/>
    </w:rPr>
  </w:style>
  <w:style w:type="paragraph" w:customStyle="1" w:styleId="EndNoteBibliographyTitle">
    <w:name w:val="EndNote Bibliography Title"/>
    <w:basedOn w:val="Normal"/>
    <w:link w:val="EndNoteBibliographyTitleChar"/>
    <w:rsid w:val="00DE56F4"/>
    <w:pPr>
      <w:spacing w:after="0"/>
      <w:jc w:val="center"/>
    </w:pPr>
    <w:rPr>
      <w:noProof/>
    </w:rPr>
  </w:style>
  <w:style w:type="character" w:customStyle="1" w:styleId="EndNoteBibliographyTitleChar">
    <w:name w:val="EndNote Bibliography Title Char"/>
    <w:basedOn w:val="DefaultParagraphFont"/>
    <w:link w:val="EndNoteBibliographyTitle"/>
    <w:rsid w:val="00DE56F4"/>
    <w:rPr>
      <w:rFonts w:ascii="Calibri" w:eastAsia="Times New Roman" w:hAnsi="Calibri" w:cs="Times New Roman"/>
      <w:noProof/>
      <w:szCs w:val="24"/>
    </w:rPr>
  </w:style>
  <w:style w:type="paragraph" w:customStyle="1" w:styleId="EndNoteBibliography">
    <w:name w:val="EndNote Bibliography"/>
    <w:basedOn w:val="Normal"/>
    <w:link w:val="EndNoteBibliographyChar"/>
    <w:rsid w:val="00DE56F4"/>
    <w:rPr>
      <w:noProof/>
    </w:rPr>
  </w:style>
  <w:style w:type="character" w:customStyle="1" w:styleId="EndNoteBibliographyChar">
    <w:name w:val="EndNote Bibliography Char"/>
    <w:basedOn w:val="DefaultParagraphFont"/>
    <w:link w:val="EndNoteBibliography"/>
    <w:rsid w:val="00DE56F4"/>
    <w:rPr>
      <w:rFonts w:ascii="Calibri" w:eastAsia="Times New Roman" w:hAnsi="Calibri" w:cs="Times New Roman"/>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1321">
      <w:bodyDiv w:val="1"/>
      <w:marLeft w:val="0"/>
      <w:marRight w:val="0"/>
      <w:marTop w:val="0"/>
      <w:marBottom w:val="0"/>
      <w:divBdr>
        <w:top w:val="none" w:sz="0" w:space="0" w:color="auto"/>
        <w:left w:val="none" w:sz="0" w:space="0" w:color="auto"/>
        <w:bottom w:val="none" w:sz="0" w:space="0" w:color="auto"/>
        <w:right w:val="none" w:sz="0" w:space="0" w:color="auto"/>
      </w:divBdr>
    </w:div>
    <w:div w:id="20323018">
      <w:bodyDiv w:val="1"/>
      <w:marLeft w:val="0"/>
      <w:marRight w:val="0"/>
      <w:marTop w:val="0"/>
      <w:marBottom w:val="0"/>
      <w:divBdr>
        <w:top w:val="none" w:sz="0" w:space="0" w:color="auto"/>
        <w:left w:val="none" w:sz="0" w:space="0" w:color="auto"/>
        <w:bottom w:val="none" w:sz="0" w:space="0" w:color="auto"/>
        <w:right w:val="none" w:sz="0" w:space="0" w:color="auto"/>
      </w:divBdr>
    </w:div>
    <w:div w:id="51198527">
      <w:bodyDiv w:val="1"/>
      <w:marLeft w:val="0"/>
      <w:marRight w:val="0"/>
      <w:marTop w:val="0"/>
      <w:marBottom w:val="0"/>
      <w:divBdr>
        <w:top w:val="none" w:sz="0" w:space="0" w:color="auto"/>
        <w:left w:val="none" w:sz="0" w:space="0" w:color="auto"/>
        <w:bottom w:val="none" w:sz="0" w:space="0" w:color="auto"/>
        <w:right w:val="none" w:sz="0" w:space="0" w:color="auto"/>
      </w:divBdr>
    </w:div>
    <w:div w:id="83498434">
      <w:bodyDiv w:val="1"/>
      <w:marLeft w:val="0"/>
      <w:marRight w:val="0"/>
      <w:marTop w:val="0"/>
      <w:marBottom w:val="0"/>
      <w:divBdr>
        <w:top w:val="none" w:sz="0" w:space="0" w:color="auto"/>
        <w:left w:val="none" w:sz="0" w:space="0" w:color="auto"/>
        <w:bottom w:val="none" w:sz="0" w:space="0" w:color="auto"/>
        <w:right w:val="none" w:sz="0" w:space="0" w:color="auto"/>
      </w:divBdr>
    </w:div>
    <w:div w:id="124468709">
      <w:bodyDiv w:val="1"/>
      <w:marLeft w:val="0"/>
      <w:marRight w:val="0"/>
      <w:marTop w:val="0"/>
      <w:marBottom w:val="0"/>
      <w:divBdr>
        <w:top w:val="none" w:sz="0" w:space="0" w:color="auto"/>
        <w:left w:val="none" w:sz="0" w:space="0" w:color="auto"/>
        <w:bottom w:val="none" w:sz="0" w:space="0" w:color="auto"/>
        <w:right w:val="none" w:sz="0" w:space="0" w:color="auto"/>
      </w:divBdr>
    </w:div>
    <w:div w:id="187334471">
      <w:bodyDiv w:val="1"/>
      <w:marLeft w:val="0"/>
      <w:marRight w:val="0"/>
      <w:marTop w:val="0"/>
      <w:marBottom w:val="0"/>
      <w:divBdr>
        <w:top w:val="none" w:sz="0" w:space="0" w:color="auto"/>
        <w:left w:val="none" w:sz="0" w:space="0" w:color="auto"/>
        <w:bottom w:val="none" w:sz="0" w:space="0" w:color="auto"/>
        <w:right w:val="none" w:sz="0" w:space="0" w:color="auto"/>
      </w:divBdr>
    </w:div>
    <w:div w:id="266734537">
      <w:bodyDiv w:val="1"/>
      <w:marLeft w:val="0"/>
      <w:marRight w:val="0"/>
      <w:marTop w:val="0"/>
      <w:marBottom w:val="0"/>
      <w:divBdr>
        <w:top w:val="none" w:sz="0" w:space="0" w:color="auto"/>
        <w:left w:val="none" w:sz="0" w:space="0" w:color="auto"/>
        <w:bottom w:val="none" w:sz="0" w:space="0" w:color="auto"/>
        <w:right w:val="none" w:sz="0" w:space="0" w:color="auto"/>
      </w:divBdr>
    </w:div>
    <w:div w:id="329867629">
      <w:bodyDiv w:val="1"/>
      <w:marLeft w:val="0"/>
      <w:marRight w:val="0"/>
      <w:marTop w:val="0"/>
      <w:marBottom w:val="0"/>
      <w:divBdr>
        <w:top w:val="none" w:sz="0" w:space="0" w:color="auto"/>
        <w:left w:val="none" w:sz="0" w:space="0" w:color="auto"/>
        <w:bottom w:val="none" w:sz="0" w:space="0" w:color="auto"/>
        <w:right w:val="none" w:sz="0" w:space="0" w:color="auto"/>
      </w:divBdr>
    </w:div>
    <w:div w:id="538708971">
      <w:bodyDiv w:val="1"/>
      <w:marLeft w:val="0"/>
      <w:marRight w:val="0"/>
      <w:marTop w:val="0"/>
      <w:marBottom w:val="0"/>
      <w:divBdr>
        <w:top w:val="none" w:sz="0" w:space="0" w:color="auto"/>
        <w:left w:val="none" w:sz="0" w:space="0" w:color="auto"/>
        <w:bottom w:val="none" w:sz="0" w:space="0" w:color="auto"/>
        <w:right w:val="none" w:sz="0" w:space="0" w:color="auto"/>
      </w:divBdr>
    </w:div>
    <w:div w:id="597520089">
      <w:bodyDiv w:val="1"/>
      <w:marLeft w:val="0"/>
      <w:marRight w:val="0"/>
      <w:marTop w:val="0"/>
      <w:marBottom w:val="0"/>
      <w:divBdr>
        <w:top w:val="none" w:sz="0" w:space="0" w:color="auto"/>
        <w:left w:val="none" w:sz="0" w:space="0" w:color="auto"/>
        <w:bottom w:val="none" w:sz="0" w:space="0" w:color="auto"/>
        <w:right w:val="none" w:sz="0" w:space="0" w:color="auto"/>
      </w:divBdr>
    </w:div>
    <w:div w:id="626933711">
      <w:bodyDiv w:val="1"/>
      <w:marLeft w:val="0"/>
      <w:marRight w:val="0"/>
      <w:marTop w:val="0"/>
      <w:marBottom w:val="0"/>
      <w:divBdr>
        <w:top w:val="none" w:sz="0" w:space="0" w:color="auto"/>
        <w:left w:val="none" w:sz="0" w:space="0" w:color="auto"/>
        <w:bottom w:val="none" w:sz="0" w:space="0" w:color="auto"/>
        <w:right w:val="none" w:sz="0" w:space="0" w:color="auto"/>
      </w:divBdr>
    </w:div>
    <w:div w:id="701899210">
      <w:bodyDiv w:val="1"/>
      <w:marLeft w:val="0"/>
      <w:marRight w:val="0"/>
      <w:marTop w:val="0"/>
      <w:marBottom w:val="0"/>
      <w:divBdr>
        <w:top w:val="none" w:sz="0" w:space="0" w:color="auto"/>
        <w:left w:val="none" w:sz="0" w:space="0" w:color="auto"/>
        <w:bottom w:val="none" w:sz="0" w:space="0" w:color="auto"/>
        <w:right w:val="none" w:sz="0" w:space="0" w:color="auto"/>
      </w:divBdr>
    </w:div>
    <w:div w:id="720052690">
      <w:bodyDiv w:val="1"/>
      <w:marLeft w:val="0"/>
      <w:marRight w:val="0"/>
      <w:marTop w:val="0"/>
      <w:marBottom w:val="0"/>
      <w:divBdr>
        <w:top w:val="none" w:sz="0" w:space="0" w:color="auto"/>
        <w:left w:val="none" w:sz="0" w:space="0" w:color="auto"/>
        <w:bottom w:val="none" w:sz="0" w:space="0" w:color="auto"/>
        <w:right w:val="none" w:sz="0" w:space="0" w:color="auto"/>
      </w:divBdr>
    </w:div>
    <w:div w:id="780224988">
      <w:bodyDiv w:val="1"/>
      <w:marLeft w:val="0"/>
      <w:marRight w:val="0"/>
      <w:marTop w:val="0"/>
      <w:marBottom w:val="0"/>
      <w:divBdr>
        <w:top w:val="none" w:sz="0" w:space="0" w:color="auto"/>
        <w:left w:val="none" w:sz="0" w:space="0" w:color="auto"/>
        <w:bottom w:val="none" w:sz="0" w:space="0" w:color="auto"/>
        <w:right w:val="none" w:sz="0" w:space="0" w:color="auto"/>
      </w:divBdr>
    </w:div>
    <w:div w:id="785583320">
      <w:bodyDiv w:val="1"/>
      <w:marLeft w:val="0"/>
      <w:marRight w:val="0"/>
      <w:marTop w:val="0"/>
      <w:marBottom w:val="0"/>
      <w:divBdr>
        <w:top w:val="none" w:sz="0" w:space="0" w:color="auto"/>
        <w:left w:val="none" w:sz="0" w:space="0" w:color="auto"/>
        <w:bottom w:val="none" w:sz="0" w:space="0" w:color="auto"/>
        <w:right w:val="none" w:sz="0" w:space="0" w:color="auto"/>
      </w:divBdr>
      <w:divsChild>
        <w:div w:id="904026008">
          <w:marLeft w:val="0"/>
          <w:marRight w:val="0"/>
          <w:marTop w:val="150"/>
          <w:marBottom w:val="150"/>
          <w:divBdr>
            <w:top w:val="single" w:sz="6" w:space="0" w:color="CCCCCC"/>
            <w:left w:val="single" w:sz="6" w:space="0" w:color="CCCCCC"/>
            <w:bottom w:val="single" w:sz="6" w:space="0" w:color="CCCCCC"/>
            <w:right w:val="single" w:sz="6" w:space="0" w:color="CCCCCC"/>
          </w:divBdr>
          <w:divsChild>
            <w:div w:id="731654982">
              <w:marLeft w:val="0"/>
              <w:marRight w:val="0"/>
              <w:marTop w:val="0"/>
              <w:marBottom w:val="0"/>
              <w:divBdr>
                <w:top w:val="none" w:sz="0" w:space="0" w:color="auto"/>
                <w:left w:val="none" w:sz="0" w:space="0" w:color="auto"/>
                <w:bottom w:val="none" w:sz="0" w:space="0" w:color="auto"/>
                <w:right w:val="none" w:sz="0" w:space="0" w:color="auto"/>
              </w:divBdr>
              <w:divsChild>
                <w:div w:id="1981885187">
                  <w:marLeft w:val="0"/>
                  <w:marRight w:val="0"/>
                  <w:marTop w:val="0"/>
                  <w:marBottom w:val="0"/>
                  <w:divBdr>
                    <w:top w:val="none" w:sz="0" w:space="0" w:color="auto"/>
                    <w:left w:val="none" w:sz="0" w:space="0" w:color="auto"/>
                    <w:bottom w:val="none" w:sz="0" w:space="0" w:color="auto"/>
                    <w:right w:val="none" w:sz="0" w:space="0" w:color="auto"/>
                  </w:divBdr>
                  <w:divsChild>
                    <w:div w:id="1065296353">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670334669">
          <w:marLeft w:val="0"/>
          <w:marRight w:val="0"/>
          <w:marTop w:val="150"/>
          <w:marBottom w:val="0"/>
          <w:divBdr>
            <w:top w:val="none" w:sz="0" w:space="0" w:color="auto"/>
            <w:left w:val="none" w:sz="0" w:space="0" w:color="auto"/>
            <w:bottom w:val="none" w:sz="0" w:space="0" w:color="auto"/>
            <w:right w:val="none" w:sz="0" w:space="0" w:color="auto"/>
          </w:divBdr>
          <w:divsChild>
            <w:div w:id="256836951">
              <w:marLeft w:val="0"/>
              <w:marRight w:val="0"/>
              <w:marTop w:val="0"/>
              <w:marBottom w:val="0"/>
              <w:divBdr>
                <w:top w:val="none" w:sz="0" w:space="0" w:color="auto"/>
                <w:left w:val="none" w:sz="0" w:space="0" w:color="auto"/>
                <w:bottom w:val="none" w:sz="0" w:space="0" w:color="auto"/>
                <w:right w:val="none" w:sz="0" w:space="0" w:color="auto"/>
              </w:divBdr>
            </w:div>
            <w:div w:id="165232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378112">
      <w:bodyDiv w:val="1"/>
      <w:marLeft w:val="0"/>
      <w:marRight w:val="0"/>
      <w:marTop w:val="0"/>
      <w:marBottom w:val="0"/>
      <w:divBdr>
        <w:top w:val="none" w:sz="0" w:space="0" w:color="auto"/>
        <w:left w:val="none" w:sz="0" w:space="0" w:color="auto"/>
        <w:bottom w:val="none" w:sz="0" w:space="0" w:color="auto"/>
        <w:right w:val="none" w:sz="0" w:space="0" w:color="auto"/>
      </w:divBdr>
    </w:div>
    <w:div w:id="921766479">
      <w:bodyDiv w:val="1"/>
      <w:marLeft w:val="0"/>
      <w:marRight w:val="0"/>
      <w:marTop w:val="0"/>
      <w:marBottom w:val="0"/>
      <w:divBdr>
        <w:top w:val="none" w:sz="0" w:space="0" w:color="auto"/>
        <w:left w:val="none" w:sz="0" w:space="0" w:color="auto"/>
        <w:bottom w:val="none" w:sz="0" w:space="0" w:color="auto"/>
        <w:right w:val="none" w:sz="0" w:space="0" w:color="auto"/>
      </w:divBdr>
    </w:div>
    <w:div w:id="955063721">
      <w:bodyDiv w:val="1"/>
      <w:marLeft w:val="0"/>
      <w:marRight w:val="0"/>
      <w:marTop w:val="0"/>
      <w:marBottom w:val="0"/>
      <w:divBdr>
        <w:top w:val="none" w:sz="0" w:space="0" w:color="auto"/>
        <w:left w:val="none" w:sz="0" w:space="0" w:color="auto"/>
        <w:bottom w:val="none" w:sz="0" w:space="0" w:color="auto"/>
        <w:right w:val="none" w:sz="0" w:space="0" w:color="auto"/>
      </w:divBdr>
    </w:div>
    <w:div w:id="1049722083">
      <w:bodyDiv w:val="1"/>
      <w:marLeft w:val="0"/>
      <w:marRight w:val="0"/>
      <w:marTop w:val="0"/>
      <w:marBottom w:val="0"/>
      <w:divBdr>
        <w:top w:val="none" w:sz="0" w:space="0" w:color="auto"/>
        <w:left w:val="none" w:sz="0" w:space="0" w:color="auto"/>
        <w:bottom w:val="none" w:sz="0" w:space="0" w:color="auto"/>
        <w:right w:val="none" w:sz="0" w:space="0" w:color="auto"/>
      </w:divBdr>
    </w:div>
    <w:div w:id="1132289798">
      <w:bodyDiv w:val="1"/>
      <w:marLeft w:val="0"/>
      <w:marRight w:val="0"/>
      <w:marTop w:val="0"/>
      <w:marBottom w:val="0"/>
      <w:divBdr>
        <w:top w:val="none" w:sz="0" w:space="0" w:color="auto"/>
        <w:left w:val="none" w:sz="0" w:space="0" w:color="auto"/>
        <w:bottom w:val="none" w:sz="0" w:space="0" w:color="auto"/>
        <w:right w:val="none" w:sz="0" w:space="0" w:color="auto"/>
      </w:divBdr>
    </w:div>
    <w:div w:id="1137264150">
      <w:bodyDiv w:val="1"/>
      <w:marLeft w:val="0"/>
      <w:marRight w:val="0"/>
      <w:marTop w:val="0"/>
      <w:marBottom w:val="0"/>
      <w:divBdr>
        <w:top w:val="none" w:sz="0" w:space="0" w:color="auto"/>
        <w:left w:val="none" w:sz="0" w:space="0" w:color="auto"/>
        <w:bottom w:val="none" w:sz="0" w:space="0" w:color="auto"/>
        <w:right w:val="none" w:sz="0" w:space="0" w:color="auto"/>
      </w:divBdr>
    </w:div>
    <w:div w:id="1147623700">
      <w:bodyDiv w:val="1"/>
      <w:marLeft w:val="0"/>
      <w:marRight w:val="0"/>
      <w:marTop w:val="0"/>
      <w:marBottom w:val="0"/>
      <w:divBdr>
        <w:top w:val="none" w:sz="0" w:space="0" w:color="auto"/>
        <w:left w:val="none" w:sz="0" w:space="0" w:color="auto"/>
        <w:bottom w:val="none" w:sz="0" w:space="0" w:color="auto"/>
        <w:right w:val="none" w:sz="0" w:space="0" w:color="auto"/>
      </w:divBdr>
    </w:div>
    <w:div w:id="1153327083">
      <w:bodyDiv w:val="1"/>
      <w:marLeft w:val="0"/>
      <w:marRight w:val="0"/>
      <w:marTop w:val="0"/>
      <w:marBottom w:val="0"/>
      <w:divBdr>
        <w:top w:val="none" w:sz="0" w:space="0" w:color="auto"/>
        <w:left w:val="none" w:sz="0" w:space="0" w:color="auto"/>
        <w:bottom w:val="none" w:sz="0" w:space="0" w:color="auto"/>
        <w:right w:val="none" w:sz="0" w:space="0" w:color="auto"/>
      </w:divBdr>
    </w:div>
    <w:div w:id="1229802046">
      <w:bodyDiv w:val="1"/>
      <w:marLeft w:val="0"/>
      <w:marRight w:val="0"/>
      <w:marTop w:val="0"/>
      <w:marBottom w:val="0"/>
      <w:divBdr>
        <w:top w:val="none" w:sz="0" w:space="0" w:color="auto"/>
        <w:left w:val="none" w:sz="0" w:space="0" w:color="auto"/>
        <w:bottom w:val="none" w:sz="0" w:space="0" w:color="auto"/>
        <w:right w:val="none" w:sz="0" w:space="0" w:color="auto"/>
      </w:divBdr>
      <w:divsChild>
        <w:div w:id="1649169701">
          <w:marLeft w:val="0"/>
          <w:marRight w:val="0"/>
          <w:marTop w:val="150"/>
          <w:marBottom w:val="150"/>
          <w:divBdr>
            <w:top w:val="single" w:sz="6" w:space="0" w:color="CCCCCC"/>
            <w:left w:val="single" w:sz="6" w:space="0" w:color="CCCCCC"/>
            <w:bottom w:val="single" w:sz="6" w:space="0" w:color="CCCCCC"/>
            <w:right w:val="single" w:sz="6" w:space="0" w:color="CCCCCC"/>
          </w:divBdr>
          <w:divsChild>
            <w:div w:id="485904525">
              <w:marLeft w:val="0"/>
              <w:marRight w:val="0"/>
              <w:marTop w:val="0"/>
              <w:marBottom w:val="0"/>
              <w:divBdr>
                <w:top w:val="none" w:sz="0" w:space="0" w:color="auto"/>
                <w:left w:val="none" w:sz="0" w:space="0" w:color="auto"/>
                <w:bottom w:val="none" w:sz="0" w:space="0" w:color="auto"/>
                <w:right w:val="none" w:sz="0" w:space="0" w:color="auto"/>
              </w:divBdr>
              <w:divsChild>
                <w:div w:id="649141334">
                  <w:marLeft w:val="0"/>
                  <w:marRight w:val="0"/>
                  <w:marTop w:val="0"/>
                  <w:marBottom w:val="0"/>
                  <w:divBdr>
                    <w:top w:val="none" w:sz="0" w:space="0" w:color="auto"/>
                    <w:left w:val="none" w:sz="0" w:space="0" w:color="auto"/>
                    <w:bottom w:val="none" w:sz="0" w:space="0" w:color="auto"/>
                    <w:right w:val="none" w:sz="0" w:space="0" w:color="auto"/>
                  </w:divBdr>
                  <w:divsChild>
                    <w:div w:id="2117674476">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1372993735">
          <w:marLeft w:val="0"/>
          <w:marRight w:val="0"/>
          <w:marTop w:val="150"/>
          <w:marBottom w:val="0"/>
          <w:divBdr>
            <w:top w:val="none" w:sz="0" w:space="0" w:color="auto"/>
            <w:left w:val="none" w:sz="0" w:space="0" w:color="auto"/>
            <w:bottom w:val="none" w:sz="0" w:space="0" w:color="auto"/>
            <w:right w:val="none" w:sz="0" w:space="0" w:color="auto"/>
          </w:divBdr>
          <w:divsChild>
            <w:div w:id="515071474">
              <w:marLeft w:val="0"/>
              <w:marRight w:val="0"/>
              <w:marTop w:val="0"/>
              <w:marBottom w:val="0"/>
              <w:divBdr>
                <w:top w:val="none" w:sz="0" w:space="0" w:color="auto"/>
                <w:left w:val="none" w:sz="0" w:space="0" w:color="auto"/>
                <w:bottom w:val="none" w:sz="0" w:space="0" w:color="auto"/>
                <w:right w:val="none" w:sz="0" w:space="0" w:color="auto"/>
              </w:divBdr>
            </w:div>
            <w:div w:id="109243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146252">
      <w:bodyDiv w:val="1"/>
      <w:marLeft w:val="0"/>
      <w:marRight w:val="0"/>
      <w:marTop w:val="0"/>
      <w:marBottom w:val="0"/>
      <w:divBdr>
        <w:top w:val="none" w:sz="0" w:space="0" w:color="auto"/>
        <w:left w:val="none" w:sz="0" w:space="0" w:color="auto"/>
        <w:bottom w:val="none" w:sz="0" w:space="0" w:color="auto"/>
        <w:right w:val="none" w:sz="0" w:space="0" w:color="auto"/>
      </w:divBdr>
    </w:div>
    <w:div w:id="1249459139">
      <w:bodyDiv w:val="1"/>
      <w:marLeft w:val="0"/>
      <w:marRight w:val="0"/>
      <w:marTop w:val="0"/>
      <w:marBottom w:val="0"/>
      <w:divBdr>
        <w:top w:val="none" w:sz="0" w:space="0" w:color="auto"/>
        <w:left w:val="none" w:sz="0" w:space="0" w:color="auto"/>
        <w:bottom w:val="none" w:sz="0" w:space="0" w:color="auto"/>
        <w:right w:val="none" w:sz="0" w:space="0" w:color="auto"/>
      </w:divBdr>
    </w:div>
    <w:div w:id="1252156403">
      <w:bodyDiv w:val="1"/>
      <w:marLeft w:val="0"/>
      <w:marRight w:val="0"/>
      <w:marTop w:val="0"/>
      <w:marBottom w:val="0"/>
      <w:divBdr>
        <w:top w:val="none" w:sz="0" w:space="0" w:color="auto"/>
        <w:left w:val="none" w:sz="0" w:space="0" w:color="auto"/>
        <w:bottom w:val="none" w:sz="0" w:space="0" w:color="auto"/>
        <w:right w:val="none" w:sz="0" w:space="0" w:color="auto"/>
      </w:divBdr>
    </w:div>
    <w:div w:id="1270504915">
      <w:bodyDiv w:val="1"/>
      <w:marLeft w:val="0"/>
      <w:marRight w:val="0"/>
      <w:marTop w:val="0"/>
      <w:marBottom w:val="0"/>
      <w:divBdr>
        <w:top w:val="none" w:sz="0" w:space="0" w:color="auto"/>
        <w:left w:val="none" w:sz="0" w:space="0" w:color="auto"/>
        <w:bottom w:val="none" w:sz="0" w:space="0" w:color="auto"/>
        <w:right w:val="none" w:sz="0" w:space="0" w:color="auto"/>
      </w:divBdr>
    </w:div>
    <w:div w:id="1303733428">
      <w:bodyDiv w:val="1"/>
      <w:marLeft w:val="0"/>
      <w:marRight w:val="0"/>
      <w:marTop w:val="0"/>
      <w:marBottom w:val="0"/>
      <w:divBdr>
        <w:top w:val="none" w:sz="0" w:space="0" w:color="auto"/>
        <w:left w:val="none" w:sz="0" w:space="0" w:color="auto"/>
        <w:bottom w:val="none" w:sz="0" w:space="0" w:color="auto"/>
        <w:right w:val="none" w:sz="0" w:space="0" w:color="auto"/>
      </w:divBdr>
    </w:div>
    <w:div w:id="1331561614">
      <w:bodyDiv w:val="1"/>
      <w:marLeft w:val="0"/>
      <w:marRight w:val="0"/>
      <w:marTop w:val="0"/>
      <w:marBottom w:val="0"/>
      <w:divBdr>
        <w:top w:val="none" w:sz="0" w:space="0" w:color="auto"/>
        <w:left w:val="none" w:sz="0" w:space="0" w:color="auto"/>
        <w:bottom w:val="none" w:sz="0" w:space="0" w:color="auto"/>
        <w:right w:val="none" w:sz="0" w:space="0" w:color="auto"/>
      </w:divBdr>
    </w:div>
    <w:div w:id="1360819603">
      <w:bodyDiv w:val="1"/>
      <w:marLeft w:val="0"/>
      <w:marRight w:val="0"/>
      <w:marTop w:val="0"/>
      <w:marBottom w:val="0"/>
      <w:divBdr>
        <w:top w:val="none" w:sz="0" w:space="0" w:color="auto"/>
        <w:left w:val="none" w:sz="0" w:space="0" w:color="auto"/>
        <w:bottom w:val="none" w:sz="0" w:space="0" w:color="auto"/>
        <w:right w:val="none" w:sz="0" w:space="0" w:color="auto"/>
      </w:divBdr>
    </w:div>
    <w:div w:id="1369454861">
      <w:bodyDiv w:val="1"/>
      <w:marLeft w:val="0"/>
      <w:marRight w:val="0"/>
      <w:marTop w:val="0"/>
      <w:marBottom w:val="0"/>
      <w:divBdr>
        <w:top w:val="none" w:sz="0" w:space="0" w:color="auto"/>
        <w:left w:val="none" w:sz="0" w:space="0" w:color="auto"/>
        <w:bottom w:val="none" w:sz="0" w:space="0" w:color="auto"/>
        <w:right w:val="none" w:sz="0" w:space="0" w:color="auto"/>
      </w:divBdr>
    </w:div>
    <w:div w:id="1553926610">
      <w:bodyDiv w:val="1"/>
      <w:marLeft w:val="0"/>
      <w:marRight w:val="0"/>
      <w:marTop w:val="0"/>
      <w:marBottom w:val="0"/>
      <w:divBdr>
        <w:top w:val="none" w:sz="0" w:space="0" w:color="auto"/>
        <w:left w:val="none" w:sz="0" w:space="0" w:color="auto"/>
        <w:bottom w:val="none" w:sz="0" w:space="0" w:color="auto"/>
        <w:right w:val="none" w:sz="0" w:space="0" w:color="auto"/>
      </w:divBdr>
    </w:div>
    <w:div w:id="1559432531">
      <w:bodyDiv w:val="1"/>
      <w:marLeft w:val="0"/>
      <w:marRight w:val="0"/>
      <w:marTop w:val="0"/>
      <w:marBottom w:val="0"/>
      <w:divBdr>
        <w:top w:val="none" w:sz="0" w:space="0" w:color="auto"/>
        <w:left w:val="none" w:sz="0" w:space="0" w:color="auto"/>
        <w:bottom w:val="none" w:sz="0" w:space="0" w:color="auto"/>
        <w:right w:val="none" w:sz="0" w:space="0" w:color="auto"/>
      </w:divBdr>
    </w:div>
    <w:div w:id="1559592286">
      <w:bodyDiv w:val="1"/>
      <w:marLeft w:val="0"/>
      <w:marRight w:val="0"/>
      <w:marTop w:val="0"/>
      <w:marBottom w:val="0"/>
      <w:divBdr>
        <w:top w:val="none" w:sz="0" w:space="0" w:color="auto"/>
        <w:left w:val="none" w:sz="0" w:space="0" w:color="auto"/>
        <w:bottom w:val="none" w:sz="0" w:space="0" w:color="auto"/>
        <w:right w:val="none" w:sz="0" w:space="0" w:color="auto"/>
      </w:divBdr>
    </w:div>
    <w:div w:id="1572041693">
      <w:bodyDiv w:val="1"/>
      <w:marLeft w:val="0"/>
      <w:marRight w:val="0"/>
      <w:marTop w:val="0"/>
      <w:marBottom w:val="0"/>
      <w:divBdr>
        <w:top w:val="none" w:sz="0" w:space="0" w:color="auto"/>
        <w:left w:val="none" w:sz="0" w:space="0" w:color="auto"/>
        <w:bottom w:val="none" w:sz="0" w:space="0" w:color="auto"/>
        <w:right w:val="none" w:sz="0" w:space="0" w:color="auto"/>
      </w:divBdr>
    </w:div>
    <w:div w:id="1610159133">
      <w:bodyDiv w:val="1"/>
      <w:marLeft w:val="0"/>
      <w:marRight w:val="0"/>
      <w:marTop w:val="0"/>
      <w:marBottom w:val="0"/>
      <w:divBdr>
        <w:top w:val="none" w:sz="0" w:space="0" w:color="auto"/>
        <w:left w:val="none" w:sz="0" w:space="0" w:color="auto"/>
        <w:bottom w:val="none" w:sz="0" w:space="0" w:color="auto"/>
        <w:right w:val="none" w:sz="0" w:space="0" w:color="auto"/>
      </w:divBdr>
    </w:div>
    <w:div w:id="1677541230">
      <w:bodyDiv w:val="1"/>
      <w:marLeft w:val="0"/>
      <w:marRight w:val="0"/>
      <w:marTop w:val="0"/>
      <w:marBottom w:val="0"/>
      <w:divBdr>
        <w:top w:val="none" w:sz="0" w:space="0" w:color="auto"/>
        <w:left w:val="none" w:sz="0" w:space="0" w:color="auto"/>
        <w:bottom w:val="none" w:sz="0" w:space="0" w:color="auto"/>
        <w:right w:val="none" w:sz="0" w:space="0" w:color="auto"/>
      </w:divBdr>
    </w:div>
    <w:div w:id="1686246218">
      <w:bodyDiv w:val="1"/>
      <w:marLeft w:val="0"/>
      <w:marRight w:val="0"/>
      <w:marTop w:val="0"/>
      <w:marBottom w:val="0"/>
      <w:divBdr>
        <w:top w:val="none" w:sz="0" w:space="0" w:color="auto"/>
        <w:left w:val="none" w:sz="0" w:space="0" w:color="auto"/>
        <w:bottom w:val="none" w:sz="0" w:space="0" w:color="auto"/>
        <w:right w:val="none" w:sz="0" w:space="0" w:color="auto"/>
      </w:divBdr>
    </w:div>
    <w:div w:id="1717657983">
      <w:bodyDiv w:val="1"/>
      <w:marLeft w:val="0"/>
      <w:marRight w:val="0"/>
      <w:marTop w:val="0"/>
      <w:marBottom w:val="0"/>
      <w:divBdr>
        <w:top w:val="none" w:sz="0" w:space="0" w:color="auto"/>
        <w:left w:val="none" w:sz="0" w:space="0" w:color="auto"/>
        <w:bottom w:val="none" w:sz="0" w:space="0" w:color="auto"/>
        <w:right w:val="none" w:sz="0" w:space="0" w:color="auto"/>
      </w:divBdr>
    </w:div>
    <w:div w:id="1789079237">
      <w:bodyDiv w:val="1"/>
      <w:marLeft w:val="0"/>
      <w:marRight w:val="0"/>
      <w:marTop w:val="0"/>
      <w:marBottom w:val="0"/>
      <w:divBdr>
        <w:top w:val="none" w:sz="0" w:space="0" w:color="auto"/>
        <w:left w:val="none" w:sz="0" w:space="0" w:color="auto"/>
        <w:bottom w:val="none" w:sz="0" w:space="0" w:color="auto"/>
        <w:right w:val="none" w:sz="0" w:space="0" w:color="auto"/>
      </w:divBdr>
    </w:div>
    <w:div w:id="1838378526">
      <w:bodyDiv w:val="1"/>
      <w:marLeft w:val="0"/>
      <w:marRight w:val="0"/>
      <w:marTop w:val="0"/>
      <w:marBottom w:val="0"/>
      <w:divBdr>
        <w:top w:val="none" w:sz="0" w:space="0" w:color="auto"/>
        <w:left w:val="none" w:sz="0" w:space="0" w:color="auto"/>
        <w:bottom w:val="none" w:sz="0" w:space="0" w:color="auto"/>
        <w:right w:val="none" w:sz="0" w:space="0" w:color="auto"/>
      </w:divBdr>
    </w:div>
    <w:div w:id="1890336516">
      <w:bodyDiv w:val="1"/>
      <w:marLeft w:val="0"/>
      <w:marRight w:val="0"/>
      <w:marTop w:val="0"/>
      <w:marBottom w:val="0"/>
      <w:divBdr>
        <w:top w:val="none" w:sz="0" w:space="0" w:color="auto"/>
        <w:left w:val="none" w:sz="0" w:space="0" w:color="auto"/>
        <w:bottom w:val="none" w:sz="0" w:space="0" w:color="auto"/>
        <w:right w:val="none" w:sz="0" w:space="0" w:color="auto"/>
      </w:divBdr>
    </w:div>
    <w:div w:id="1939941143">
      <w:bodyDiv w:val="1"/>
      <w:marLeft w:val="0"/>
      <w:marRight w:val="0"/>
      <w:marTop w:val="0"/>
      <w:marBottom w:val="0"/>
      <w:divBdr>
        <w:top w:val="none" w:sz="0" w:space="0" w:color="auto"/>
        <w:left w:val="none" w:sz="0" w:space="0" w:color="auto"/>
        <w:bottom w:val="none" w:sz="0" w:space="0" w:color="auto"/>
        <w:right w:val="none" w:sz="0" w:space="0" w:color="auto"/>
      </w:divBdr>
    </w:div>
    <w:div w:id="1961378457">
      <w:bodyDiv w:val="1"/>
      <w:marLeft w:val="0"/>
      <w:marRight w:val="0"/>
      <w:marTop w:val="0"/>
      <w:marBottom w:val="0"/>
      <w:divBdr>
        <w:top w:val="none" w:sz="0" w:space="0" w:color="auto"/>
        <w:left w:val="none" w:sz="0" w:space="0" w:color="auto"/>
        <w:bottom w:val="none" w:sz="0" w:space="0" w:color="auto"/>
        <w:right w:val="none" w:sz="0" w:space="0" w:color="auto"/>
      </w:divBdr>
    </w:div>
    <w:div w:id="2029716684">
      <w:bodyDiv w:val="1"/>
      <w:marLeft w:val="0"/>
      <w:marRight w:val="0"/>
      <w:marTop w:val="0"/>
      <w:marBottom w:val="0"/>
      <w:divBdr>
        <w:top w:val="none" w:sz="0" w:space="0" w:color="auto"/>
        <w:left w:val="none" w:sz="0" w:space="0" w:color="auto"/>
        <w:bottom w:val="none" w:sz="0" w:space="0" w:color="auto"/>
        <w:right w:val="none" w:sz="0" w:space="0" w:color="auto"/>
      </w:divBdr>
    </w:div>
    <w:div w:id="2037996259">
      <w:bodyDiv w:val="1"/>
      <w:marLeft w:val="0"/>
      <w:marRight w:val="0"/>
      <w:marTop w:val="0"/>
      <w:marBottom w:val="0"/>
      <w:divBdr>
        <w:top w:val="none" w:sz="0" w:space="0" w:color="auto"/>
        <w:left w:val="none" w:sz="0" w:space="0" w:color="auto"/>
        <w:bottom w:val="none" w:sz="0" w:space="0" w:color="auto"/>
        <w:right w:val="none" w:sz="0" w:space="0" w:color="auto"/>
      </w:divBdr>
    </w:div>
    <w:div w:id="2127036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hyperlink" Target="http://localhost:60344/ssologin" TargetMode="External"/><Relationship Id="rId39" Type="http://schemas.openxmlformats.org/officeDocument/2006/relationships/image" Target="media/image12.png"/><Relationship Id="rId21" Type="http://schemas.openxmlformats.org/officeDocument/2006/relationships/hyperlink" Target="https://github.com/serilog/serilog-settings-configuration" TargetMode="External"/><Relationship Id="rId34" Type="http://schemas.openxmlformats.org/officeDocument/2006/relationships/image" Target="media/image7.png"/><Relationship Id="rId42" Type="http://schemas.openxmlformats.org/officeDocument/2006/relationships/hyperlink" Target="https://dataquality.healthdatacollaboration.net/api/qlik-export/measures-by-metric" TargetMode="External"/><Relationship Id="rId47" Type="http://schemas.openxmlformats.org/officeDocument/2006/relationships/image" Target="media/image19.png"/><Relationship Id="rId50" Type="http://schemas.openxmlformats.org/officeDocument/2006/relationships/image" Target="media/image21.png"/><Relationship Id="rId55" Type="http://schemas.openxmlformats.org/officeDocument/2006/relationships/footer" Target="footer7.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hyperlink" Target="https://github.com/RazorGenerator/RazorGenerator"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8.pn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image" Target="media/image4.png"/><Relationship Id="rId29" Type="http://schemas.openxmlformats.org/officeDocument/2006/relationships/hyperlink" Target="https://dataquality.healthdatacollaboration.net/api/qlik-export/data-quality-harmonization-categories" TargetMode="External"/><Relationship Id="rId41" Type="http://schemas.openxmlformats.org/officeDocument/2006/relationships/image" Target="media/image14.png"/><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nodejs.org/en/download/" TargetMode="External"/><Relationship Id="rId32" Type="http://schemas.openxmlformats.org/officeDocument/2006/relationships/hyperlink" Target="https://dataquality.healthdatacollaboration.net/api/qlik-export/metric-statuses" TargetMode="Externa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7.png"/><Relationship Id="rId53" Type="http://schemas.openxmlformats.org/officeDocument/2006/relationships/image" Target="media/image24.png"/><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yperlink" Target="https://www.typescriptlang.org/" TargetMode="External"/><Relationship Id="rId28" Type="http://schemas.openxmlformats.org/officeDocument/2006/relationships/hyperlink" Target="https://dataquality.healthdatacollaboration.net/api/qlik-export/metrics" TargetMode="External"/><Relationship Id="rId36" Type="http://schemas.openxmlformats.org/officeDocument/2006/relationships/image" Target="media/image9.png"/><Relationship Id="rId49" Type="http://schemas.openxmlformats.org/officeDocument/2006/relationships/hyperlink" Target="https://dataquality.healthdatacollaboration.net/" TargetMode="External"/><Relationship Id="rId57" Type="http://schemas.openxmlformats.org/officeDocument/2006/relationships/footer" Target="footer9.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yperlink" Target="https://dataquality.healthdatacollaboration.net/api/qlik-export/domains" TargetMode="External"/><Relationship Id="rId44" Type="http://schemas.openxmlformats.org/officeDocument/2006/relationships/image" Target="media/image16.png"/><Relationship Id="rId52" Type="http://schemas.openxmlformats.org/officeDocument/2006/relationships/image" Target="media/image2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docs.microsoft.com/en-us/aspnet/core/fundamentals/servers/kestrel?view=aspnetcore-2.2" TargetMode="External"/><Relationship Id="rId27" Type="http://schemas.openxmlformats.org/officeDocument/2006/relationships/image" Target="media/image5.jpg"/><Relationship Id="rId30" Type="http://schemas.openxmlformats.org/officeDocument/2006/relationships/hyperlink" Target="https://dataquality.healthdatacollaboration.net/api/qlik-export/results-types" TargetMode="External"/><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Marx\AppData\Roaming\Microsoft\Templates\Mini-Sentinel_%20Report%20Template_201411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0-16T00:00:00</PublishDate>
  <Abstract/>
  <CompanyAddress>cdomain@analytics8.com</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672DD4-F847-4E5A-A086-024DDBD2E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ini-Sentinel_ Report Template_20141113.dotx</Template>
  <TotalTime>0</TotalTime>
  <Pages>31</Pages>
  <Words>5659</Words>
  <Characters>3226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User Documentation</vt:lpstr>
    </vt:vector>
  </TitlesOfParts>
  <Company>HPHC</Company>
  <LinksUpToDate>false</LinksUpToDate>
  <CharactersWithSpaces>37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Documentation</dc:title>
  <dc:subject>ASPE Cross-Network Directory Service Project</dc:subject>
  <dc:creator>Chris domain</dc:creator>
  <dc:description>Co-author names, degrees, and affiliations</dc:description>
  <cp:lastModifiedBy>Nolan, Bridget</cp:lastModifiedBy>
  <cp:revision>3</cp:revision>
  <cp:lastPrinted>2017-10-31T17:49:00Z</cp:lastPrinted>
  <dcterms:created xsi:type="dcterms:W3CDTF">2019-12-20T18:00:00Z</dcterms:created>
  <dcterms:modified xsi:type="dcterms:W3CDTF">2019-12-20T18:06:00Z</dcterms:modified>
  <cp:category>Patient Centered Outcomes Research Trust Activities Activity #2</cp:category>
  <cp:contentStatus>Complete</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88e44d02-eb07-4d1c-a750-cbc263e9119f</vt:lpwstr>
  </property>
  <property fmtid="{D5CDD505-2E9C-101B-9397-08002B2CF9AE}" pid="3" name="Classification">
    <vt:lpwstr>Public Domain</vt:lpwstr>
  </property>
  <property fmtid="{D5CDD505-2E9C-101B-9397-08002B2CF9AE}" pid="4" name="Retention">
    <vt:lpwstr>11 Years</vt:lpwstr>
  </property>
  <property fmtid="{D5CDD505-2E9C-101B-9397-08002B2CF9AE}" pid="5" name="DisplayClassification">
    <vt:lpwstr>No</vt:lpwstr>
  </property>
</Properties>
</file>